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ABA28" w14:textId="4F3C17C5" w:rsidR="00D12AE0" w:rsidRPr="000D6A69" w:rsidRDefault="00A27FCC">
      <w:pPr>
        <w:spacing w:line="360" w:lineRule="auto"/>
        <w:jc w:val="center"/>
        <w:rPr>
          <w:rFonts w:ascii="Times New Roman" w:hAnsi="Times New Roman" w:cs="Times New Roman"/>
          <w:color w:val="FF0000"/>
          <w:sz w:val="24"/>
        </w:rPr>
      </w:pPr>
      <w:r w:rsidRPr="000D6A69">
        <w:rPr>
          <w:rFonts w:ascii="Times New Roman" w:eastAsia="黑体" w:hAnsi="Times New Roman" w:cs="Times New Roman"/>
          <w:b/>
          <w:bCs/>
          <w:color w:val="FF0000"/>
          <w:sz w:val="24"/>
          <w:shd w:val="clear" w:color="auto" w:fill="FFFFFF"/>
        </w:rPr>
        <w:t>Research advances in stem cell transplantation combined with fibrin scaffold for spinal cord injury in an aging society</w:t>
      </w:r>
    </w:p>
    <w:p w14:paraId="35B47277" w14:textId="77777777" w:rsidR="00D12AE0" w:rsidRDefault="00D12AE0">
      <w:pPr>
        <w:widowControl/>
        <w:spacing w:line="360" w:lineRule="auto"/>
        <w:rPr>
          <w:rFonts w:ascii="Times New Roman" w:eastAsia="微软雅黑" w:hAnsi="Times New Roman" w:cs="Times New Roman"/>
          <w:b/>
          <w:bCs/>
          <w:color w:val="303133"/>
          <w:sz w:val="24"/>
          <w:shd w:val="clear" w:color="auto" w:fill="FFFFFF"/>
        </w:rPr>
      </w:pPr>
    </w:p>
    <w:p w14:paraId="66980237" w14:textId="77777777" w:rsidR="00D12AE0" w:rsidRDefault="00D12AE0">
      <w:pPr>
        <w:widowControl/>
        <w:spacing w:line="360" w:lineRule="auto"/>
        <w:rPr>
          <w:rFonts w:ascii="Times New Roman" w:eastAsia="微软雅黑" w:hAnsi="Times New Roman" w:cs="Times New Roman"/>
          <w:b/>
          <w:bCs/>
          <w:color w:val="303133"/>
          <w:sz w:val="24"/>
          <w:shd w:val="clear" w:color="auto" w:fill="FFFFFF"/>
        </w:rPr>
      </w:pPr>
    </w:p>
    <w:p w14:paraId="7099E0A7" w14:textId="77777777" w:rsidR="00D12AE0" w:rsidRDefault="00A27FCC">
      <w:pPr>
        <w:widowControl/>
        <w:spacing w:line="360" w:lineRule="auto"/>
        <w:jc w:val="center"/>
        <w:rPr>
          <w:rFonts w:ascii="Times New Roman" w:eastAsia="微软雅黑" w:hAnsi="Times New Roman" w:cs="Times New Roman"/>
          <w:b/>
          <w:bCs/>
          <w:color w:val="303133"/>
          <w:sz w:val="24"/>
          <w:shd w:val="clear" w:color="auto" w:fill="FFFFFF"/>
          <w:vertAlign w:val="superscript"/>
        </w:rPr>
      </w:pPr>
      <w:r>
        <w:rPr>
          <w:rFonts w:ascii="Times New Roman" w:eastAsia="微软雅黑" w:hAnsi="Times New Roman" w:cs="Times New Roman"/>
          <w:b/>
          <w:bCs/>
          <w:color w:val="303133"/>
          <w:sz w:val="24"/>
          <w:shd w:val="clear" w:color="auto" w:fill="FFFFFF"/>
        </w:rPr>
        <w:t>Tianqi Jiang</w:t>
      </w:r>
      <w:r>
        <w:rPr>
          <w:rFonts w:ascii="Times New Roman" w:eastAsia="微软雅黑" w:hAnsi="Times New Roman" w:cs="Times New Roman"/>
          <w:b/>
          <w:bCs/>
          <w:color w:val="303133"/>
          <w:sz w:val="24"/>
          <w:shd w:val="clear" w:color="auto" w:fill="FFFFFF"/>
          <w:vertAlign w:val="superscript"/>
        </w:rPr>
        <w:t>a,b,#</w:t>
      </w:r>
      <w:r>
        <w:rPr>
          <w:rFonts w:ascii="Times New Roman" w:eastAsia="AdvOT810131c9 . I + 20" w:hAnsi="Times New Roman" w:cs="Times New Roman"/>
          <w:color w:val="000000"/>
          <w:kern w:val="0"/>
          <w:sz w:val="24"/>
          <w:lang w:bidi="ar"/>
        </w:rPr>
        <w:t xml:space="preserve">, </w:t>
      </w:r>
      <w:r>
        <w:rPr>
          <w:rFonts w:ascii="Times New Roman" w:eastAsia="微软雅黑" w:hAnsi="Times New Roman" w:cs="Times New Roman"/>
          <w:b/>
          <w:bCs/>
          <w:color w:val="303133"/>
          <w:sz w:val="24"/>
          <w:shd w:val="clear" w:color="auto" w:fill="FFFFFF"/>
        </w:rPr>
        <w:t>Zhijun Chen</w:t>
      </w:r>
      <w:r>
        <w:rPr>
          <w:rFonts w:ascii="Times New Roman" w:eastAsia="微软雅黑" w:hAnsi="Times New Roman" w:cs="Times New Roman"/>
          <w:b/>
          <w:bCs/>
          <w:color w:val="303133"/>
          <w:sz w:val="24"/>
          <w:shd w:val="clear" w:color="auto" w:fill="FFFFFF"/>
          <w:vertAlign w:val="superscript"/>
        </w:rPr>
        <w:t>c,#</w:t>
      </w:r>
      <w:r>
        <w:rPr>
          <w:rFonts w:ascii="Times New Roman" w:eastAsia="微软雅黑" w:hAnsi="Times New Roman" w:cs="Times New Roman"/>
          <w:b/>
          <w:bCs/>
          <w:color w:val="303133"/>
          <w:sz w:val="24"/>
          <w:shd w:val="clear" w:color="auto" w:fill="FFFFFF"/>
        </w:rPr>
        <w:t>, Yitong Luo</w:t>
      </w:r>
      <w:r>
        <w:rPr>
          <w:rFonts w:ascii="Times New Roman" w:eastAsia="微软雅黑" w:hAnsi="Times New Roman" w:cs="Times New Roman"/>
          <w:b/>
          <w:bCs/>
          <w:color w:val="303133"/>
          <w:sz w:val="24"/>
          <w:shd w:val="clear" w:color="auto" w:fill="FFFFFF"/>
          <w:vertAlign w:val="superscript"/>
        </w:rPr>
        <w:t>a</w:t>
      </w:r>
      <w:r>
        <w:rPr>
          <w:rFonts w:ascii="Times New Roman" w:eastAsia="微软雅黑" w:hAnsi="Times New Roman" w:cs="Times New Roman"/>
          <w:b/>
          <w:bCs/>
          <w:color w:val="303133"/>
          <w:sz w:val="24"/>
          <w:shd w:val="clear" w:color="auto" w:fill="FFFFFF"/>
        </w:rPr>
        <w:t>, Xinyue Tian</w:t>
      </w:r>
      <w:r>
        <w:rPr>
          <w:rFonts w:ascii="Times New Roman" w:eastAsia="微软雅黑" w:hAnsi="Times New Roman" w:cs="Times New Roman"/>
          <w:b/>
          <w:bCs/>
          <w:color w:val="303133"/>
          <w:sz w:val="24"/>
          <w:shd w:val="clear" w:color="auto" w:fill="FFFFFF"/>
          <w:vertAlign w:val="superscript"/>
        </w:rPr>
        <w:t>a</w:t>
      </w:r>
      <w:r>
        <w:rPr>
          <w:rFonts w:ascii="Times New Roman" w:eastAsia="微软雅黑" w:hAnsi="Times New Roman" w:cs="Times New Roman"/>
          <w:b/>
          <w:bCs/>
          <w:color w:val="303133"/>
          <w:sz w:val="24"/>
          <w:shd w:val="clear" w:color="auto" w:fill="FFFFFF"/>
        </w:rPr>
        <w:t xml:space="preserve">, </w:t>
      </w:r>
      <w:r>
        <w:rPr>
          <w:rFonts w:ascii="Times New Roman" w:eastAsia="微软雅黑" w:hAnsi="Times New Roman" w:cs="Times New Roman" w:hint="eastAsia"/>
          <w:b/>
          <w:bCs/>
          <w:sz w:val="24"/>
          <w:shd w:val="clear" w:color="auto" w:fill="FFFFFF"/>
        </w:rPr>
        <w:t>Hua Yang</w:t>
      </w:r>
      <w:r>
        <w:rPr>
          <w:rFonts w:ascii="Times New Roman" w:eastAsia="微软雅黑" w:hAnsi="Times New Roman" w:cs="Times New Roman"/>
          <w:b/>
          <w:bCs/>
          <w:sz w:val="24"/>
          <w:shd w:val="clear" w:color="auto" w:fill="FFFFFF"/>
          <w:vertAlign w:val="superscript"/>
        </w:rPr>
        <w:t>d,*</w:t>
      </w:r>
      <w:r>
        <w:rPr>
          <w:rFonts w:ascii="Times New Roman" w:eastAsia="微软雅黑" w:hAnsi="Times New Roman" w:cs="Times New Roman"/>
          <w:b/>
          <w:bCs/>
          <w:sz w:val="24"/>
          <w:shd w:val="clear" w:color="auto" w:fill="FFFFFF"/>
        </w:rPr>
        <w:t xml:space="preserve">, </w:t>
      </w:r>
      <w:r>
        <w:rPr>
          <w:rFonts w:ascii="Times New Roman" w:eastAsia="微软雅黑" w:hAnsi="Times New Roman" w:cs="Times New Roman"/>
          <w:b/>
          <w:bCs/>
          <w:color w:val="303133"/>
          <w:sz w:val="24"/>
          <w:shd w:val="clear" w:color="auto" w:fill="FFFFFF"/>
        </w:rPr>
        <w:t>Yongxiong He</w:t>
      </w:r>
      <w:r>
        <w:rPr>
          <w:rFonts w:ascii="Times New Roman" w:eastAsia="微软雅黑" w:hAnsi="Times New Roman" w:cs="Times New Roman"/>
          <w:b/>
          <w:bCs/>
          <w:color w:val="303133"/>
          <w:sz w:val="24"/>
          <w:shd w:val="clear" w:color="auto" w:fill="FFFFFF"/>
          <w:vertAlign w:val="superscript"/>
        </w:rPr>
        <w:t>e,*</w:t>
      </w:r>
    </w:p>
    <w:p w14:paraId="5A4C5D5A" w14:textId="77777777" w:rsidR="00D12AE0" w:rsidRDefault="00D12AE0">
      <w:pPr>
        <w:widowControl/>
        <w:spacing w:line="360" w:lineRule="auto"/>
        <w:rPr>
          <w:rFonts w:ascii="Times New Roman" w:eastAsia="微软雅黑" w:hAnsi="Times New Roman" w:cs="Times New Roman"/>
          <w:b/>
          <w:bCs/>
          <w:color w:val="303133"/>
          <w:sz w:val="24"/>
          <w:shd w:val="clear" w:color="auto" w:fill="FFFFFF"/>
        </w:rPr>
      </w:pPr>
    </w:p>
    <w:p w14:paraId="3EA63B1C" w14:textId="77777777" w:rsidR="00D12AE0" w:rsidRDefault="00A27FCC">
      <w:pPr>
        <w:widowControl/>
        <w:numPr>
          <w:ilvl w:val="0"/>
          <w:numId w:val="1"/>
        </w:numPr>
        <w:spacing w:line="360" w:lineRule="auto"/>
        <w:rPr>
          <w:rFonts w:ascii="Times New Roman" w:eastAsia="微软雅黑" w:hAnsi="Times New Roman" w:cs="Times New Roman"/>
          <w:color w:val="303133"/>
          <w:sz w:val="24"/>
          <w:shd w:val="clear" w:color="auto" w:fill="FFFFFF"/>
        </w:rPr>
      </w:pPr>
      <w:r>
        <w:rPr>
          <w:rFonts w:ascii="Times New Roman" w:eastAsia="宋体" w:hAnsi="Times New Roman" w:cs="Times New Roman"/>
          <w:color w:val="303133"/>
          <w:kern w:val="0"/>
          <w:sz w:val="24"/>
        </w:rPr>
        <w:t xml:space="preserve">Graduate School of Inner Mongolia Medical University, Hohhot 010059, Inner Mongolia Autonomous Region, China </w:t>
      </w:r>
    </w:p>
    <w:p w14:paraId="0A366CDA" w14:textId="77777777" w:rsidR="00D12AE0" w:rsidRDefault="00A27FCC">
      <w:pPr>
        <w:widowControl/>
        <w:numPr>
          <w:ilvl w:val="0"/>
          <w:numId w:val="1"/>
        </w:numPr>
        <w:spacing w:line="360" w:lineRule="auto"/>
        <w:rPr>
          <w:rFonts w:ascii="Times New Roman" w:eastAsia="微软雅黑" w:hAnsi="Times New Roman" w:cs="Times New Roman"/>
          <w:color w:val="303133"/>
          <w:sz w:val="24"/>
          <w:shd w:val="clear" w:color="auto" w:fill="FFFFFF"/>
        </w:rPr>
      </w:pPr>
      <w:r>
        <w:rPr>
          <w:rFonts w:ascii="Times New Roman" w:eastAsia="宋体" w:hAnsi="Times New Roman" w:cs="Times New Roman"/>
          <w:color w:val="303133"/>
          <w:kern w:val="0"/>
          <w:sz w:val="24"/>
        </w:rPr>
        <w:t>Department of Spine Surgery, Inner Mongolia People's Hospital, Hohhot 010017, Inner Mongolia Autonomous Region, China</w:t>
      </w:r>
    </w:p>
    <w:p w14:paraId="64FAAC34" w14:textId="77777777" w:rsidR="00D12AE0" w:rsidRDefault="00A27FCC">
      <w:pPr>
        <w:widowControl/>
        <w:numPr>
          <w:ilvl w:val="0"/>
          <w:numId w:val="1"/>
        </w:numPr>
        <w:spacing w:line="360" w:lineRule="auto"/>
        <w:rPr>
          <w:rFonts w:ascii="Times New Roman" w:eastAsia="宋体" w:hAnsi="Times New Roman" w:cs="Times New Roman"/>
          <w:color w:val="303133"/>
          <w:kern w:val="0"/>
          <w:sz w:val="24"/>
        </w:rPr>
      </w:pPr>
      <w:r>
        <w:rPr>
          <w:rFonts w:ascii="Times New Roman" w:eastAsia="宋体" w:hAnsi="Times New Roman" w:cs="Times New Roman"/>
          <w:color w:val="303133"/>
          <w:kern w:val="0"/>
          <w:sz w:val="24"/>
        </w:rPr>
        <w:t>School of Chinese Pharmacy, Beijing University of Chinese Medicine, Beijing 102488, China</w:t>
      </w:r>
    </w:p>
    <w:p w14:paraId="7FAD2BE4" w14:textId="77777777" w:rsidR="00D12AE0" w:rsidRDefault="00A27FCC">
      <w:pPr>
        <w:pStyle w:val="a3"/>
        <w:numPr>
          <w:ilvl w:val="0"/>
          <w:numId w:val="1"/>
        </w:numPr>
        <w:spacing w:line="360" w:lineRule="auto"/>
        <w:jc w:val="both"/>
        <w:rPr>
          <w:rFonts w:ascii="Times New Roman" w:eastAsia="宋体" w:hAnsi="Times New Roman" w:cs="Times New Roman"/>
          <w:color w:val="303133"/>
          <w:kern w:val="0"/>
          <w:sz w:val="24"/>
        </w:rPr>
      </w:pPr>
      <w:r>
        <w:rPr>
          <w:rFonts w:ascii="Times New Roman" w:eastAsia="宋体" w:hAnsi="Times New Roman" w:cs="Times New Roman" w:hint="eastAsia"/>
          <w:color w:val="303133"/>
          <w:kern w:val="0"/>
          <w:sz w:val="24"/>
        </w:rPr>
        <w:t>Baotou Central Blood Station</w:t>
      </w:r>
      <w:r>
        <w:rPr>
          <w:rFonts w:ascii="Times New Roman" w:eastAsia="宋体" w:hAnsi="Times New Roman" w:cs="Times New Roman"/>
          <w:color w:val="303133"/>
          <w:kern w:val="0"/>
          <w:sz w:val="24"/>
        </w:rPr>
        <w:t xml:space="preserve">, </w:t>
      </w:r>
      <w:r>
        <w:rPr>
          <w:rFonts w:ascii="Times New Roman" w:eastAsia="宋体" w:hAnsi="Times New Roman" w:cs="Times New Roman" w:hint="eastAsia"/>
          <w:color w:val="303133"/>
          <w:kern w:val="0"/>
          <w:sz w:val="24"/>
        </w:rPr>
        <w:t>Baotou</w:t>
      </w:r>
      <w:r>
        <w:rPr>
          <w:rFonts w:ascii="Times New Roman" w:eastAsia="宋体" w:hAnsi="Times New Roman" w:cs="Times New Roman"/>
          <w:color w:val="303133"/>
          <w:kern w:val="0"/>
          <w:sz w:val="24"/>
        </w:rPr>
        <w:t xml:space="preserve"> </w:t>
      </w:r>
      <w:r>
        <w:rPr>
          <w:rFonts w:ascii="Times New Roman" w:eastAsia="宋体" w:hAnsi="Times New Roman" w:cs="Times New Roman" w:hint="eastAsia"/>
          <w:color w:val="303133"/>
          <w:kern w:val="0"/>
          <w:sz w:val="24"/>
        </w:rPr>
        <w:t>014030</w:t>
      </w:r>
      <w:r>
        <w:rPr>
          <w:rFonts w:ascii="Times New Roman" w:eastAsia="宋体" w:hAnsi="Times New Roman" w:cs="Times New Roman"/>
          <w:color w:val="303133"/>
          <w:kern w:val="0"/>
          <w:sz w:val="24"/>
        </w:rPr>
        <w:t>, Inner Mongolia Autonomous Region, China</w:t>
      </w:r>
    </w:p>
    <w:p w14:paraId="3179C456" w14:textId="77777777" w:rsidR="00D12AE0" w:rsidRDefault="00A27FCC">
      <w:pPr>
        <w:pStyle w:val="a3"/>
        <w:numPr>
          <w:ilvl w:val="0"/>
          <w:numId w:val="1"/>
        </w:numPr>
        <w:spacing w:line="360" w:lineRule="auto"/>
        <w:jc w:val="both"/>
        <w:rPr>
          <w:rFonts w:ascii="Times New Roman" w:eastAsia="宋体" w:hAnsi="Times New Roman" w:cs="Times New Roman"/>
          <w:color w:val="303133"/>
          <w:kern w:val="0"/>
          <w:sz w:val="24"/>
        </w:rPr>
      </w:pPr>
      <w:r>
        <w:rPr>
          <w:rFonts w:ascii="Times New Roman" w:eastAsia="宋体" w:hAnsi="Times New Roman" w:cs="Times New Roman"/>
          <w:color w:val="303133"/>
          <w:kern w:val="0"/>
          <w:sz w:val="24"/>
        </w:rPr>
        <w:t>Department of Spine Surgery, Second Affiliated Hospital of Hainan Medical University, Haikou 570100, Hainan, China</w:t>
      </w:r>
    </w:p>
    <w:p w14:paraId="276DF07C" w14:textId="77777777" w:rsidR="00D12AE0" w:rsidRDefault="00D12AE0">
      <w:pPr>
        <w:pStyle w:val="a3"/>
        <w:spacing w:line="360" w:lineRule="auto"/>
        <w:jc w:val="both"/>
        <w:rPr>
          <w:rFonts w:ascii="Times New Roman" w:hAnsi="Times New Roman" w:cs="Times New Roman"/>
          <w:b/>
          <w:bCs/>
          <w:sz w:val="24"/>
        </w:rPr>
      </w:pPr>
    </w:p>
    <w:p w14:paraId="3FAF8556" w14:textId="77777777" w:rsidR="00D12AE0" w:rsidRDefault="00A27FCC">
      <w:pPr>
        <w:pStyle w:val="a3"/>
        <w:spacing w:line="360" w:lineRule="auto"/>
        <w:jc w:val="both"/>
        <w:rPr>
          <w:rFonts w:ascii="Times New Roman" w:hAnsi="Times New Roman" w:cs="Times New Roman"/>
          <w:sz w:val="24"/>
        </w:rPr>
      </w:pPr>
      <w:r>
        <w:rPr>
          <w:rFonts w:ascii="Times New Roman" w:hAnsi="Times New Roman" w:cs="Times New Roman"/>
          <w:sz w:val="24"/>
        </w:rPr>
        <w:t>*Yongxiong He (</w:t>
      </w:r>
      <w:r>
        <w:rPr>
          <w:rFonts w:ascii="Times New Roman" w:hAnsi="Times New Roman" w:cs="Times New Roman" w:hint="eastAsia"/>
          <w:sz w:val="24"/>
        </w:rPr>
        <w:t>spinedoctor</w:t>
      </w:r>
      <w:r>
        <w:rPr>
          <w:rFonts w:ascii="Times New Roman" w:hAnsi="Times New Roman" w:cs="Times New Roman"/>
          <w:sz w:val="24"/>
        </w:rPr>
        <w:t>@</w:t>
      </w:r>
      <w:r>
        <w:rPr>
          <w:rFonts w:ascii="Times New Roman" w:hAnsi="Times New Roman" w:cs="Times New Roman" w:hint="eastAsia"/>
          <w:sz w:val="24"/>
        </w:rPr>
        <w:t>sian.</w:t>
      </w:r>
      <w:r>
        <w:rPr>
          <w:rFonts w:ascii="Times New Roman" w:hAnsi="Times New Roman" w:cs="Times New Roman"/>
          <w:sz w:val="24"/>
        </w:rPr>
        <w:t xml:space="preserve">com) and </w:t>
      </w:r>
      <w:r>
        <w:rPr>
          <w:rFonts w:ascii="Times New Roman" w:eastAsia="微软雅黑" w:hAnsi="Times New Roman" w:cs="Times New Roman" w:hint="eastAsia"/>
          <w:b/>
          <w:bCs/>
          <w:sz w:val="24"/>
          <w:shd w:val="clear" w:color="auto" w:fill="FFFFFF"/>
        </w:rPr>
        <w:t>Hua Yang</w:t>
      </w:r>
      <w:r>
        <w:rPr>
          <w:rFonts w:ascii="Times New Roman" w:hAnsi="Times New Roman" w:cs="Times New Roman"/>
          <w:sz w:val="24"/>
        </w:rPr>
        <w:t xml:space="preserve"> are corresponding authors.</w:t>
      </w:r>
    </w:p>
    <w:p w14:paraId="4B9B083D" w14:textId="47215C4C" w:rsidR="00D12AE0" w:rsidRDefault="00A27FCC">
      <w:pPr>
        <w:widowControl/>
        <w:spacing w:line="360" w:lineRule="auto"/>
        <w:rPr>
          <w:rFonts w:ascii="Times New Roman" w:hAnsi="Times New Roman" w:cs="Times New Roman"/>
          <w:sz w:val="24"/>
        </w:rPr>
      </w:pPr>
      <w:r>
        <w:rPr>
          <w:rFonts w:ascii="Times New Roman" w:hAnsi="Times New Roman" w:cs="Times New Roman"/>
          <w:sz w:val="24"/>
        </w:rPr>
        <w:t>#Tianqi Jiang</w:t>
      </w:r>
      <w:r>
        <w:rPr>
          <w:rFonts w:ascii="Times New Roman" w:hAnsi="Times New Roman" w:cs="Times New Roman"/>
          <w:sz w:val="24"/>
          <w:vertAlign w:val="superscript"/>
        </w:rPr>
        <w:t xml:space="preserve"> </w:t>
      </w:r>
      <w:r>
        <w:rPr>
          <w:rFonts w:ascii="Times New Roman" w:hAnsi="Times New Roman" w:cs="Times New Roman"/>
          <w:sz w:val="24"/>
        </w:rPr>
        <w:t>and</w:t>
      </w:r>
      <w:r>
        <w:rPr>
          <w:rFonts w:ascii="Times New Roman" w:eastAsia="宋体" w:hAnsi="Times New Roman" w:cs="Times New Roman"/>
          <w:i/>
          <w:iCs/>
          <w:color w:val="303133"/>
          <w:kern w:val="0"/>
          <w:sz w:val="24"/>
        </w:rPr>
        <w:t xml:space="preserve"> </w:t>
      </w:r>
      <w:r>
        <w:rPr>
          <w:rFonts w:ascii="Times New Roman" w:hAnsi="Times New Roman" w:cs="Times New Roman"/>
          <w:sz w:val="24"/>
        </w:rPr>
        <w:t>Zhijun Chen</w:t>
      </w:r>
      <w:r>
        <w:rPr>
          <w:rFonts w:ascii="Times New Roman" w:hAnsi="Times New Roman" w:cs="Times New Roman"/>
          <w:sz w:val="24"/>
          <w:vertAlign w:val="superscript"/>
        </w:rPr>
        <w:t xml:space="preserve"> </w:t>
      </w:r>
      <w:r>
        <w:rPr>
          <w:rFonts w:ascii="Times New Roman" w:hAnsi="Times New Roman" w:cs="Times New Roman"/>
          <w:sz w:val="24"/>
        </w:rPr>
        <w:t>contributed equally to this work.</w:t>
      </w:r>
      <w:r w:rsidR="00D22704">
        <w:rPr>
          <w:rFonts w:ascii="Times New Roman" w:hAnsi="Times New Roman" w:cs="Times New Roman"/>
          <w:sz w:val="24"/>
        </w:rPr>
        <w:t xml:space="preserve"> </w:t>
      </w:r>
    </w:p>
    <w:p w14:paraId="7D2ED8E3" w14:textId="77777777" w:rsidR="00D12AE0" w:rsidRDefault="00A27FCC">
      <w:pPr>
        <w:widowControl/>
        <w:spacing w:line="360" w:lineRule="auto"/>
        <w:jc w:val="left"/>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br w:type="page"/>
      </w:r>
    </w:p>
    <w:p w14:paraId="09437A33"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lastRenderedPageBreak/>
        <w:t>Abstract</w:t>
      </w:r>
    </w:p>
    <w:p w14:paraId="7CB3A235" w14:textId="0596C8C2" w:rsidR="00D12AE0" w:rsidRPr="00422211" w:rsidRDefault="00A27FCC">
      <w:pPr>
        <w:spacing w:line="360" w:lineRule="auto"/>
        <w:rPr>
          <w:rFonts w:ascii="Times New Roman" w:hAnsi="Times New Roman" w:cs="Times New Roman"/>
          <w:color w:val="000000" w:themeColor="text1"/>
          <w:sz w:val="24"/>
        </w:rPr>
      </w:pPr>
      <w:r>
        <w:rPr>
          <w:rFonts w:ascii="Times New Roman" w:hAnsi="Times New Roman" w:cs="Times New Roman"/>
          <w:sz w:val="24"/>
        </w:rPr>
        <w:t xml:space="preserve">Older patients with spinal cord injury (SCI) had higher injury severity scores, longer hospital stays, and were significantly more likely to be discharged to an institution rather than younger patients. Treating SCI and promoting neural tissue regeneration is a major challenge for current medical technologies in an aging society. Tissue engineering scaffolds can provide a microenvironment suitable for cell survival and promote nerve tissue regeneration, and thus have become a promising therapeutic intervention. Among them, fibrin scaffold has become one of the most promising scaffolds for spinal cord regeneration due to its excellent biocompatibility, biodegradability, and high degree of integration with tissues. </w:t>
      </w:r>
      <w:r w:rsidRPr="00422211">
        <w:rPr>
          <w:rFonts w:ascii="Times New Roman" w:hAnsi="Times New Roman" w:cs="Times New Roman"/>
          <w:color w:val="000000" w:themeColor="text1"/>
          <w:sz w:val="24"/>
        </w:rPr>
        <w:t xml:space="preserve">This article reviews the characteristics of an ideal fibrin scaffold and the role of fibrin scaffolds in the treatment of SCI in aging patients. </w:t>
      </w:r>
      <w:r w:rsidRPr="00684912">
        <w:rPr>
          <w:rFonts w:ascii="Times New Roman" w:hAnsi="Times New Roman" w:cs="Times New Roman"/>
          <w:color w:val="FF0000"/>
          <w:sz w:val="24"/>
        </w:rPr>
        <w:t xml:space="preserve">Meanwhile, we </w:t>
      </w:r>
      <w:r w:rsidR="00422211" w:rsidRPr="00422211">
        <w:rPr>
          <w:rFonts w:ascii="Times New Roman" w:hAnsi="Times New Roman" w:cs="Times New Roman"/>
          <w:color w:val="FF0000"/>
          <w:sz w:val="24"/>
        </w:rPr>
        <w:t>explor</w:t>
      </w:r>
      <w:r w:rsidR="00422211">
        <w:rPr>
          <w:rFonts w:ascii="Times New Roman" w:hAnsi="Times New Roman" w:cs="Times New Roman" w:hint="eastAsia"/>
          <w:color w:val="FF0000"/>
          <w:sz w:val="24"/>
        </w:rPr>
        <w:t>e</w:t>
      </w:r>
      <w:r w:rsidR="00422211" w:rsidRPr="00422211">
        <w:rPr>
          <w:rFonts w:ascii="Times New Roman" w:hAnsi="Times New Roman" w:cs="Times New Roman"/>
          <w:color w:val="FF0000"/>
          <w:sz w:val="24"/>
        </w:rPr>
        <w:t xml:space="preserve"> the potential of stem cell transplantation combined with fibrin scaffold for the treatment of SCI</w:t>
      </w:r>
      <w:r w:rsidRPr="00684912">
        <w:rPr>
          <w:rFonts w:ascii="Times New Roman" w:hAnsi="Times New Roman" w:cs="Times New Roman"/>
          <w:color w:val="FF0000"/>
          <w:sz w:val="24"/>
        </w:rPr>
        <w:t xml:space="preserve">. </w:t>
      </w:r>
      <w:r w:rsidRPr="00422211">
        <w:rPr>
          <w:rFonts w:ascii="Times New Roman" w:hAnsi="Times New Roman" w:cs="Times New Roman"/>
          <w:color w:val="000000" w:themeColor="text1"/>
          <w:sz w:val="24"/>
        </w:rPr>
        <w:t xml:space="preserve">Through extensive and in-depth studies, this review will </w:t>
      </w:r>
      <w:r w:rsidR="003574A1">
        <w:rPr>
          <w:rFonts w:ascii="Times New Roman" w:hAnsi="Times New Roman" w:cs="Times New Roman"/>
          <w:color w:val="000000" w:themeColor="text1"/>
          <w:sz w:val="24"/>
        </w:rPr>
        <w:t>serve as</w:t>
      </w:r>
      <w:r w:rsidRPr="00422211">
        <w:rPr>
          <w:rFonts w:ascii="Times New Roman" w:hAnsi="Times New Roman" w:cs="Times New Roman"/>
          <w:color w:val="000000" w:themeColor="text1"/>
          <w:sz w:val="24"/>
        </w:rPr>
        <w:t xml:space="preserve"> a practical guide for the development of applications of fibrin scaffold combined with stem cell transplantation and provide direction for possible future work.</w:t>
      </w:r>
    </w:p>
    <w:p w14:paraId="1262C77D"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Keywords:</w:t>
      </w:r>
      <w:r>
        <w:rPr>
          <w:rFonts w:ascii="Times New Roman" w:hAnsi="Times New Roman" w:cs="Times New Roman"/>
          <w:sz w:val="24"/>
        </w:rPr>
        <w:t xml:space="preserve"> fibrin scaffolds, stem cells, spinal cord injury, tissue engineering scaffolds, aging</w:t>
      </w:r>
      <w:r>
        <w:rPr>
          <w:rFonts w:ascii="Times New Roman" w:eastAsia="微软雅黑" w:hAnsi="Times New Roman" w:cs="Times New Roman"/>
          <w:b/>
          <w:bCs/>
          <w:color w:val="303133"/>
          <w:sz w:val="24"/>
          <w:shd w:val="clear" w:color="auto" w:fill="FFFFFF"/>
        </w:rPr>
        <w:br w:type="page"/>
      </w:r>
    </w:p>
    <w:p w14:paraId="728BC02D" w14:textId="77777777" w:rsidR="00D12AE0" w:rsidRDefault="00A27FCC">
      <w:pPr>
        <w:numPr>
          <w:ilvl w:val="0"/>
          <w:numId w:val="2"/>
        </w:numPr>
        <w:spacing w:line="360" w:lineRule="auto"/>
        <w:rPr>
          <w:rFonts w:ascii="Times New Roman" w:hAnsi="Times New Roman" w:cs="Times New Roman"/>
          <w:sz w:val="24"/>
        </w:rPr>
      </w:pPr>
      <w:r>
        <w:rPr>
          <w:rFonts w:ascii="Times New Roman" w:eastAsia="微软雅黑" w:hAnsi="Times New Roman" w:cs="Times New Roman"/>
          <w:b/>
          <w:bCs/>
          <w:color w:val="303133"/>
          <w:sz w:val="24"/>
          <w:shd w:val="clear" w:color="auto" w:fill="FFFFFF"/>
        </w:rPr>
        <w:lastRenderedPageBreak/>
        <w:t>Introduction</w:t>
      </w:r>
    </w:p>
    <w:p w14:paraId="76588045" w14:textId="2334F13A" w:rsidR="00D12AE0" w:rsidRPr="00FB11C1" w:rsidRDefault="00A27FCC">
      <w:pPr>
        <w:spacing w:line="360" w:lineRule="auto"/>
        <w:rPr>
          <w:rFonts w:ascii="Times New Roman" w:hAnsi="Times New Roman" w:cs="Times New Roman"/>
          <w:color w:val="FF0000"/>
          <w:sz w:val="24"/>
        </w:rPr>
      </w:pPr>
      <w:r>
        <w:rPr>
          <w:rFonts w:ascii="Times New Roman" w:hAnsi="Times New Roman" w:cs="Times New Roman"/>
          <w:sz w:val="24"/>
        </w:rPr>
        <w:t xml:space="preserve">Spinal cord injuries (SCI) are often caused by motor vehicle collisions. The occurrence of SCI not only causes severe physical and psychological damage to the patients themselves but also imposes an enormous economic burden on families and society </w:t>
      </w:r>
      <w:r>
        <w:rPr>
          <w:rFonts w:ascii="Times New Roman" w:hAnsi="Times New Roman" w:cs="Times New Roman"/>
          <w:sz w:val="24"/>
        </w:rPr>
        <w:fldChar w:fldCharType="begin"/>
      </w:r>
      <w:r w:rsidR="00A53D8C">
        <w:rPr>
          <w:rFonts w:ascii="Times New Roman" w:hAnsi="Times New Roman" w:cs="Times New Roman"/>
          <w:sz w:val="24"/>
        </w:rPr>
        <w:instrText xml:space="preserve"> ADDIN EN.CITE &lt;EndNote&gt;&lt;Cite&gt;&lt;Author&gt;Chay&lt;/Author&gt;&lt;Year&gt;2020&lt;/Year&gt;&lt;RecNum&gt;778&lt;/RecNum&gt;&lt;DisplayText&gt;[1]&lt;/DisplayText&gt;&lt;record&gt;&lt;rec-number&gt;778&lt;/rec-number&gt;&lt;foreign-keys&gt;&lt;key app="EN" db-id="e9wsff0w5w02dqe2ascpedv8vsxx0x22zsap" timestamp="1698818031"&gt;778&lt;/key&gt;&lt;/foreign-keys&gt;&lt;ref-type name="Journal Article"&gt;17&lt;/ref-type&gt;&lt;contributors&gt;&lt;authors&gt;&lt;author&gt;Chay, W.&lt;/author&gt;&lt;author&gt;Kirshblum, S.&lt;/author&gt;&lt;/authors&gt;&lt;/contributors&gt;&lt;auth-address&gt;Physical Medicine and Rehabilitation, Shepherd Center, 2020 Peachtree Road, NW, Atlanta, GA 30309, USA; Emory University School of Medicine, Atlanta, Georgia, USA. Electronic address: wes.chay@shepherd.org.&amp;#xD;Kessler Institute for Rehabilitation, 1199 Pleasant Valley Way, West Orange, NJ 07052, USA; Rutgers New Jersey Medical School, Newark, NJ, USA.&lt;/auth-address&gt;&lt;titles&gt;&lt;title&gt;Predicting Outcomes After Spinal Cord Injury&lt;/title&gt;&lt;secondary-title&gt;Phys Med Rehabil Clin N Am&lt;/secondary-title&gt;&lt;/titles&gt;&lt;periodical&gt;&lt;full-title&gt;Phys Med Rehabil Clin N Am&lt;/full-title&gt;&lt;/periodical&gt;&lt;pages&gt;331-343&lt;/pages&gt;&lt;volume&gt;31&lt;/volume&gt;&lt;number&gt;3&lt;/number&gt;&lt;edition&gt;20200526&lt;/edition&gt;&lt;keywords&gt;&lt;keyword&gt;Humans&lt;/keyword&gt;&lt;keyword&gt;*Neurologic Examination&lt;/keyword&gt;&lt;keyword&gt;Prognosis&lt;/keyword&gt;&lt;keyword&gt;*Recovery of Function&lt;/keyword&gt;&lt;keyword&gt;Spinal Cord Injuries/diagnostic imaging/*physiopathology&lt;/keyword&gt;&lt;keyword&gt;Complete SCI&lt;/keyword&gt;&lt;keyword&gt;Incomplete SCI&lt;/keyword&gt;&lt;keyword&gt;Neurologic recovery&lt;/keyword&gt;&lt;keyword&gt;Paraplegia&lt;/keyword&gt;&lt;keyword&gt;Predicting outcome&lt;/keyword&gt;&lt;keyword&gt;Prognosis of recovery&lt;/keyword&gt;&lt;keyword&gt;Quadriplegia&lt;/keyword&gt;&lt;keyword&gt;Spinal cord injury&lt;/keyword&gt;&lt;/keywords&gt;&lt;dates&gt;&lt;year&gt;2020&lt;/year&gt;&lt;pub-dates&gt;&lt;date&gt;Aug&lt;/date&gt;&lt;/pub-dates&gt;&lt;/dates&gt;&lt;isbn&gt;1047-9651&lt;/isbn&gt;&lt;accession-num&gt;32624098&lt;/accession-num&gt;&lt;urls&gt;&lt;/urls&gt;&lt;custom1&gt;Disclosure The authors have nothing to disclose.&lt;/custom1&gt;&lt;electronic-resource-num&gt;10.1016/j.pmr.2020.03.003&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A53D8C">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When the spinal cord is damaged, the connection between the brain and the body is forc</w:t>
      </w:r>
      <w:r w:rsidR="003574A1">
        <w:rPr>
          <w:rFonts w:ascii="Times New Roman" w:hAnsi="Times New Roman" w:cs="Times New Roman"/>
          <w:sz w:val="24"/>
        </w:rPr>
        <w:t>ibly</w:t>
      </w:r>
      <w:r>
        <w:rPr>
          <w:rFonts w:ascii="Times New Roman" w:hAnsi="Times New Roman" w:cs="Times New Roman"/>
          <w:sz w:val="24"/>
        </w:rPr>
        <w:t xml:space="preserve"> interrupted, resulting in severe sensory and motor dysfunction of the limbs below the damaged segment. The characteristics of SCI patients have changed as the population has aged. In a previous report from the United States, older patients in the acute phase had higher injury severity scores, longer hospital stays, lower Glasgow Coma Scale scores, and were significantly more likely to be discharged to an institution rather than younger patients </w:t>
      </w:r>
      <w:r>
        <w:rPr>
          <w:rFonts w:ascii="Times New Roman" w:hAnsi="Times New Roman" w:cs="Times New Roman"/>
          <w:sz w:val="24"/>
        </w:rPr>
        <w:fldChar w:fldCharType="begin">
          <w:fldData xml:space="preserve">PEVuZE5vdGU+PENpdGU+PEF1dGhvcj5IaXJlbWF0aDwvQXV0aG9yPjxZZWFyPjIwMjI8L1llYXI+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</w:fldData>
        </w:fldChar>
      </w:r>
      <w:r w:rsidR="00A53D8C">
        <w:rPr>
          <w:rFonts w:ascii="Times New Roman" w:hAnsi="Times New Roman" w:cs="Times New Roman"/>
          <w:sz w:val="24"/>
        </w:rPr>
        <w:instrText xml:space="preserve"> ADDIN EN.CITE </w:instrText>
      </w:r>
      <w:r w:rsidR="00A53D8C">
        <w:rPr>
          <w:rFonts w:ascii="Times New Roman" w:hAnsi="Times New Roman" w:cs="Times New Roman"/>
          <w:sz w:val="24"/>
        </w:rPr>
        <w:fldChar w:fldCharType="begin">
          <w:fldData xml:space="preserve">PEVuZE5vdGU+PENpdGU+PEF1dGhvcj5IaXJlbWF0aDwvQXV0aG9yPjxZZWFyPjIwMjI8L1llYXI+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</w:fldData>
        </w:fldChar>
      </w:r>
      <w:r w:rsidR="00A53D8C">
        <w:rPr>
          <w:rFonts w:ascii="Times New Roman" w:hAnsi="Times New Roman" w:cs="Times New Roman"/>
          <w:sz w:val="24"/>
        </w:rPr>
        <w:instrText xml:space="preserve"> ADDIN EN.CITE.DATA </w:instrText>
      </w:r>
      <w:r w:rsidR="00A53D8C">
        <w:rPr>
          <w:rFonts w:ascii="Times New Roman" w:hAnsi="Times New Roman" w:cs="Times New Roman"/>
          <w:sz w:val="24"/>
        </w:rPr>
      </w:r>
      <w:r w:rsidR="00A53D8C">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A53D8C">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According to the new standard of 7% of the total population aged 65 years, 91 countries in the world have now entered into an aging society, including Japan, Italy, and Germany. </w:t>
      </w:r>
      <w:r w:rsidRPr="00FB11C1">
        <w:rPr>
          <w:rFonts w:ascii="Times New Roman" w:hAnsi="Times New Roman" w:cs="Times New Roman"/>
          <w:color w:val="FF0000"/>
          <w:sz w:val="24"/>
        </w:rPr>
        <w:t xml:space="preserve">Therefore, how to treat </w:t>
      </w:r>
      <w:r w:rsidR="00FB11C1" w:rsidRPr="00FB11C1">
        <w:rPr>
          <w:rFonts w:ascii="Times New Roman" w:hAnsi="Times New Roman" w:cs="Times New Roman" w:hint="eastAsia"/>
          <w:color w:val="FF0000"/>
          <w:sz w:val="24"/>
        </w:rPr>
        <w:t>l</w:t>
      </w:r>
      <w:r w:rsidR="00FB11C1" w:rsidRPr="00FB11C1">
        <w:rPr>
          <w:rFonts w:ascii="Times New Roman" w:hAnsi="Times New Roman" w:cs="Times New Roman"/>
          <w:color w:val="FF0000"/>
          <w:sz w:val="24"/>
        </w:rPr>
        <w:t xml:space="preserve">ate-life </w:t>
      </w:r>
      <w:r w:rsidRPr="00FB11C1">
        <w:rPr>
          <w:rFonts w:ascii="Times New Roman" w:hAnsi="Times New Roman" w:cs="Times New Roman"/>
          <w:color w:val="FF0000"/>
          <w:sz w:val="24"/>
        </w:rPr>
        <w:t>SCI in an aging society becomes a very delicate issue.</w:t>
      </w:r>
    </w:p>
    <w:p w14:paraId="3C3DD612" w14:textId="585276C4"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The pathophysiological mechanisms after SCI include primary and secondary injury. The initial mechanical trauma causes a primary injury, such as tissue hemorrhagic edema and neuronal cell necrosis in the injured spinal cord, which subsequently triggers severe secondary injury, such as tissue ischemia and necrosis, nerve conduction fiber fragmentation, demyelination, and glial scar proliferation. This cascade of pathological changes leads to endogenous spontaneous repair processes that contribute little to the recovery of spinal cord function </w:t>
      </w:r>
      <w:r>
        <w:rPr>
          <w:rFonts w:ascii="Times New Roman" w:hAnsi="Times New Roman" w:cs="Times New Roman"/>
          <w:sz w:val="24"/>
        </w:rPr>
        <w:fldChar w:fldCharType="begin">
          <w:fldData xml:space="preserve">PEVuZE5vdGU+PENpdGU+PEF1dGhvcj5KaWFuZzwvQXV0aG9yPjxZZWFyPjIwMjI8L1llYXI+PFJl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yMjY0MzU8L2N1c3RvbTI+PGVsZWN0cm9uaWMtcmVzb3VyY2UtbnVt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</w:fldData>
        </w:fldChar>
      </w:r>
      <w:r w:rsidR="00A53D8C">
        <w:rPr>
          <w:rFonts w:ascii="Times New Roman" w:hAnsi="Times New Roman" w:cs="Times New Roman"/>
          <w:sz w:val="24"/>
        </w:rPr>
        <w:instrText xml:space="preserve"> ADDIN EN.CITE </w:instrText>
      </w:r>
      <w:r w:rsidR="00A53D8C">
        <w:rPr>
          <w:rFonts w:ascii="Times New Roman" w:hAnsi="Times New Roman" w:cs="Times New Roman"/>
          <w:sz w:val="24"/>
        </w:rPr>
        <w:fldChar w:fldCharType="begin">
          <w:fldData xml:space="preserve">PEVuZE5vdGU+PENpdGU+PEF1dGhvcj5KaWFuZzwvQXV0aG9yPjxZZWFyPjIwMjI8L1llYXI+PFJl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</w:fldData>
        </w:fldChar>
      </w:r>
      <w:r w:rsidR="00A53D8C">
        <w:rPr>
          <w:rFonts w:ascii="Times New Roman" w:hAnsi="Times New Roman" w:cs="Times New Roman"/>
          <w:sz w:val="24"/>
        </w:rPr>
        <w:instrText xml:space="preserve"> ADDIN EN.CITE.DATA </w:instrText>
      </w:r>
      <w:r w:rsidR="00A53D8C">
        <w:rPr>
          <w:rFonts w:ascii="Times New Roman" w:hAnsi="Times New Roman" w:cs="Times New Roman"/>
          <w:sz w:val="24"/>
        </w:rPr>
      </w:r>
      <w:r w:rsidR="00A53D8C">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A53D8C">
        <w:rPr>
          <w:rFonts w:ascii="Times New Roman" w:hAnsi="Times New Roman" w:cs="Times New Roman"/>
          <w:noProof/>
          <w:sz w:val="24"/>
        </w:rPr>
        <w:t>[3, 4]</w:t>
      </w:r>
      <w:r>
        <w:rPr>
          <w:rFonts w:ascii="Times New Roman" w:hAnsi="Times New Roman" w:cs="Times New Roman"/>
          <w:sz w:val="24"/>
        </w:rPr>
        <w:fldChar w:fldCharType="end"/>
      </w:r>
      <w:r>
        <w:rPr>
          <w:rFonts w:ascii="Times New Roman" w:hAnsi="Times New Roman" w:cs="Times New Roman"/>
          <w:sz w:val="24"/>
        </w:rPr>
        <w:t xml:space="preserve">. In addition, a large amount of tissue loss occurs after severe SCI, </w:t>
      </w:r>
      <w:r w:rsidRPr="009B486A">
        <w:rPr>
          <w:rFonts w:ascii="Times New Roman" w:hAnsi="Times New Roman" w:cs="Times New Roman"/>
          <w:color w:val="FF0000"/>
          <w:sz w:val="24"/>
        </w:rPr>
        <w:t xml:space="preserve">resulting in a glial/fibrotic scar at the center of the SCI site </w:t>
      </w:r>
      <w:r w:rsidRPr="006B6F3F">
        <w:rPr>
          <w:rFonts w:ascii="Times New Roman" w:hAnsi="Times New Roman" w:cs="Times New Roman"/>
          <w:color w:val="000000" w:themeColor="text1"/>
          <w:sz w:val="24"/>
        </w:rPr>
        <w:t>that continues to expand over time, leading to further tissue injury</w:t>
      </w:r>
      <w:r>
        <w:rPr>
          <w:rFonts w:ascii="Times New Roman" w:hAnsi="Times New Roman" w:cs="Times New Roman"/>
          <w:sz w:val="24"/>
        </w:rPr>
        <w:t xml:space="preserve"> </w:t>
      </w:r>
      <w:r>
        <w:rPr>
          <w:rFonts w:ascii="Times New Roman" w:hAnsi="Times New Roman" w:cs="Times New Roman"/>
          <w:sz w:val="24"/>
        </w:rPr>
        <w:fldChar w:fldCharType="begin"/>
      </w:r>
      <w:r w:rsidR="00A53D8C">
        <w:rPr>
          <w:rFonts w:ascii="Times New Roman" w:hAnsi="Times New Roman" w:cs="Times New Roman"/>
          <w:sz w:val="24"/>
        </w:rPr>
        <w:instrText xml:space="preserve"> ADDIN EN.CITE &lt;EndNote&gt;&lt;Cite&gt;&lt;Author&gt;Tran&lt;/Author&gt;&lt;Year&gt;2018&lt;/Year&gt;&lt;RecNum&gt;23&lt;/RecNum&gt;&lt;DisplayText&gt;[5]&lt;/DisplayText&gt;&lt;record&gt;&lt;rec-number&gt;23&lt;/rec-number&gt;&lt;foreign-keys&gt;&lt;key app="EN" db-id="avwdxszx0wrze7ewwft5f9rapsaa2ftwvpav" timestamp="1689053668"&gt;23&lt;/key&gt;&lt;/foreign-keys&gt;&lt;ref-type name="Journal Article"&gt;17&lt;/ref-type&gt;&lt;contributors&gt;&lt;authors&gt;&lt;author&gt;Tran, A. P.&lt;/author&gt;&lt;author&gt;Warren, P. M.&lt;/author&gt;&lt;author&gt;Silver, J.&lt;/author&gt;&lt;/authors&gt;&lt;/contributors&gt;&lt;auth-address&gt;Department of Neurosciences, Case Western Reserve University , Cleveland, Ohio ; and School of Biomedical Sciences, University of Leeds , Leeds , United Kingdom.&lt;/auth-address&gt;&lt;titles&gt;&lt;title&gt;The Biology of Regeneration Failure and Success After Spinal Cord Injury&lt;/title&gt;&lt;secondary-title&gt;Physiol Rev&lt;/secondary-title&gt;&lt;/titles&gt;&lt;periodical&gt;&lt;full-title&gt;Physiol Rev&lt;/full-title&gt;&lt;/periodical&gt;&lt;pages&gt;881-917&lt;/pages&gt;&lt;volume&gt;98&lt;/volume&gt;&lt;number&gt;2&lt;/number&gt;&lt;keywords&gt;&lt;keyword&gt;Animals&lt;/keyword&gt;&lt;keyword&gt;Axons/*metabolism&lt;/keyword&gt;&lt;keyword&gt;Chondroitin Sulfate Proteoglycans/*metabolism&lt;/keyword&gt;&lt;keyword&gt;Humans&lt;/keyword&gt;&lt;keyword&gt;Nerve Regeneration/*physiology&lt;/keyword&gt;&lt;keyword&gt;Neuroglia/metabolism&lt;/keyword&gt;&lt;keyword&gt;Neurons/*metabolism&lt;/keyword&gt;&lt;keyword&gt;Spinal Cord Injuries/*metabolism&lt;/keyword&gt;&lt;/keywords&gt;&lt;dates&gt;&lt;year&gt;2018&lt;/year&gt;&lt;pub-dates&gt;&lt;date&gt;Apr 1&lt;/date&gt;&lt;/pub-dates&gt;&lt;/dates&gt;&lt;isbn&gt;0031-9333 (Print)&amp;#xD;0031-9333&lt;/isbn&gt;&lt;accession-num&gt;29513146&lt;/accession-num&gt;&lt;urls&gt;&lt;/urls&gt;&lt;custom2&gt;PMC5966716&lt;/custom2&gt;&lt;electronic-resource-num&gt;10.1152/physrev.00017.2017&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A53D8C">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w:t>
      </w:r>
    </w:p>
    <w:p w14:paraId="2B4A45E2" w14:textId="53E71547"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Currently, there are medical symptomatic, physiotherapeutic rehabilitation, stem cell transplantation, and surgical intervention modalities used to treat SCI in aging people, but there is no single treatment modality that can completely restore the injured spinal cord structure and function. The reasons for the failure of spinal cord regeneration are mainly attributed to the following two points: poor axonal regeneration ability and the inhibitory hostile microenvironment at the injured site after trauma </w:t>
      </w:r>
      <w:r>
        <w:rPr>
          <w:rFonts w:ascii="Times New Roman" w:hAnsi="Times New Roman" w:cs="Times New Roman"/>
          <w:sz w:val="24"/>
        </w:rPr>
        <w:fldChar w:fldCharType="begin">
          <w:fldData xml:space="preserve">PEVuZE5vdGU+PENpdGU+PEF1dGhvcj5QYW5nPC9BdXRob3I+PFllYXI+MjAyMTwvWWVhcj48UmVj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Y3NDU2MTwv
Y3VzdG9tMj48ZWxlY3Ryb25pYy1yZXNvdXJjZS1udW0+MTAuMzM4OS9maW1tdS4yMDIxLjc1MTAy
MTwvZWxlY3Ryb25pYy1yZXNvdXJjZS1udW0+PHJlbW90ZS1kYXRhYmFzZS1wcm92aWRlcj5OTE08
L3JlbW90ZS1kYXRhYmFzZS1wcm92aWRlcj48bGFuZ3VhZ2U+ZW5nPC9sYW5ndWFnZT48L3JlY29y
ZD48L0NpdGU+PC9FbmROb3RlPgB=
</w:fldData>
        </w:fldChar>
      </w:r>
      <w:r w:rsidR="00A53D8C">
        <w:rPr>
          <w:rFonts w:ascii="Times New Roman" w:hAnsi="Times New Roman" w:cs="Times New Roman"/>
          <w:sz w:val="24"/>
        </w:rPr>
        <w:instrText xml:space="preserve"> ADDIN EN.CITE </w:instrText>
      </w:r>
      <w:r w:rsidR="00A53D8C">
        <w:rPr>
          <w:rFonts w:ascii="Times New Roman" w:hAnsi="Times New Roman" w:cs="Times New Roman"/>
          <w:sz w:val="24"/>
        </w:rPr>
        <w:fldChar w:fldCharType="begin">
          <w:fldData xml:space="preserve">PEVuZE5vdGU+PENpdGU+PEF1dGhvcj5QYW5nPC9BdXRob3I+PFllYXI+MjAyMTwvWWVhcj48UmVj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Y3NDU2MTwv
Y3VzdG9tMj48ZWxlY3Ryb25pYy1yZXNvdXJjZS1udW0+MTAuMzM4OS9maW1tdS4yMDIxLjc1MTAy
MTwvZWxlY3Ryb25pYy1yZXNvdXJjZS1udW0+PHJlbW90ZS1kYXRhYmFzZS1wcm92aWRlcj5OTE08
L3JlbW90ZS1kYXRhYmFzZS1wcm92aWRlcj48bGFuZ3VhZ2U+ZW5nPC9sYW5ndWFnZT48L3JlY29y
ZD48L0NpdGU+PC9FbmROb3RlPgB=
</w:fldData>
        </w:fldChar>
      </w:r>
      <w:r w:rsidR="00A53D8C">
        <w:rPr>
          <w:rFonts w:ascii="Times New Roman" w:hAnsi="Times New Roman" w:cs="Times New Roman"/>
          <w:sz w:val="24"/>
        </w:rPr>
        <w:instrText xml:space="preserve"> ADDIN EN.CITE.DATA </w:instrText>
      </w:r>
      <w:r w:rsidR="00A53D8C">
        <w:rPr>
          <w:rFonts w:ascii="Times New Roman" w:hAnsi="Times New Roman" w:cs="Times New Roman"/>
          <w:sz w:val="24"/>
        </w:rPr>
      </w:r>
      <w:r w:rsidR="00A53D8C">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A53D8C">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hen the central nervous system is injured, a large number of glial cells, macrophages, and </w:t>
      </w:r>
      <w:r>
        <w:rPr>
          <w:rFonts w:ascii="Times New Roman" w:hAnsi="Times New Roman" w:cs="Times New Roman"/>
          <w:sz w:val="24"/>
        </w:rPr>
        <w:lastRenderedPageBreak/>
        <w:t>stromal cells are accumulated at the injury site</w:t>
      </w:r>
      <w:r w:rsidR="00350767">
        <w:rPr>
          <w:rFonts w:ascii="Times New Roman" w:hAnsi="Times New Roman" w:cs="Times New Roman"/>
          <w:sz w:val="24"/>
        </w:rPr>
        <w:t xml:space="preserve">. </w:t>
      </w:r>
      <w:r w:rsidR="00350767" w:rsidRPr="00350767">
        <w:rPr>
          <w:rFonts w:ascii="Times New Roman" w:hAnsi="Times New Roman" w:cs="Times New Roman"/>
          <w:sz w:val="24"/>
        </w:rPr>
        <w:t>Subsequently</w:t>
      </w:r>
      <w:r>
        <w:rPr>
          <w:rFonts w:ascii="Times New Roman" w:hAnsi="Times New Roman" w:cs="Times New Roman"/>
          <w:sz w:val="24"/>
        </w:rPr>
        <w:t>, molecules that inhibit the axon growth, such as chondroitin sulfate proteoglycan, are accumulated, eventually lead</w:t>
      </w:r>
      <w:r w:rsidR="00350767">
        <w:rPr>
          <w:rFonts w:ascii="Times New Roman" w:hAnsi="Times New Roman" w:cs="Times New Roman"/>
          <w:sz w:val="24"/>
        </w:rPr>
        <w:t>ing</w:t>
      </w:r>
      <w:r>
        <w:rPr>
          <w:rFonts w:ascii="Times New Roman" w:hAnsi="Times New Roman" w:cs="Times New Roman"/>
          <w:sz w:val="24"/>
        </w:rPr>
        <w:t xml:space="preserve"> to the formation of glial scar, the lack of neurotrophic factors, the destruction of myelin, and the demyelination of axons and other secondary injuries. This series of secondary injuries impeded the growth of axons toward synapses, form</w:t>
      </w:r>
      <w:r w:rsidR="00350767">
        <w:rPr>
          <w:rFonts w:ascii="Times New Roman" w:hAnsi="Times New Roman" w:cs="Times New Roman"/>
          <w:sz w:val="24"/>
        </w:rPr>
        <w:t>ing</w:t>
      </w:r>
      <w:r>
        <w:rPr>
          <w:rFonts w:ascii="Times New Roman" w:hAnsi="Times New Roman" w:cs="Times New Roman"/>
          <w:sz w:val="24"/>
        </w:rPr>
        <w:t xml:space="preserve"> a physical and chemical barrier to spinal cord regeneration, </w:t>
      </w:r>
      <w:r w:rsidR="00350767" w:rsidRPr="00350767">
        <w:rPr>
          <w:rFonts w:ascii="Times New Roman" w:hAnsi="Times New Roman" w:cs="Times New Roman"/>
          <w:sz w:val="24"/>
        </w:rPr>
        <w:t xml:space="preserve">ultimately </w:t>
      </w:r>
      <w:r>
        <w:rPr>
          <w:rFonts w:ascii="Times New Roman" w:hAnsi="Times New Roman" w:cs="Times New Roman"/>
          <w:sz w:val="24"/>
        </w:rPr>
        <w:t xml:space="preserve">leading to the failure of spinal cord regeneration </w:t>
      </w:r>
      <w:r>
        <w:rPr>
          <w:rFonts w:ascii="Times New Roman" w:hAnsi="Times New Roman" w:cs="Times New Roman"/>
          <w:sz w:val="24"/>
        </w:rPr>
        <w:fldChar w:fldCharType="begin">
          <w:fldData xml:space="preserve">PEVuZE5vdGU+PENpdGU+PEF1dGhvcj5LaGFpbmc8L0F1dGhvcj48WWVhcj4yMDE0PC9ZZWFyPjxS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</w:fldData>
        </w:fldChar>
      </w:r>
      <w:r w:rsidR="00A53D8C">
        <w:rPr>
          <w:rFonts w:ascii="Times New Roman" w:hAnsi="Times New Roman" w:cs="Times New Roman"/>
          <w:sz w:val="24"/>
        </w:rPr>
        <w:instrText xml:space="preserve"> ADDIN EN.CITE </w:instrText>
      </w:r>
      <w:r w:rsidR="00A53D8C">
        <w:rPr>
          <w:rFonts w:ascii="Times New Roman" w:hAnsi="Times New Roman" w:cs="Times New Roman"/>
          <w:sz w:val="24"/>
        </w:rPr>
        <w:fldChar w:fldCharType="begin">
          <w:fldData xml:space="preserve">PEVuZE5vdGU+PENpdGU+PEF1dGhvcj5LaGFpbmc8L0F1dGhvcj48WWVhcj4yMDE0PC9ZZWFyPjxS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</w:fldData>
        </w:fldChar>
      </w:r>
      <w:r w:rsidR="00A53D8C">
        <w:rPr>
          <w:rFonts w:ascii="Times New Roman" w:hAnsi="Times New Roman" w:cs="Times New Roman"/>
          <w:sz w:val="24"/>
        </w:rPr>
        <w:instrText xml:space="preserve"> ADDIN EN.CITE.DATA </w:instrText>
      </w:r>
      <w:r w:rsidR="00A53D8C">
        <w:rPr>
          <w:rFonts w:ascii="Times New Roman" w:hAnsi="Times New Roman" w:cs="Times New Roman"/>
          <w:sz w:val="24"/>
        </w:rPr>
      </w:r>
      <w:r w:rsidR="00A53D8C">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A53D8C">
        <w:rPr>
          <w:rFonts w:ascii="Times New Roman" w:hAnsi="Times New Roman" w:cs="Times New Roman"/>
          <w:noProof/>
          <w:sz w:val="24"/>
        </w:rPr>
        <w:t>[7-9]</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b/>
          <w:bCs/>
          <w:sz w:val="24"/>
        </w:rPr>
        <w:t>Figure 1A</w:t>
      </w:r>
      <w:r>
        <w:rPr>
          <w:rFonts w:ascii="Times New Roman" w:hAnsi="Times New Roman" w:cs="Times New Roman"/>
          <w:sz w:val="24"/>
        </w:rPr>
        <w:t xml:space="preserve">). Currently, the research hotspot for SCI in the elderly focuses on the mechanistic aspects of spinal cord regeneration, including biological stem cell transplantation, tissue engineering, gene therapy, and drug screening, among which stem cell transplantation is one of the high-potential approaches </w:t>
      </w:r>
      <w:r>
        <w:rPr>
          <w:rFonts w:ascii="Times New Roman" w:hAnsi="Times New Roman" w:cs="Times New Roman"/>
          <w:sz w:val="24"/>
        </w:rPr>
        <w:fldChar w:fldCharType="begin">
          <w:fldData xml:space="preserve">PEVuZE5vdGU+PENpdGU+PEF1dGhvcj5aaXBzZXI8L0F1dGhvcj48WWVhcj4yMDIyPC9ZZWFyPjxS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</w:fldData>
        </w:fldChar>
      </w:r>
      <w:r w:rsidR="00A53D8C">
        <w:rPr>
          <w:rFonts w:ascii="Times New Roman" w:hAnsi="Times New Roman" w:cs="Times New Roman"/>
          <w:sz w:val="24"/>
        </w:rPr>
        <w:instrText xml:space="preserve"> ADDIN EN.CITE </w:instrText>
      </w:r>
      <w:r w:rsidR="00A53D8C">
        <w:rPr>
          <w:rFonts w:ascii="Times New Roman" w:hAnsi="Times New Roman" w:cs="Times New Roman"/>
          <w:sz w:val="24"/>
        </w:rPr>
        <w:fldChar w:fldCharType="begin">
          <w:fldData xml:space="preserve">PEVuZE5vdGU+PENpdGU+PEF1dGhvcj5aaXBzZXI8L0F1dGhvcj48WWVhcj4yMDIyPC9ZZWFyPjxS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</w:fldData>
        </w:fldChar>
      </w:r>
      <w:r w:rsidR="00A53D8C">
        <w:rPr>
          <w:rFonts w:ascii="Times New Roman" w:hAnsi="Times New Roman" w:cs="Times New Roman"/>
          <w:sz w:val="24"/>
        </w:rPr>
        <w:instrText xml:space="preserve"> ADDIN EN.CITE.DATA </w:instrText>
      </w:r>
      <w:r w:rsidR="00A53D8C">
        <w:rPr>
          <w:rFonts w:ascii="Times New Roman" w:hAnsi="Times New Roman" w:cs="Times New Roman"/>
          <w:sz w:val="24"/>
        </w:rPr>
      </w:r>
      <w:r w:rsidR="00A53D8C">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A53D8C">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t>
      </w:r>
    </w:p>
    <w:p w14:paraId="19A10C9A" w14:textId="27777278" w:rsidR="002D1EFB" w:rsidRDefault="00A27FCC">
      <w:pPr>
        <w:spacing w:line="360" w:lineRule="auto"/>
        <w:rPr>
          <w:rFonts w:ascii="Times New Roman" w:hAnsi="Times New Roman" w:cs="Times New Roman"/>
          <w:sz w:val="24"/>
        </w:rPr>
      </w:pPr>
      <w:r>
        <w:rPr>
          <w:rFonts w:ascii="Times New Roman" w:hAnsi="Times New Roman" w:cs="Times New Roman"/>
          <w:sz w:val="24"/>
        </w:rPr>
        <w:t xml:space="preserve">Stem cells, </w:t>
      </w:r>
      <w:r w:rsidR="00D1596B">
        <w:rPr>
          <w:rFonts w:ascii="Times New Roman" w:hAnsi="Times New Roman" w:cs="Times New Roman"/>
          <w:sz w:val="24"/>
        </w:rPr>
        <w:t>which are</w:t>
      </w:r>
      <w:r>
        <w:rPr>
          <w:rFonts w:ascii="Times New Roman" w:hAnsi="Times New Roman" w:cs="Times New Roman"/>
          <w:sz w:val="24"/>
        </w:rPr>
        <w:t xml:space="preserve"> used for transplantation, have the function of self-renewal. </w:t>
      </w:r>
      <w:r w:rsidR="00D1596B">
        <w:rPr>
          <w:rFonts w:ascii="Times New Roman" w:hAnsi="Times New Roman" w:cs="Times New Roman"/>
          <w:sz w:val="24"/>
        </w:rPr>
        <w:t>They</w:t>
      </w:r>
      <w:r>
        <w:rPr>
          <w:rFonts w:ascii="Times New Roman" w:hAnsi="Times New Roman" w:cs="Times New Roman"/>
          <w:sz w:val="24"/>
        </w:rPr>
        <w:t xml:space="preserve"> can differentiate into glial cells or neural progenitor cells (NPCs) along specific neural lineage under the appropriate environment, so as to replace and renew the necrotic or apoptotic cells in the injured area, </w:t>
      </w:r>
      <w:r w:rsidR="00D1596B" w:rsidRPr="00D1596B">
        <w:rPr>
          <w:rFonts w:ascii="Times New Roman" w:hAnsi="Times New Roman" w:cs="Times New Roman"/>
          <w:sz w:val="24"/>
        </w:rPr>
        <w:t>ultimately repairing</w:t>
      </w:r>
      <w:r>
        <w:rPr>
          <w:rFonts w:ascii="Times New Roman" w:hAnsi="Times New Roman" w:cs="Times New Roman"/>
          <w:sz w:val="24"/>
        </w:rPr>
        <w:t xml:space="preserve"> the damaged spinal cord </w:t>
      </w:r>
      <w:r>
        <w:rPr>
          <w:rFonts w:ascii="Times New Roman" w:hAnsi="Times New Roman" w:cs="Times New Roman"/>
          <w:sz w:val="24"/>
        </w:rPr>
        <w:fldChar w:fldCharType="begin"/>
      </w:r>
      <w:r w:rsidR="00A53D8C">
        <w:rPr>
          <w:rFonts w:ascii="Times New Roman" w:hAnsi="Times New Roman" w:cs="Times New Roman"/>
          <w:sz w:val="24"/>
        </w:rPr>
        <w:instrText xml:space="preserve"> ADDIN EN.CITE &lt;EndNote&gt;&lt;Cite&gt;&lt;Author&gt;Mothe&lt;/Author&gt;&lt;Year&gt;2013&lt;/Year&gt;&lt;RecNum&gt;787&lt;/RecNum&gt;&lt;DisplayText&gt;[11]&lt;/DisplayText&gt;&lt;record&gt;&lt;rec-number&gt;787&lt;/rec-number&gt;&lt;foreign-keys&gt;&lt;key app="EN" db-id="e9wsff0w5w02dqe2ascpedv8vsxx0x22zsap" timestamp="1698820312"&gt;787&lt;/key&gt;&lt;/foreign-keys&gt;&lt;ref-type name="Journal Article"&gt;17&lt;/ref-type&gt;&lt;contributors&gt;&lt;authors&gt;&lt;author&gt;Mothe, A. J.&lt;/author&gt;&lt;author&gt;Tator, C. H.&lt;/author&gt;&lt;/authors&gt;&lt;/contributors&gt;&lt;auth-address&gt;Krembil Neuroscience Centre, Toronto Western Research Institute and Toronto Western Hospital, University Health Network and University of Toronto, 399 Bathurst Street, Toronto, ON, Canada M5T 2S8. Electronic address: amothe@uhnres.utoronto.ca.&lt;/auth-address&gt;&lt;titles&gt;&lt;title&gt;Review of transplantation of neural stem/progenitor cells for spinal cord injury&lt;/title&gt;&lt;secondary-title&gt;Int J Dev Neurosci&lt;/secondary-title&gt;&lt;/titles&gt;&lt;periodical&gt;&lt;full-title&gt;Int J Dev Neurosci&lt;/full-title&gt;&lt;/periodical&gt;&lt;pages&gt;701-13&lt;/pages&gt;&lt;volume&gt;31&lt;/volume&gt;&lt;number&gt;7&lt;/number&gt;&lt;edition&gt;20130806&lt;/edition&gt;&lt;keywords&gt;&lt;keyword&gt;Animals&lt;/keyword&gt;&lt;keyword&gt;Cell Differentiation/*physiology&lt;/keyword&gt;&lt;keyword&gt;Humans&lt;/keyword&gt;&lt;keyword&gt;Neural Stem Cells/*physiology/*transplantation&lt;/keyword&gt;&lt;keyword&gt;Spinal Cord Injuries/*surgery&lt;/keyword&gt;&lt;keyword&gt;Neural stem cells&lt;/keyword&gt;&lt;keyword&gt;Spinal cord injury&lt;/keyword&gt;&lt;keyword&gt;Transplantation&lt;/keyword&gt;&lt;/keywords&gt;&lt;dates&gt;&lt;year&gt;2013&lt;/year&gt;&lt;pub-dates&gt;&lt;date&gt;Nov&lt;/date&gt;&lt;/pub-dates&gt;&lt;/dates&gt;&lt;isbn&gt;0736-5748&lt;/isbn&gt;&lt;accession-num&gt;23928260&lt;/accession-num&gt;&lt;urls&gt;&lt;/urls&gt;&lt;electronic-resource-num&gt;10.1016/j.ijdevneu.2013.07.004&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A53D8C">
        <w:rPr>
          <w:rFonts w:ascii="Times New Roman" w:hAnsi="Times New Roman" w:cs="Times New Roman"/>
          <w:noProof/>
          <w:sz w:val="24"/>
        </w:rPr>
        <w:t>[11]</w:t>
      </w:r>
      <w:r>
        <w:rPr>
          <w:rFonts w:ascii="Times New Roman" w:hAnsi="Times New Roman" w:cs="Times New Roman"/>
          <w:sz w:val="24"/>
        </w:rPr>
        <w:fldChar w:fldCharType="end"/>
      </w:r>
      <w:r>
        <w:rPr>
          <w:rFonts w:ascii="Times New Roman" w:hAnsi="Times New Roman" w:cs="Times New Roman"/>
          <w:sz w:val="24"/>
        </w:rPr>
        <w:t xml:space="preserve">. </w:t>
      </w:r>
      <w:r w:rsidR="00D30DE3" w:rsidRPr="00D30DE3">
        <w:rPr>
          <w:rFonts w:ascii="Times New Roman" w:hAnsi="Times New Roman" w:cs="Times New Roman"/>
          <w:color w:val="FF0000"/>
          <w:sz w:val="24"/>
        </w:rPr>
        <w:t>Research has discovered that aging-related secretory phenotype manifests in the spinal cord of aged mice following injury, enhancing the suitability of the injury microenvironment for cell transplantation in aged mice</w:t>
      </w:r>
      <w:r w:rsidR="00D30DE3">
        <w:rPr>
          <w:rFonts w:ascii="Times New Roman" w:hAnsi="Times New Roman" w:cs="Times New Roman"/>
          <w:color w:val="FF0000"/>
          <w:sz w:val="24"/>
        </w:rPr>
        <w:t xml:space="preserve"> </w:t>
      </w:r>
      <w:r w:rsidR="00D30DE3">
        <w:rPr>
          <w:rFonts w:ascii="Times New Roman" w:hAnsi="Times New Roman" w:cs="Times New Roman"/>
          <w:color w:val="FF0000"/>
          <w:sz w:val="24"/>
        </w:rPr>
        <w:fldChar w:fldCharType="begin">
          <w:fldData xml:space="preserve">PEVuZE5vdGU+PENpdGU+PEF1dGhvcj5Db3Bww6k8L0F1dGhvcj48WWVhcj4yMDEwPC9ZZWFyPjxS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</w:fldData>
        </w:fldChar>
      </w:r>
      <w:r w:rsidR="00A53D8C">
        <w:rPr>
          <w:rFonts w:ascii="Times New Roman" w:hAnsi="Times New Roman" w:cs="Times New Roman"/>
          <w:color w:val="FF0000"/>
          <w:sz w:val="24"/>
        </w:rPr>
        <w:instrText xml:space="preserve"> ADDIN EN.CITE </w:instrText>
      </w:r>
      <w:r w:rsidR="00A53D8C">
        <w:rPr>
          <w:rFonts w:ascii="Times New Roman" w:hAnsi="Times New Roman" w:cs="Times New Roman"/>
          <w:color w:val="FF0000"/>
          <w:sz w:val="24"/>
        </w:rPr>
        <w:fldChar w:fldCharType="begin">
          <w:fldData xml:space="preserve">PEVuZE5vdGU+PENpdGU+PEF1dGhvcj5Db3Bww6k8L0F1dGhvcj48WWVhcj4yMDEwPC9ZZWFyPjxS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</w:fldData>
        </w:fldChar>
      </w:r>
      <w:r w:rsidR="00A53D8C">
        <w:rPr>
          <w:rFonts w:ascii="Times New Roman" w:hAnsi="Times New Roman" w:cs="Times New Roman"/>
          <w:color w:val="FF0000"/>
          <w:sz w:val="24"/>
        </w:rPr>
        <w:instrText xml:space="preserve"> ADDIN EN.CITE.DATA </w:instrText>
      </w:r>
      <w:r w:rsidR="00A53D8C">
        <w:rPr>
          <w:rFonts w:ascii="Times New Roman" w:hAnsi="Times New Roman" w:cs="Times New Roman"/>
          <w:color w:val="FF0000"/>
          <w:sz w:val="24"/>
        </w:rPr>
      </w:r>
      <w:r w:rsidR="00A53D8C">
        <w:rPr>
          <w:rFonts w:ascii="Times New Roman" w:hAnsi="Times New Roman" w:cs="Times New Roman"/>
          <w:color w:val="FF0000"/>
          <w:sz w:val="24"/>
        </w:rPr>
        <w:fldChar w:fldCharType="end"/>
      </w:r>
      <w:r w:rsidR="00D30DE3">
        <w:rPr>
          <w:rFonts w:ascii="Times New Roman" w:hAnsi="Times New Roman" w:cs="Times New Roman"/>
          <w:color w:val="FF0000"/>
          <w:sz w:val="24"/>
        </w:rPr>
      </w:r>
      <w:r w:rsidR="00D30DE3">
        <w:rPr>
          <w:rFonts w:ascii="Times New Roman" w:hAnsi="Times New Roman" w:cs="Times New Roman"/>
          <w:color w:val="FF0000"/>
          <w:sz w:val="24"/>
        </w:rPr>
        <w:fldChar w:fldCharType="separate"/>
      </w:r>
      <w:r w:rsidR="00A53D8C">
        <w:rPr>
          <w:rFonts w:ascii="Times New Roman" w:hAnsi="Times New Roman" w:cs="Times New Roman"/>
          <w:noProof/>
          <w:color w:val="FF0000"/>
          <w:sz w:val="24"/>
        </w:rPr>
        <w:t>[12-14]</w:t>
      </w:r>
      <w:r w:rsidR="00D30DE3">
        <w:rPr>
          <w:rFonts w:ascii="Times New Roman" w:hAnsi="Times New Roman" w:cs="Times New Roman"/>
          <w:color w:val="FF0000"/>
          <w:sz w:val="24"/>
        </w:rPr>
        <w:fldChar w:fldCharType="end"/>
      </w:r>
      <w:r w:rsidR="00D30DE3" w:rsidRPr="00D30DE3">
        <w:rPr>
          <w:rFonts w:ascii="Times New Roman" w:hAnsi="Times New Roman" w:cs="Times New Roman"/>
          <w:color w:val="FF0000"/>
          <w:sz w:val="24"/>
        </w:rPr>
        <w:t>.</w:t>
      </w:r>
      <w:r w:rsidR="00D30DE3" w:rsidRPr="00D30DE3">
        <w:rPr>
          <w:rFonts w:ascii="Times New Roman" w:hAnsi="Times New Roman" w:cs="Times New Roman" w:hint="eastAsia"/>
          <w:color w:val="FF0000"/>
          <w:sz w:val="24"/>
        </w:rPr>
        <w:t xml:space="preserve"> </w:t>
      </w:r>
      <w:r w:rsidR="00F950CC" w:rsidRPr="00F950CC">
        <w:rPr>
          <w:rFonts w:ascii="Times New Roman" w:hAnsi="Times New Roman" w:cs="Times New Roman"/>
          <w:color w:val="FF0000"/>
          <w:sz w:val="24"/>
        </w:rPr>
        <w:t>This suggests that the aged spinal cord may provide a favorable environment for stem cell transplantation in older individuals.</w:t>
      </w:r>
      <w:r w:rsidR="00F950CC">
        <w:rPr>
          <w:rFonts w:ascii="Times New Roman" w:hAnsi="Times New Roman" w:cs="Times New Roman"/>
          <w:color w:val="FF0000"/>
          <w:sz w:val="24"/>
        </w:rPr>
        <w:t xml:space="preserve"> </w:t>
      </w:r>
      <w:r w:rsidR="002D1EFB">
        <w:rPr>
          <w:rFonts w:ascii="Times New Roman" w:hAnsi="Times New Roman" w:cs="Times New Roman"/>
          <w:color w:val="FF0000"/>
          <w:sz w:val="24"/>
        </w:rPr>
        <w:t>However, t</w:t>
      </w:r>
      <w:r w:rsidR="002D1EFB" w:rsidRPr="002D1EFB">
        <w:rPr>
          <w:rFonts w:ascii="Times New Roman" w:hAnsi="Times New Roman" w:cs="Times New Roman"/>
          <w:color w:val="FF0000"/>
          <w:sz w:val="24"/>
        </w:rPr>
        <w:t xml:space="preserve">he analysis of SCI in elderly rats has led to the conclusion that age is a factor influencing functional recovery, as it is associated with increased axonal injury and demyelination </w:t>
      </w:r>
      <w:r w:rsidR="002D1EFB">
        <w:rPr>
          <w:rFonts w:ascii="Times New Roman" w:hAnsi="Times New Roman" w:cs="Times New Roman"/>
          <w:color w:val="FF0000"/>
          <w:sz w:val="24"/>
        </w:rPr>
        <w:fldChar w:fldCharType="begin"/>
      </w:r>
      <w:r w:rsidR="002D1EFB">
        <w:rPr>
          <w:rFonts w:ascii="Times New Roman" w:hAnsi="Times New Roman" w:cs="Times New Roman"/>
          <w:color w:val="FF0000"/>
          <w:sz w:val="24"/>
        </w:rPr>
        <w:instrText xml:space="preserve"> ADDIN EN.CITE &lt;EndNote&gt;&lt;Cite&gt;&lt;Author&gt;Siegenthaler&lt;/Author&gt;&lt;Year&gt;2008&lt;/Year&gt;&lt;RecNum&gt;1136&lt;/RecNum&gt;&lt;DisplayText&gt;[15]&lt;/DisplayText&gt;&lt;record&gt;&lt;rec-number&gt;1136&lt;/rec-number&gt;&lt;foreign-keys&gt;&lt;key app="EN" db-id="avwdxszx0wrze7ewwft5f9rapsaa2ftwvpav" timestamp="1706751848"&gt;1136&lt;/key&gt;&lt;/foreign-keys&gt;&lt;ref-type name="Journal Article"&gt;17&lt;/ref-type&gt;&lt;contributors&gt;&lt;authors&gt;&lt;author&gt;Siegenthaler, M. M.&lt;/author&gt;&lt;author&gt;Berchtold, N. C.&lt;/author&gt;&lt;author&gt;Cotman, C. W.&lt;/author&gt;&lt;author&gt;Keirstead, H. S.&lt;/author&gt;&lt;/authors&gt;&lt;/contributors&gt;&lt;auth-address&gt;Reeve-Irvine Research Center, Department of Anatomy and Neurobiology, School of Medicine, University of California at Irvine, Irvine, CA 92697-4292, USA.&lt;/auth-address&gt;&lt;titles&gt;&lt;title&gt;Voluntary running attenuates age-related deficits following SCI&lt;/title&gt;&lt;secondary-title&gt;Exp Neurol&lt;/secondary-title&gt;&lt;/titles&gt;&lt;periodical&gt;&lt;full-title&gt;Exp Neurol&lt;/full-title&gt;&lt;/periodical&gt;&lt;pages&gt;207-16&lt;/pages&gt;&lt;volume&gt;210&lt;/volume&gt;&lt;number&gt;1&lt;/number&gt;&lt;edition&gt;20071113&lt;/edition&gt;&lt;keywords&gt;&lt;keyword&gt;Aging/*physiology&lt;/keyword&gt;&lt;keyword&gt;Animals&lt;/keyword&gt;&lt;keyword&gt;Behavior, Animal&lt;/keyword&gt;&lt;keyword&gt;Disease Models, Animal&lt;/keyword&gt;&lt;keyword&gt;Locomotion/physiology&lt;/keyword&gt;&lt;keyword&gt;Male&lt;/keyword&gt;&lt;keyword&gt;Nerve Fibers, Myelinated/pathology&lt;/keyword&gt;&lt;keyword&gt;Physical Conditioning, Animal/*methods&lt;/keyword&gt;&lt;keyword&gt;Rats&lt;/keyword&gt;&lt;keyword&gt;Rats, Sprague-Dawley&lt;/keyword&gt;&lt;keyword&gt;Running&lt;/keyword&gt;&lt;keyword&gt;Spinal Cord Injuries/pathology/physiopathology/*rehabilitation&lt;/keyword&gt;&lt;/keywords&gt;&lt;dates&gt;&lt;year&gt;2008&lt;/year&gt;&lt;pub-dates&gt;&lt;date&gt;Mar&lt;/date&gt;&lt;/pub-dates&gt;&lt;/dates&gt;&lt;isbn&gt;0014-4886 (Print)&amp;#xD;0014-4886&lt;/isbn&gt;&lt;accession-num&gt;18164294&lt;/accession-num&gt;&lt;urls&gt;&lt;/urls&gt;&lt;custom2&gt;PMC2387276&lt;/custom2&gt;&lt;custom6&gt;NIHMS42165&lt;/custom6&gt;&lt;electronic-resource-num&gt;10.1016/j.expneurol.2007.10.019&lt;/electronic-resource-num&gt;&lt;remote-database-provider&gt;NLM&lt;/remote-database-provider&gt;&lt;language&gt;eng&lt;/language&gt;&lt;/record&gt;&lt;/Cite&gt;&lt;/EndNote&gt;</w:instrText>
      </w:r>
      <w:r w:rsidR="002D1EFB">
        <w:rPr>
          <w:rFonts w:ascii="Times New Roman" w:hAnsi="Times New Roman" w:cs="Times New Roman"/>
          <w:color w:val="FF0000"/>
          <w:sz w:val="24"/>
        </w:rPr>
        <w:fldChar w:fldCharType="separate"/>
      </w:r>
      <w:r w:rsidR="002D1EFB">
        <w:rPr>
          <w:rFonts w:ascii="Times New Roman" w:hAnsi="Times New Roman" w:cs="Times New Roman"/>
          <w:noProof/>
          <w:color w:val="FF0000"/>
          <w:sz w:val="24"/>
        </w:rPr>
        <w:t>[15]</w:t>
      </w:r>
      <w:r w:rsidR="002D1EFB">
        <w:rPr>
          <w:rFonts w:ascii="Times New Roman" w:hAnsi="Times New Roman" w:cs="Times New Roman"/>
          <w:color w:val="FF0000"/>
          <w:sz w:val="24"/>
        </w:rPr>
        <w:fldChar w:fldCharType="end"/>
      </w:r>
      <w:r w:rsidR="002D1EFB" w:rsidRPr="002D1EFB">
        <w:rPr>
          <w:rFonts w:ascii="Times New Roman" w:hAnsi="Times New Roman" w:cs="Times New Roman"/>
          <w:color w:val="FF0000"/>
          <w:sz w:val="24"/>
        </w:rPr>
        <w:t xml:space="preserve">. This is consistent with the observed higher activation of microglial cells, oxidative stress, and expression of inflammation-related genes in elderly rats following SCI compared to young rats </w:t>
      </w:r>
      <w:r w:rsidR="002D1EFB">
        <w:rPr>
          <w:rFonts w:ascii="Times New Roman" w:hAnsi="Times New Roman" w:cs="Times New Roman"/>
          <w:color w:val="FF0000"/>
          <w:sz w:val="24"/>
        </w:rPr>
        <w:fldChar w:fldCharType="begin">
          <w:fldData xml:space="preserve">PEVuZE5vdGU+PENpdGU+PEF1dGhvcj5KYWVydmU8L0F1dGhvcj48WWVhcj4yMDEyPC9ZZWFyPjxS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==
</w:fldData>
        </w:fldChar>
      </w:r>
      <w:r w:rsidR="002D1EFB">
        <w:rPr>
          <w:rFonts w:ascii="Times New Roman" w:hAnsi="Times New Roman" w:cs="Times New Roman"/>
          <w:color w:val="FF0000"/>
          <w:sz w:val="24"/>
        </w:rPr>
        <w:instrText xml:space="preserve"> ADDIN EN.CITE </w:instrText>
      </w:r>
      <w:r w:rsidR="002D1EFB">
        <w:rPr>
          <w:rFonts w:ascii="Times New Roman" w:hAnsi="Times New Roman" w:cs="Times New Roman"/>
          <w:color w:val="FF0000"/>
          <w:sz w:val="24"/>
        </w:rPr>
        <w:fldChar w:fldCharType="begin">
          <w:fldData xml:space="preserve">PEVuZE5vdGU+PENpdGU+PEF1dGhvcj5KYWVydmU8L0F1dGhvcj48WWVhcj4yMDEyPC9ZZWFyPjxS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==
</w:fldData>
        </w:fldChar>
      </w:r>
      <w:r w:rsidR="002D1EFB">
        <w:rPr>
          <w:rFonts w:ascii="Times New Roman" w:hAnsi="Times New Roman" w:cs="Times New Roman"/>
          <w:color w:val="FF0000"/>
          <w:sz w:val="24"/>
        </w:rPr>
        <w:instrText xml:space="preserve"> ADDIN EN.CITE.DATA </w:instrText>
      </w:r>
      <w:r w:rsidR="002D1EFB">
        <w:rPr>
          <w:rFonts w:ascii="Times New Roman" w:hAnsi="Times New Roman" w:cs="Times New Roman"/>
          <w:color w:val="FF0000"/>
          <w:sz w:val="24"/>
        </w:rPr>
      </w:r>
      <w:r w:rsidR="002D1EFB">
        <w:rPr>
          <w:rFonts w:ascii="Times New Roman" w:hAnsi="Times New Roman" w:cs="Times New Roman"/>
          <w:color w:val="FF0000"/>
          <w:sz w:val="24"/>
        </w:rPr>
        <w:fldChar w:fldCharType="end"/>
      </w:r>
      <w:r w:rsidR="002D1EFB">
        <w:rPr>
          <w:rFonts w:ascii="Times New Roman" w:hAnsi="Times New Roman" w:cs="Times New Roman"/>
          <w:color w:val="FF0000"/>
          <w:sz w:val="24"/>
        </w:rPr>
      </w:r>
      <w:r w:rsidR="002D1EFB">
        <w:rPr>
          <w:rFonts w:ascii="Times New Roman" w:hAnsi="Times New Roman" w:cs="Times New Roman"/>
          <w:color w:val="FF0000"/>
          <w:sz w:val="24"/>
        </w:rPr>
        <w:fldChar w:fldCharType="separate"/>
      </w:r>
      <w:r w:rsidR="002D1EFB">
        <w:rPr>
          <w:rFonts w:ascii="Times New Roman" w:hAnsi="Times New Roman" w:cs="Times New Roman"/>
          <w:noProof/>
          <w:color w:val="FF0000"/>
          <w:sz w:val="24"/>
        </w:rPr>
        <w:t>[16-18]</w:t>
      </w:r>
      <w:r w:rsidR="002D1EFB">
        <w:rPr>
          <w:rFonts w:ascii="Times New Roman" w:hAnsi="Times New Roman" w:cs="Times New Roman"/>
          <w:color w:val="FF0000"/>
          <w:sz w:val="24"/>
        </w:rPr>
        <w:fldChar w:fldCharType="end"/>
      </w:r>
      <w:r w:rsidR="002D1EFB" w:rsidRPr="002D1EFB">
        <w:rPr>
          <w:rFonts w:ascii="Times New Roman" w:hAnsi="Times New Roman" w:cs="Times New Roman"/>
          <w:color w:val="FF0000"/>
          <w:sz w:val="24"/>
        </w:rPr>
        <w:t xml:space="preserve">. </w:t>
      </w:r>
      <w:r w:rsidR="007A4853" w:rsidRPr="007A4853">
        <w:rPr>
          <w:rFonts w:ascii="Times New Roman" w:hAnsi="Times New Roman" w:cs="Times New Roman"/>
          <w:color w:val="FF0000"/>
          <w:sz w:val="24"/>
        </w:rPr>
        <w:t xml:space="preserve">This increases the likelihood of axonal growth impairment </w:t>
      </w:r>
      <w:r w:rsidR="007A4853">
        <w:rPr>
          <w:rFonts w:ascii="Times New Roman" w:hAnsi="Times New Roman" w:cs="Times New Roman"/>
          <w:color w:val="FF0000"/>
          <w:sz w:val="24"/>
        </w:rPr>
        <w:t xml:space="preserve">occurring </w:t>
      </w:r>
      <w:r w:rsidR="007A4853" w:rsidRPr="007A4853">
        <w:rPr>
          <w:rFonts w:ascii="Times New Roman" w:hAnsi="Times New Roman" w:cs="Times New Roman"/>
          <w:color w:val="FF0000"/>
          <w:sz w:val="24"/>
        </w:rPr>
        <w:t>after stem cell transplantation into the injured area.</w:t>
      </w:r>
      <w:r w:rsidR="007A4853">
        <w:rPr>
          <w:rFonts w:ascii="Times New Roman" w:hAnsi="Times New Roman" w:cs="Times New Roman"/>
          <w:sz w:val="24"/>
        </w:rPr>
        <w:t xml:space="preserve"> </w:t>
      </w:r>
      <w:r>
        <w:rPr>
          <w:rFonts w:ascii="Times New Roman" w:hAnsi="Times New Roman" w:cs="Times New Roman"/>
          <w:sz w:val="24"/>
        </w:rPr>
        <w:t xml:space="preserve">Studies have found that tissue engineering scaffold technology can provide support and guidance for newly generated axons while preventing newly generated axons from being damaged by scar tissue, thereby improving the survival rate of transplanted cells </w:t>
      </w:r>
      <w:r>
        <w:rPr>
          <w:rFonts w:ascii="Times New Roman" w:hAnsi="Times New Roman" w:cs="Times New Roman"/>
          <w:sz w:val="24"/>
        </w:rPr>
        <w:fldChar w:fldCharType="begin">
          <w:fldData xml:space="preserve">PEVuZE5vdGU+PENpdGU+PEF1dGhvcj5BbnNvcmVuYTwvQXV0aG9yPjxZZWFyPjIwMTM8L1llYXI+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</w:fldData>
        </w:fldChar>
      </w:r>
      <w:r w:rsidR="002D1EFB">
        <w:rPr>
          <w:rFonts w:ascii="Times New Roman" w:hAnsi="Times New Roman" w:cs="Times New Roman"/>
          <w:sz w:val="24"/>
        </w:rPr>
        <w:instrText xml:space="preserve"> ADDIN EN.CITE </w:instrText>
      </w:r>
      <w:r w:rsidR="002D1EFB">
        <w:rPr>
          <w:rFonts w:ascii="Times New Roman" w:hAnsi="Times New Roman" w:cs="Times New Roman"/>
          <w:sz w:val="24"/>
        </w:rPr>
        <w:fldChar w:fldCharType="begin">
          <w:fldData xml:space="preserve">PEVuZE5vdGU+PENpdGU+PEF1dGhvcj5BbnNvcmVuYTwvQXV0aG9yPjxZZWFyPjIwMTM8L1llYXI+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</w:fldData>
        </w:fldChar>
      </w:r>
      <w:r w:rsidR="002D1EFB">
        <w:rPr>
          <w:rFonts w:ascii="Times New Roman" w:hAnsi="Times New Roman" w:cs="Times New Roman"/>
          <w:sz w:val="24"/>
        </w:rPr>
        <w:instrText xml:space="preserve"> ADDIN EN.CITE.DATA </w:instrText>
      </w:r>
      <w:r w:rsidR="002D1EFB">
        <w:rPr>
          <w:rFonts w:ascii="Times New Roman" w:hAnsi="Times New Roman" w:cs="Times New Roman"/>
          <w:sz w:val="24"/>
        </w:rPr>
      </w:r>
      <w:r w:rsidR="002D1EF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D1EFB">
        <w:rPr>
          <w:rFonts w:ascii="Times New Roman" w:hAnsi="Times New Roman" w:cs="Times New Roman"/>
          <w:noProof/>
          <w:sz w:val="24"/>
        </w:rPr>
        <w:t>[19]</w:t>
      </w:r>
      <w:r>
        <w:rPr>
          <w:rFonts w:ascii="Times New Roman" w:hAnsi="Times New Roman" w:cs="Times New Roman"/>
          <w:sz w:val="24"/>
        </w:rPr>
        <w:fldChar w:fldCharType="end"/>
      </w:r>
      <w:r>
        <w:rPr>
          <w:rFonts w:ascii="Times New Roman" w:hAnsi="Times New Roman" w:cs="Times New Roman"/>
          <w:sz w:val="24"/>
        </w:rPr>
        <w:t xml:space="preserve">. </w:t>
      </w:r>
    </w:p>
    <w:p w14:paraId="36F0BE98" w14:textId="770F1B8E"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Tissue engineering scaffolds can provide a suitable microenvironment for cell survival, </w:t>
      </w:r>
      <w:r>
        <w:rPr>
          <w:rFonts w:ascii="Times New Roman" w:hAnsi="Times New Roman" w:cs="Times New Roman"/>
          <w:sz w:val="24"/>
        </w:rPr>
        <w:lastRenderedPageBreak/>
        <w:t xml:space="preserve">limit local inflammatory responses, inhibit apoptosis, promote nerve regeneration, and promote axon myelination </w:t>
      </w:r>
      <w:r>
        <w:rPr>
          <w:rFonts w:ascii="Times New Roman" w:hAnsi="Times New Roman" w:cs="Times New Roman"/>
          <w:sz w:val="24"/>
        </w:rPr>
        <w:fldChar w:fldCharType="begin"/>
      </w:r>
      <w:r w:rsidR="002D1EFB">
        <w:rPr>
          <w:rFonts w:ascii="Times New Roman" w:hAnsi="Times New Roman" w:cs="Times New Roman"/>
          <w:sz w:val="24"/>
        </w:rPr>
        <w:instrText xml:space="preserve"> ADDIN EN.CITE &lt;EndNote&gt;&lt;Cite&gt;&lt;Author&gt;Shrestha&lt;/Author&gt;&lt;Year&gt;2014&lt;/Year&gt;&lt;RecNum&gt;789&lt;/RecNum&gt;&lt;DisplayText&gt;[20]&lt;/DisplayText&gt;&lt;record&gt;&lt;rec-number&gt;789&lt;/rec-number&gt;&lt;foreign-keys&gt;&lt;key app="EN" db-id="e9wsff0w5w02dqe2ascpedv8vsxx0x22zsap" timestamp="1698820566"&gt;789&lt;/key&gt;&lt;/foreign-keys&gt;&lt;ref-type name="Journal Article"&gt;17&lt;/ref-type&gt;&lt;contributors&gt;&lt;authors&gt;&lt;author&gt;Shrestha, B.&lt;/author&gt;&lt;author&gt;Coykendall, K.&lt;/author&gt;&lt;author&gt;Li, Y.&lt;/author&gt;&lt;author&gt;Moon, A.&lt;/author&gt;&lt;author&gt;Priyadarshani, P.&lt;/author&gt;&lt;author&gt;Yao, L.&lt;/author&gt;&lt;/authors&gt;&lt;/contributors&gt;&lt;titles&gt;&lt;title&gt;Repair of injured spinal cord using biomaterial scaffolds and stem cells&lt;/title&gt;&lt;secondary-title&gt;Stem Cell Res Ther&lt;/secondary-title&gt;&lt;/titles&gt;&lt;periodical&gt;&lt;full-title&gt;Stem Cell Res Ther&lt;/full-title&gt;&lt;/periodical&gt;&lt;pages&gt;91&lt;/pages&gt;&lt;volume&gt;5&lt;/volume&gt;&lt;number&gt;4&lt;/number&gt;&lt;edition&gt;20140801&lt;/edition&gt;&lt;keywords&gt;&lt;keyword&gt;Axons/*physiology&lt;/keyword&gt;&lt;keyword&gt;Biocompatible Materials/chemistry&lt;/keyword&gt;&lt;keyword&gt;Cell Differentiation&lt;/keyword&gt;&lt;keyword&gt;Cellular Microenvironment&lt;/keyword&gt;&lt;keyword&gt;Mesenchymal Stem Cells&lt;/keyword&gt;&lt;keyword&gt;*Nerve Regeneration&lt;/keyword&gt;&lt;keyword&gt;Neural Stem Cells&lt;/keyword&gt;&lt;keyword&gt;Recovery of Function&lt;/keyword&gt;&lt;keyword&gt;Spinal Cord Injuries/*therapy&lt;/keyword&gt;&lt;keyword&gt;Tissue Scaffolds&lt;/keyword&gt;&lt;keyword&gt;Wound Healing&lt;/keyword&gt;&lt;/keywords&gt;&lt;dates&gt;&lt;year&gt;2014&lt;/year&gt;&lt;pub-dates&gt;&lt;date&gt;Aug 1&lt;/date&gt;&lt;/pub-dates&gt;&lt;/dates&gt;&lt;isbn&gt;1757-6512&lt;/isbn&gt;&lt;accession-num&gt;25157690&lt;/accession-num&gt;&lt;urls&gt;&lt;/urls&gt;&lt;custom2&gt;PMC4282172&lt;/custom2&gt;&lt;electronic-resource-num&gt;10.1186/scrt480&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2D1EFB">
        <w:rPr>
          <w:rFonts w:ascii="Times New Roman" w:hAnsi="Times New Roman" w:cs="Times New Roman"/>
          <w:noProof/>
          <w:sz w:val="24"/>
        </w:rPr>
        <w:t>[20]</w:t>
      </w:r>
      <w:r>
        <w:rPr>
          <w:rFonts w:ascii="Times New Roman" w:hAnsi="Times New Roman" w:cs="Times New Roman"/>
          <w:sz w:val="24"/>
        </w:rPr>
        <w:fldChar w:fldCharType="end"/>
      </w:r>
      <w:r>
        <w:rPr>
          <w:rFonts w:ascii="Times New Roman" w:hAnsi="Times New Roman" w:cs="Times New Roman"/>
          <w:sz w:val="24"/>
        </w:rPr>
        <w:t xml:space="preserve">. Among them, </w:t>
      </w:r>
      <w:r w:rsidR="00D1596B">
        <w:rPr>
          <w:rFonts w:ascii="Times New Roman" w:hAnsi="Times New Roman" w:cs="Times New Roman"/>
          <w:sz w:val="24"/>
        </w:rPr>
        <w:t xml:space="preserve">the </w:t>
      </w:r>
      <w:r>
        <w:rPr>
          <w:rFonts w:ascii="Times New Roman" w:hAnsi="Times New Roman" w:cs="Times New Roman"/>
          <w:sz w:val="24"/>
        </w:rPr>
        <w:t xml:space="preserve">fibrin scaffold has </w:t>
      </w:r>
      <w:r w:rsidR="00D1596B">
        <w:rPr>
          <w:rFonts w:ascii="Times New Roman" w:hAnsi="Times New Roman" w:cs="Times New Roman"/>
          <w:sz w:val="24"/>
        </w:rPr>
        <w:t>emerged</w:t>
      </w:r>
      <w:r>
        <w:rPr>
          <w:rFonts w:ascii="Times New Roman" w:hAnsi="Times New Roman" w:cs="Times New Roman"/>
          <w:sz w:val="24"/>
        </w:rPr>
        <w:t xml:space="preserve"> one of the most promising scaffolds for spinal cord regeneration in the elderly</w:t>
      </w:r>
      <w:r w:rsidR="00D1596B">
        <w:rPr>
          <w:rFonts w:ascii="Times New Roman" w:hAnsi="Times New Roman" w:cs="Times New Roman"/>
          <w:sz w:val="24"/>
        </w:rPr>
        <w:t>,</w:t>
      </w:r>
      <w:r>
        <w:rPr>
          <w:rFonts w:ascii="Times New Roman" w:hAnsi="Times New Roman" w:cs="Times New Roman"/>
          <w:sz w:val="24"/>
        </w:rPr>
        <w:t xml:space="preserve"> </w:t>
      </w:r>
      <w:r w:rsidR="00D1596B">
        <w:rPr>
          <w:rFonts w:ascii="Times New Roman" w:hAnsi="Times New Roman" w:cs="Times New Roman"/>
          <w:sz w:val="24"/>
        </w:rPr>
        <w:t>owing</w:t>
      </w:r>
      <w:r>
        <w:rPr>
          <w:rFonts w:ascii="Times New Roman" w:hAnsi="Times New Roman" w:cs="Times New Roman"/>
          <w:sz w:val="24"/>
        </w:rPr>
        <w:t xml:space="preserve"> to its excellent biocompatibility, biodegradability, and </w:t>
      </w:r>
      <w:r w:rsidR="00D1596B" w:rsidRPr="00D1596B">
        <w:rPr>
          <w:rFonts w:ascii="Times New Roman" w:hAnsi="Times New Roman" w:cs="Times New Roman"/>
          <w:sz w:val="24"/>
        </w:rPr>
        <w:t>tissue integration capabilities</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JdG9zYWthPC9BdXRob3I+PFllYXI+MjAwOTwvWWVhcj48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</w:fldData>
        </w:fldChar>
      </w:r>
      <w:r w:rsidR="002D1EFB">
        <w:rPr>
          <w:rFonts w:ascii="Times New Roman" w:hAnsi="Times New Roman" w:cs="Times New Roman"/>
          <w:sz w:val="24"/>
        </w:rPr>
        <w:instrText xml:space="preserve"> ADDIN EN.CITE </w:instrText>
      </w:r>
      <w:r w:rsidR="002D1EFB">
        <w:rPr>
          <w:rFonts w:ascii="Times New Roman" w:hAnsi="Times New Roman" w:cs="Times New Roman"/>
          <w:sz w:val="24"/>
        </w:rPr>
        <w:fldChar w:fldCharType="begin">
          <w:fldData xml:space="preserve">PEVuZE5vdGU+PENpdGU+PEF1dGhvcj5JdG9zYWthPC9BdXRob3I+PFllYXI+MjAwOTwvWWVhcj48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</w:fldData>
        </w:fldChar>
      </w:r>
      <w:r w:rsidR="002D1EFB">
        <w:rPr>
          <w:rFonts w:ascii="Times New Roman" w:hAnsi="Times New Roman" w:cs="Times New Roman"/>
          <w:sz w:val="24"/>
        </w:rPr>
        <w:instrText xml:space="preserve"> ADDIN EN.CITE.DATA </w:instrText>
      </w:r>
      <w:r w:rsidR="002D1EFB">
        <w:rPr>
          <w:rFonts w:ascii="Times New Roman" w:hAnsi="Times New Roman" w:cs="Times New Roman"/>
          <w:sz w:val="24"/>
        </w:rPr>
      </w:r>
      <w:r w:rsidR="002D1EF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D1EFB">
        <w:rPr>
          <w:rFonts w:ascii="Times New Roman" w:hAnsi="Times New Roman" w:cs="Times New Roman"/>
          <w:noProof/>
          <w:sz w:val="24"/>
        </w:rPr>
        <w:t>[21]</w:t>
      </w:r>
      <w:r>
        <w:rPr>
          <w:rFonts w:ascii="Times New Roman" w:hAnsi="Times New Roman" w:cs="Times New Roman"/>
          <w:sz w:val="24"/>
        </w:rPr>
        <w:fldChar w:fldCharType="end"/>
      </w:r>
      <w:r>
        <w:rPr>
          <w:rFonts w:ascii="Times New Roman" w:hAnsi="Times New Roman" w:cs="Times New Roman"/>
          <w:sz w:val="24"/>
        </w:rPr>
        <w:t>.</w:t>
      </w:r>
    </w:p>
    <w:p w14:paraId="4CCCAB54" w14:textId="78E09DFB"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Fibrin is a blood clotting protein synthesized by the liver. It is one of the most important proteins for promoting blood coagulation, accelerating wound healing, and promoting tissue regeneration </w:t>
      </w:r>
      <w:r>
        <w:rPr>
          <w:rFonts w:ascii="Times New Roman" w:hAnsi="Times New Roman" w:cs="Times New Roman"/>
          <w:sz w:val="24"/>
        </w:rPr>
        <w:fldChar w:fldCharType="begin"/>
      </w:r>
      <w:r w:rsidR="002D1EFB">
        <w:rPr>
          <w:rFonts w:ascii="Times New Roman" w:hAnsi="Times New Roman" w:cs="Times New Roman"/>
          <w:sz w:val="24"/>
        </w:rPr>
        <w:instrText xml:space="preserve"> ADDIN EN.CITE &lt;EndNote&gt;&lt;Cite&gt;&lt;Author&gt;Domingues&lt;/Author&gt;&lt;Year&gt;2022&lt;/Year&gt;&lt;RecNum&gt;791&lt;/RecNum&gt;&lt;DisplayText&gt;[22]&lt;/DisplayText&gt;&lt;record&gt;&lt;rec-number&gt;791&lt;/rec-number&gt;&lt;foreign-keys&gt;&lt;key app="EN" db-id="e9wsff0w5w02dqe2ascpedv8vsxx0x22zsap" timestamp="1698820764"&gt;791&lt;/key&gt;&lt;/foreign-keys&gt;&lt;ref-type name="Journal Article"&gt;17&lt;/ref-type&gt;&lt;contributors&gt;&lt;authors&gt;&lt;author&gt;Domingues, M. M.&lt;/author&gt;&lt;author&gt;Carvalho, F. A.&lt;/author&gt;&lt;author&gt;Santos, N. C.&lt;/author&gt;&lt;/authors&gt;&lt;/contributors&gt;&lt;auth-address&gt;Instituto de Medicina Molecular, Faculdade de Medicina, Universidade de Lisboa, Lisbon, Portugal; email: nsantos@fm.ul.pt.&lt;/auth-address&gt;&lt;titles&gt;&lt;title&gt;Nanomechanics of Blood Clot and Thrombus Formation&lt;/title&gt;&lt;secondary-title&gt;Annu Rev Biophys&lt;/secondary-title&gt;&lt;/titles&gt;&lt;periodical&gt;&lt;full-title&gt;Annu Rev Biophys&lt;/full-title&gt;&lt;/periodical&gt;&lt;pages&gt;201-221&lt;/pages&gt;&lt;volume&gt;51&lt;/volume&gt;&lt;edition&gt;20220106&lt;/edition&gt;&lt;keywords&gt;&lt;keyword&gt;Fibrin&lt;/keyword&gt;&lt;keyword&gt;Fibrinogen&lt;/keyword&gt;&lt;keyword&gt;Humans&lt;/keyword&gt;&lt;keyword&gt;*Thrombosis&lt;/keyword&gt;&lt;keyword&gt;cardiovascular diseases&lt;/keyword&gt;&lt;keyword&gt;clot mechanics&lt;/keyword&gt;&lt;keyword&gt;erythrocyte&lt;/keyword&gt;&lt;keyword&gt;fibrin fiber&lt;/keyword&gt;&lt;keyword&gt;platelet&lt;/keyword&gt;&lt;keyword&gt;red blood cell&lt;/keyword&gt;&lt;keyword&gt;thrombosis&lt;/keyword&gt;&lt;/keywords&gt;&lt;dates&gt;&lt;year&gt;2022&lt;/year&gt;&lt;pub-dates&gt;&lt;date&gt;May 9&lt;/date&gt;&lt;/pub-dates&gt;&lt;/dates&gt;&lt;isbn&gt;1936-122x&lt;/isbn&gt;&lt;accession-num&gt;34990221&lt;/accession-num&gt;&lt;urls&gt;&lt;/urls&gt;&lt;electronic-resource-num&gt;10.1146/annurev-biophys-111821-072110&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2D1EFB">
        <w:rPr>
          <w:rFonts w:ascii="Times New Roman" w:hAnsi="Times New Roman" w:cs="Times New Roman"/>
          <w:noProof/>
          <w:sz w:val="24"/>
        </w:rPr>
        <w:t>[22]</w:t>
      </w:r>
      <w:r>
        <w:rPr>
          <w:rFonts w:ascii="Times New Roman" w:hAnsi="Times New Roman" w:cs="Times New Roman"/>
          <w:sz w:val="24"/>
        </w:rPr>
        <w:fldChar w:fldCharType="end"/>
      </w:r>
      <w:r>
        <w:rPr>
          <w:rFonts w:ascii="Times New Roman" w:hAnsi="Times New Roman" w:cs="Times New Roman"/>
          <w:sz w:val="24"/>
        </w:rPr>
        <w:t xml:space="preserve">. Fibrin is formed by thrombin cleavage of fibrinogen </w:t>
      </w:r>
      <w:r>
        <w:rPr>
          <w:rFonts w:ascii="Times New Roman" w:hAnsi="Times New Roman" w:cs="Times New Roman"/>
          <w:i/>
          <w:iCs/>
          <w:sz w:val="24"/>
        </w:rPr>
        <w:t>in vivo</w:t>
      </w:r>
      <w:r>
        <w:rPr>
          <w:rFonts w:ascii="Times New Roman" w:hAnsi="Times New Roman" w:cs="Times New Roman"/>
          <w:sz w:val="24"/>
        </w:rPr>
        <w:t xml:space="preserve"> and can spontaneously condense </w:t>
      </w:r>
      <w:r w:rsidR="00665D20" w:rsidRPr="00665D20">
        <w:rPr>
          <w:rFonts w:ascii="Times New Roman" w:hAnsi="Times New Roman" w:cs="Times New Roman"/>
          <w:sz w:val="24"/>
        </w:rPr>
        <w:t>into three-dimensional multimers with sponge-like structures</w:t>
      </w:r>
      <w:r>
        <w:rPr>
          <w:rFonts w:ascii="Times New Roman" w:hAnsi="Times New Roman" w:cs="Times New Roman"/>
          <w:sz w:val="24"/>
        </w:rPr>
        <w:t xml:space="preserve">. Based on this property, fibrin can be injected into the human injury site in liquid form and transformed into a solid-state scaffold after entering the body </w:t>
      </w:r>
      <w:r>
        <w:rPr>
          <w:rFonts w:ascii="Times New Roman" w:hAnsi="Times New Roman" w:cs="Times New Roman"/>
          <w:sz w:val="24"/>
        </w:rPr>
        <w:fldChar w:fldCharType="begin"/>
      </w:r>
      <w:r w:rsidR="002D1EFB">
        <w:rPr>
          <w:rFonts w:ascii="Times New Roman" w:hAnsi="Times New Roman" w:cs="Times New Roman"/>
          <w:sz w:val="24"/>
        </w:rPr>
        <w:instrText xml:space="preserve"> ADDIN EN.CITE &lt;EndNote&gt;&lt;Cite&gt;&lt;Author&gt;de la Puente&lt;/Author&gt;&lt;Year&gt;2014&lt;/Year&gt;&lt;RecNum&gt;792&lt;/RecNum&gt;&lt;DisplayText&gt;[23]&lt;/DisplayText&gt;&lt;record&gt;&lt;rec-number&gt;792&lt;/rec-number&gt;&lt;foreign-keys&gt;&lt;key app="EN" db-id="e9wsff0w5w02dqe2ascpedv8vsxx0x22zsap" timestamp="1698820793"&gt;792&lt;/key&gt;&lt;/foreign-keys&gt;&lt;ref-type name="Journal Article"&gt;17&lt;/ref-type&gt;&lt;contributors&gt;&lt;authors&gt;&lt;author&gt;de la Puente, P.&lt;/author&gt;&lt;author&gt;Ludeña, D.&lt;/author&gt;&lt;/authors&gt;&lt;/contributors&gt;&lt;auth-address&gt;Department of Radiation Oncology, Cancer Biology Division, Washington University in St Louis School of Medicine, St. Louis, MO 63108, USA. Electronic address: ppuente@radonc.wustl.edu.&amp;#xD;Pathology Service, University Hospital of Salamanca, Salamanca, Spain.&lt;/auth-address&gt;&lt;titles&gt;&lt;title&gt;Cell culture in autologous fibrin scaffolds for applications in tissue engineering&lt;/title&gt;&lt;secondary-title&gt;Exp Cell Res&lt;/secondary-title&gt;&lt;/titles&gt;&lt;periodical&gt;&lt;full-title&gt;Exp Cell Res&lt;/full-title&gt;&lt;/periodical&gt;&lt;pages&gt;1-11&lt;/pages&gt;&lt;volume&gt;322&lt;/volume&gt;&lt;number&gt;1&lt;/number&gt;&lt;edition&gt;20131228&lt;/edition&gt;&lt;keywords&gt;&lt;keyword&gt;Animals&lt;/keyword&gt;&lt;keyword&gt;Autografts&lt;/keyword&gt;&lt;keyword&gt;Biocompatible Materials/chemistry/therapeutic use&lt;/keyword&gt;&lt;keyword&gt;Cell Culture Techniques/*instrumentation/methods&lt;/keyword&gt;&lt;keyword&gt;Fibrin/*chemistry&lt;/keyword&gt;&lt;keyword&gt;Fibrin Tissue Adhesive/chemistry&lt;/keyword&gt;&lt;keyword&gt;Humans&lt;/keyword&gt;&lt;keyword&gt;Tissue Engineering/*instrumentation/methods&lt;/keyword&gt;&lt;keyword&gt;Tissue Scaffolds/*chemistry&lt;/keyword&gt;&lt;keyword&gt;Autologous&lt;/keyword&gt;&lt;keyword&gt;Cell culture&lt;/keyword&gt;&lt;keyword&gt;Fibrin scaffolds&lt;/keyword&gt;&lt;keyword&gt;Fibrinogen&lt;/keyword&gt;&lt;keyword&gt;Tissue engineering&lt;/keyword&gt;&lt;/keywords&gt;&lt;dates&gt;&lt;year&gt;2014&lt;/year&gt;&lt;pub-dates&gt;&lt;date&gt;Mar 10&lt;/date&gt;&lt;/pub-dates&gt;&lt;/dates&gt;&lt;isbn&gt;0014-4827&lt;/isbn&gt;&lt;accession-num&gt;24378385&lt;/accession-num&gt;&lt;urls&gt;&lt;/urls&gt;&lt;electronic-resource-num&gt;10.1016/j.yexcr.2013.12.017&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2D1EFB">
        <w:rPr>
          <w:rFonts w:ascii="Times New Roman" w:hAnsi="Times New Roman" w:cs="Times New Roman"/>
          <w:noProof/>
          <w:sz w:val="24"/>
        </w:rPr>
        <w:t>[23]</w:t>
      </w:r>
      <w:r>
        <w:rPr>
          <w:rFonts w:ascii="Times New Roman" w:hAnsi="Times New Roman" w:cs="Times New Roman"/>
          <w:sz w:val="24"/>
        </w:rPr>
        <w:fldChar w:fldCharType="end"/>
      </w:r>
      <w:r>
        <w:rPr>
          <w:rFonts w:ascii="Times New Roman" w:hAnsi="Times New Roman" w:cs="Times New Roman"/>
          <w:sz w:val="24"/>
        </w:rPr>
        <w:t xml:space="preserve">, which may be useful for improving the microenvironment of the injury site, aiding in cell transplantation as well as neuroprotection </w:t>
      </w:r>
      <w:r>
        <w:rPr>
          <w:rFonts w:ascii="Times New Roman" w:hAnsi="Times New Roman" w:cs="Times New Roman"/>
          <w:sz w:val="24"/>
        </w:rPr>
        <w:fldChar w:fldCharType="begin">
          <w:fldData xml:space="preserve">PEVuZE5vdGU+PENpdGU+PEF1dGhvcj5DaGVuPC9BdXRob3I+PFllYXI+MjAxNTwvWWVhcj48UmVj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</w:fldData>
        </w:fldChar>
      </w:r>
      <w:r w:rsidR="002D1EFB">
        <w:rPr>
          <w:rFonts w:ascii="Times New Roman" w:hAnsi="Times New Roman" w:cs="Times New Roman"/>
          <w:sz w:val="24"/>
        </w:rPr>
        <w:instrText xml:space="preserve"> ADDIN EN.CITE </w:instrText>
      </w:r>
      <w:r w:rsidR="002D1EFB">
        <w:rPr>
          <w:rFonts w:ascii="Times New Roman" w:hAnsi="Times New Roman" w:cs="Times New Roman"/>
          <w:sz w:val="24"/>
        </w:rPr>
        <w:fldChar w:fldCharType="begin">
          <w:fldData xml:space="preserve">PEVuZE5vdGU+PENpdGU+PEF1dGhvcj5DaGVuPC9BdXRob3I+PFllYXI+MjAxNTwvWWVhcj48UmVj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</w:fldData>
        </w:fldChar>
      </w:r>
      <w:r w:rsidR="002D1EFB">
        <w:rPr>
          <w:rFonts w:ascii="Times New Roman" w:hAnsi="Times New Roman" w:cs="Times New Roman"/>
          <w:sz w:val="24"/>
        </w:rPr>
        <w:instrText xml:space="preserve"> ADDIN EN.CITE.DATA </w:instrText>
      </w:r>
      <w:r w:rsidR="002D1EFB">
        <w:rPr>
          <w:rFonts w:ascii="Times New Roman" w:hAnsi="Times New Roman" w:cs="Times New Roman"/>
          <w:sz w:val="24"/>
        </w:rPr>
      </w:r>
      <w:r w:rsidR="002D1EF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D1EFB">
        <w:rPr>
          <w:rFonts w:ascii="Times New Roman" w:hAnsi="Times New Roman" w:cs="Times New Roman"/>
          <w:noProof/>
          <w:sz w:val="24"/>
        </w:rPr>
        <w:t>[24, 25]</w:t>
      </w:r>
      <w:r>
        <w:rPr>
          <w:rFonts w:ascii="Times New Roman" w:hAnsi="Times New Roman" w:cs="Times New Roman"/>
          <w:sz w:val="24"/>
        </w:rPr>
        <w:fldChar w:fldCharType="end"/>
      </w:r>
      <w:r>
        <w:rPr>
          <w:rFonts w:ascii="Times New Roman" w:hAnsi="Times New Roman" w:cs="Times New Roman"/>
          <w:sz w:val="24"/>
        </w:rPr>
        <w:t>. The results of a previous study showed that neural stem cells (NSCs) expressing green fluorescent protein, when embedded in a growth factor-rich fibrin matrix, were transplanted into the injured spinal cord. The results showed that the transplanted stem cells differentiated into neurons and helped the elongat</w:t>
      </w:r>
      <w:r w:rsidR="00665D20">
        <w:rPr>
          <w:rFonts w:ascii="Times New Roman" w:hAnsi="Times New Roman" w:cs="Times New Roman"/>
          <w:sz w:val="24"/>
        </w:rPr>
        <w:t>ion of</w:t>
      </w:r>
      <w:r>
        <w:rPr>
          <w:rFonts w:ascii="Times New Roman" w:hAnsi="Times New Roman" w:cs="Times New Roman"/>
          <w:sz w:val="24"/>
        </w:rPr>
        <w:t xml:space="preserve"> axons connect with the host cells to form rich synapses, which ultimately promoted the recovery of spinal cord function </w:t>
      </w:r>
      <w:r>
        <w:rPr>
          <w:rFonts w:ascii="Times New Roman" w:hAnsi="Times New Roman" w:cs="Times New Roman"/>
          <w:sz w:val="24"/>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hAnsi="Times New Roman" w:cs="Times New Roman"/>
          <w:sz w:val="24"/>
        </w:rPr>
        <w:instrText xml:space="preserve"> ADDIN EN.CITE </w:instrText>
      </w:r>
      <w:r w:rsidR="002D1EFB">
        <w:rPr>
          <w:rFonts w:ascii="Times New Roman" w:hAnsi="Times New Roman" w:cs="Times New Roman"/>
          <w:sz w:val="24"/>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hAnsi="Times New Roman" w:cs="Times New Roman"/>
          <w:sz w:val="24"/>
        </w:rPr>
        <w:instrText xml:space="preserve"> ADDIN EN.CITE.DATA </w:instrText>
      </w:r>
      <w:r w:rsidR="002D1EFB">
        <w:rPr>
          <w:rFonts w:ascii="Times New Roman" w:hAnsi="Times New Roman" w:cs="Times New Roman"/>
          <w:sz w:val="24"/>
        </w:rPr>
      </w:r>
      <w:r w:rsidR="002D1EF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D1EFB">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 xml:space="preserve">. </w:t>
      </w:r>
    </w:p>
    <w:p w14:paraId="62D594BF" w14:textId="4701FF92"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In this review, we focused on the advantages and roles of fibrin scaffolds in promoting neurological functional recovery in the elderly. </w:t>
      </w:r>
      <w:r w:rsidRPr="00D425AF">
        <w:rPr>
          <w:rFonts w:ascii="Times New Roman" w:hAnsi="Times New Roman" w:cs="Times New Roman"/>
          <w:color w:val="FF0000"/>
          <w:sz w:val="24"/>
        </w:rPr>
        <w:t>Meanwhile, we summarized</w:t>
      </w:r>
      <w:r w:rsidR="003163D3" w:rsidRPr="00D425AF">
        <w:rPr>
          <w:rFonts w:ascii="Times New Roman" w:hAnsi="Times New Roman" w:cs="Times New Roman"/>
          <w:color w:val="FF0000"/>
          <w:sz w:val="24"/>
        </w:rPr>
        <w:t xml:space="preserve"> the potential </w:t>
      </w:r>
      <w:r w:rsidR="00D425AF" w:rsidRPr="00D425AF">
        <w:rPr>
          <w:rFonts w:ascii="Times New Roman" w:hAnsi="Times New Roman" w:cs="Times New Roman" w:hint="eastAsia"/>
          <w:color w:val="FF0000"/>
          <w:sz w:val="24"/>
        </w:rPr>
        <w:t>that</w:t>
      </w:r>
      <w:r w:rsidRPr="00D425AF">
        <w:rPr>
          <w:rFonts w:ascii="Times New Roman" w:hAnsi="Times New Roman" w:cs="Times New Roman"/>
          <w:color w:val="FF0000"/>
          <w:sz w:val="24"/>
        </w:rPr>
        <w:t xml:space="preserve"> different types of stem cells combined with fibrin scaffolds in the treatment of SCI, especially in the elderly.</w:t>
      </w:r>
      <w:r>
        <w:rPr>
          <w:rFonts w:ascii="Times New Roman" w:hAnsi="Times New Roman" w:cs="Times New Roman"/>
          <w:sz w:val="24"/>
        </w:rPr>
        <w:t xml:space="preserve"> Finally, the challenges and prospects of stem cell transplantation combined with fibrin scaffold application in SCI were pointed out.</w:t>
      </w:r>
      <w:r w:rsidR="00D22704">
        <w:rPr>
          <w:rFonts w:ascii="Times New Roman" w:hAnsi="Times New Roman" w:cs="Times New Roman"/>
          <w:sz w:val="24"/>
        </w:rPr>
        <w:t xml:space="preserve"> </w:t>
      </w:r>
    </w:p>
    <w:p w14:paraId="36B85E6B" w14:textId="77777777" w:rsidR="00D12AE0" w:rsidRDefault="00D12AE0">
      <w:pPr>
        <w:spacing w:line="360" w:lineRule="auto"/>
        <w:rPr>
          <w:rFonts w:ascii="Times New Roman" w:hAnsi="Times New Roman" w:cs="Times New Roman"/>
          <w:sz w:val="24"/>
        </w:rPr>
      </w:pPr>
    </w:p>
    <w:p w14:paraId="5A0B1273" w14:textId="77777777" w:rsidR="00D12AE0" w:rsidRDefault="00A27FCC">
      <w:pPr>
        <w:numPr>
          <w:ilvl w:val="0"/>
          <w:numId w:val="2"/>
        </w:num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Connections of fibrin scaffolds to SCI</w:t>
      </w:r>
    </w:p>
    <w:p w14:paraId="75CFAEF9" w14:textId="40A7F151"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As a fibrous biopolymer, fibrin can stop bleeding and promote wound healing by forming a temporary matrix around the lesion </w:t>
      </w:r>
      <w:r>
        <w:rPr>
          <w:rFonts w:ascii="Times New Roman" w:hAnsi="Times New Roman" w:cs="Times New Roman"/>
          <w:sz w:val="24"/>
        </w:rPr>
        <w:fldChar w:fldCharType="begin"/>
      </w:r>
      <w:r w:rsidR="002D1EFB">
        <w:rPr>
          <w:rFonts w:ascii="Times New Roman" w:hAnsi="Times New Roman" w:cs="Times New Roman"/>
          <w:sz w:val="24"/>
        </w:rPr>
        <w:instrText xml:space="preserve"> ADDIN EN.CITE &lt;EndNote&gt;&lt;Cite&gt;&lt;Author&gt;Park&lt;/Author&gt;&lt;Year&gt;2018&lt;/Year&gt;&lt;RecNum&gt;796&lt;/RecNum&gt;&lt;DisplayText&gt;[27]&lt;/DisplayText&gt;&lt;record&gt;&lt;rec-number&gt;796&lt;/rec-number&gt;&lt;foreign-keys&gt;&lt;key app="EN" db-id="e9wsff0w5w02dqe2ascpedv8vsxx0x22zsap" timestamp="1698821360"&gt;796&lt;/key&gt;&lt;/foreign-keys&gt;&lt;ref-type name="Journal Article"&gt;17&lt;/ref-type&gt;&lt;contributors&gt;&lt;authors&gt;&lt;author&gt;Park, C. H.&lt;/author&gt;&lt;author&gt;Woo, K. M.&lt;/author&gt;&lt;/authors&gt;&lt;/contributors&gt;&lt;auth-address&gt;Department of Dental Biomaterials, School of Dentistry, Kyungpook National University, Daegu, South Korea.&amp;#xD;Department of Pharmacology &amp;amp; Dental Therapeutics, Dental Research Institute and BK21 Program, School of Dentistry, Seoul National University, Seoul, South Korea. kmwoo@snu.ac.kr.&lt;/auth-address&gt;&lt;titles&gt;&lt;title&gt;Fibrin-Based Biomaterial Applications in Tissue Engineering and Regenerative Medicine&lt;/title&gt;&lt;secondary-title&gt;Adv Exp Med Biol&lt;/secondary-title&gt;&lt;/titles&gt;&lt;periodical&gt;&lt;full-title&gt;Adv Exp Med Biol&lt;/full-title&gt;&lt;/periodical&gt;&lt;pages&gt;253-261&lt;/pages&gt;&lt;volume&gt;1064&lt;/volume&gt;&lt;keywords&gt;&lt;keyword&gt;Biocompatible Materials/*chemistry&lt;/keyword&gt;&lt;keyword&gt;Fibrin/*chemistry&lt;/keyword&gt;&lt;keyword&gt;Fibrinogen&lt;/keyword&gt;&lt;keyword&gt;Humans&lt;/keyword&gt;&lt;keyword&gt;*Regenerative Medicine&lt;/keyword&gt;&lt;keyword&gt;*Tissue Engineering&lt;/keyword&gt;&lt;keyword&gt;Biopolymeric mateirals&lt;/keyword&gt;&lt;keyword&gt;Fibrin&lt;/keyword&gt;&lt;keyword&gt;Tissue engineering&lt;/keyword&gt;&lt;/keywords&gt;&lt;dates&gt;&lt;year&gt;2018&lt;/year&gt;&lt;/dates&gt;&lt;isbn&gt;0065-2598 (Print)&amp;#xD;0065-2598&lt;/isbn&gt;&lt;accession-num&gt;30471038&lt;/accession-num&gt;&lt;urls&gt;&lt;/urls&gt;&lt;electronic-resource-num&gt;10.1007/978-981-13-0445-3_16&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2D1EFB">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ibrin is a component of the extracellular matrix, which </w:t>
      </w:r>
      <w:r w:rsidR="00665D20">
        <w:rPr>
          <w:rFonts w:ascii="Times New Roman" w:hAnsi="Times New Roman" w:cs="Times New Roman"/>
          <w:sz w:val="24"/>
        </w:rPr>
        <w:t xml:space="preserve">aids in the repair of damaged areas </w:t>
      </w:r>
      <w:r w:rsidR="00665D20" w:rsidRPr="00665D20">
        <w:rPr>
          <w:rFonts w:ascii="Times New Roman" w:hAnsi="Times New Roman" w:cs="Times New Roman"/>
          <w:sz w:val="24"/>
        </w:rPr>
        <w:t>by facilitating cell adhesion, binding to extracellular matrix proteins, and interacting with various growth factors</w:t>
      </w:r>
      <w:r>
        <w:rPr>
          <w:rFonts w:ascii="Times New Roman" w:hAnsi="Times New Roman" w:cs="Times New Roman"/>
          <w:sz w:val="24"/>
        </w:rPr>
        <w:t xml:space="preserve"> </w:t>
      </w:r>
      <w:r>
        <w:rPr>
          <w:rFonts w:ascii="Times New Roman" w:hAnsi="Times New Roman" w:cs="Times New Roman"/>
          <w:sz w:val="24"/>
        </w:rPr>
        <w:fldChar w:fldCharType="begin"/>
      </w:r>
      <w:r w:rsidR="002D1EFB">
        <w:rPr>
          <w:rFonts w:ascii="Times New Roman" w:hAnsi="Times New Roman" w:cs="Times New Roman"/>
          <w:sz w:val="24"/>
        </w:rPr>
        <w:instrText xml:space="preserve"> ADDIN EN.CITE &lt;EndNote&gt;&lt;Cite&gt;&lt;Author&gt;Yu&lt;/Author&gt;&lt;Year&gt;2020&lt;/Year&gt;&lt;RecNum&gt;797&lt;/RecNum&gt;&lt;DisplayText&gt;[28]&lt;/DisplayText&gt;&lt;record&gt;&lt;rec-number&gt;797&lt;/rec-number&gt;&lt;foreign-keys&gt;&lt;key app="EN" db-id="e9wsff0w5w02dqe2ascpedv8vsxx0x22zsap" timestamp="1698821395"&gt;797&lt;/key&gt;&lt;/foreign-keys&gt;&lt;ref-type name="Journal Article"&gt;17&lt;/ref-type&gt;&lt;contributors&gt;&lt;authors&gt;&lt;author&gt;Yu, Z.&lt;/author&gt;&lt;author&gt;Li, H.&lt;/author&gt;&lt;author&gt;Xia, P.&lt;/author&gt;&lt;author&gt;Kong, W.&lt;/author&gt;&lt;author&gt;Chang, Y.&lt;/author&gt;&lt;author&gt;Fu, C.&lt;/author&gt;&lt;author&gt;Wang, K.&lt;/author&gt;&lt;author&gt;Yang, X.&lt;/author&gt;&lt;author&gt;Qi, Z.&lt;/author&gt;&lt;/authors&gt;&lt;/contributors&gt;&lt;auth-address&gt;Department of Orthopedic Surgery, The Second Hospital of Jilin University, Ziqiang Street No. 218, Changchun, TX 130041 PR China. GRID: grid.452829.0&lt;/auth-address&gt;&lt;titles&gt;&lt;title&gt;Application of fibrin-based hydrogels for nerve protection and regeneration after spinal cord injury&lt;/title&gt;&lt;secondary-title&gt;J Biol Eng&lt;/secondary-title&gt;&lt;/titles&gt;&lt;periodical&gt;&lt;full-title&gt;J Biol Eng&lt;/full-title&gt;&lt;/periodical&gt;&lt;pages&gt;22&lt;/pages&gt;&lt;volume&gt;14&lt;/volume&gt;&lt;edition&gt;20200803&lt;/edition&gt;&lt;keywords&gt;&lt;keyword&gt;Cytokines delivery&lt;/keyword&gt;&lt;keyword&gt;Drug delivery&lt;/keyword&gt;&lt;keyword&gt;Fibrin hydrogels&lt;/keyword&gt;&lt;keyword&gt;Spinal cord injury&lt;/keyword&gt;&lt;keyword&gt;Stem cells delivery&lt;/keyword&gt;&lt;keyword&gt;Topographical guidance&lt;/keyword&gt;&lt;/keywords&gt;&lt;dates&gt;&lt;year&gt;2020&lt;/year&gt;&lt;/dates&gt;&lt;isbn&gt;1754-1611 (Print)&amp;#xD;1754-1611&lt;/isbn&gt;&lt;accession-num&gt;32774454&lt;/accession-num&gt;&lt;urls&gt;&lt;/urls&gt;&lt;custom1&gt;Competing interestsThe authors declare that they have no competing interests.&lt;/custom1&gt;&lt;custom2&gt;PMC7397605&lt;/custom2&gt;&lt;electronic-resource-num&gt;10.1186/s13036-020-00244-3&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2D1EFB">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r w:rsidR="005F73C0" w:rsidRPr="005F73C0">
        <w:rPr>
          <w:rFonts w:ascii="Times New Roman" w:hAnsi="Times New Roman" w:cs="Times New Roman"/>
          <w:color w:val="FF0000"/>
          <w:sz w:val="24"/>
        </w:rPr>
        <w:t xml:space="preserve">The variation in the ratio of fibrinogen to thrombin can regulate the mechanical properties of fibrin hydrogels, thereby effectively treating spinal cord </w:t>
      </w:r>
      <w:r w:rsidR="005F73C0" w:rsidRPr="005F73C0">
        <w:rPr>
          <w:rFonts w:ascii="Times New Roman" w:hAnsi="Times New Roman" w:cs="Times New Roman"/>
          <w:color w:val="FF0000"/>
          <w:sz w:val="24"/>
        </w:rPr>
        <w:lastRenderedPageBreak/>
        <w:t>injuries in the elderly</w:t>
      </w:r>
      <w:r w:rsidR="005F73C0">
        <w:rPr>
          <w:rFonts w:ascii="Times New Roman" w:hAnsi="Times New Roman" w:cs="Times New Roman"/>
          <w:color w:val="FF0000"/>
          <w:sz w:val="24"/>
        </w:rPr>
        <w:t xml:space="preserve"> </w:t>
      </w:r>
      <w:r w:rsidR="005F73C0">
        <w:rPr>
          <w:rFonts w:ascii="Times New Roman" w:hAnsi="Times New Roman" w:cs="Times New Roman"/>
          <w:color w:val="FF0000"/>
          <w:sz w:val="24"/>
        </w:rPr>
        <w:fldChar w:fldCharType="begin">
          <w:fldData xml:space="preserve">PEVuZE5vdGU+PENpdGU+PEF1dGhvcj5LYXJpbWk8L0F1dGhvcj48WWVhcj4yMDE3PC9ZZWFyPjxS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</w:fldData>
        </w:fldChar>
      </w:r>
      <w:r w:rsidR="002D1EFB">
        <w:rPr>
          <w:rFonts w:ascii="Times New Roman" w:hAnsi="Times New Roman" w:cs="Times New Roman"/>
          <w:color w:val="FF0000"/>
          <w:sz w:val="24"/>
        </w:rPr>
        <w:instrText xml:space="preserve"> ADDIN EN.CITE </w:instrText>
      </w:r>
      <w:r w:rsidR="002D1EFB">
        <w:rPr>
          <w:rFonts w:ascii="Times New Roman" w:hAnsi="Times New Roman" w:cs="Times New Roman"/>
          <w:color w:val="FF0000"/>
          <w:sz w:val="24"/>
        </w:rPr>
        <w:fldChar w:fldCharType="begin">
          <w:fldData xml:space="preserve">PEVuZE5vdGU+PENpdGU+PEF1dGhvcj5LYXJpbWk8L0F1dGhvcj48WWVhcj4yMDE3PC9ZZWFyPjxS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</w:fldData>
        </w:fldChar>
      </w:r>
      <w:r w:rsidR="002D1EFB">
        <w:rPr>
          <w:rFonts w:ascii="Times New Roman" w:hAnsi="Times New Roman" w:cs="Times New Roman"/>
          <w:color w:val="FF0000"/>
          <w:sz w:val="24"/>
        </w:rPr>
        <w:instrText xml:space="preserve"> ADDIN EN.CITE.DATA </w:instrText>
      </w:r>
      <w:r w:rsidR="002D1EFB">
        <w:rPr>
          <w:rFonts w:ascii="Times New Roman" w:hAnsi="Times New Roman" w:cs="Times New Roman"/>
          <w:color w:val="FF0000"/>
          <w:sz w:val="24"/>
        </w:rPr>
      </w:r>
      <w:r w:rsidR="002D1EFB">
        <w:rPr>
          <w:rFonts w:ascii="Times New Roman" w:hAnsi="Times New Roman" w:cs="Times New Roman"/>
          <w:color w:val="FF0000"/>
          <w:sz w:val="24"/>
        </w:rPr>
        <w:fldChar w:fldCharType="end"/>
      </w:r>
      <w:r w:rsidR="005F73C0">
        <w:rPr>
          <w:rFonts w:ascii="Times New Roman" w:hAnsi="Times New Roman" w:cs="Times New Roman"/>
          <w:color w:val="FF0000"/>
          <w:sz w:val="24"/>
        </w:rPr>
      </w:r>
      <w:r w:rsidR="005F73C0">
        <w:rPr>
          <w:rFonts w:ascii="Times New Roman" w:hAnsi="Times New Roman" w:cs="Times New Roman"/>
          <w:color w:val="FF0000"/>
          <w:sz w:val="24"/>
        </w:rPr>
        <w:fldChar w:fldCharType="separate"/>
      </w:r>
      <w:r w:rsidR="002D1EFB">
        <w:rPr>
          <w:rFonts w:ascii="Times New Roman" w:hAnsi="Times New Roman" w:cs="Times New Roman"/>
          <w:noProof/>
          <w:color w:val="FF0000"/>
          <w:sz w:val="24"/>
        </w:rPr>
        <w:t>[29]</w:t>
      </w:r>
      <w:r w:rsidR="005F73C0">
        <w:rPr>
          <w:rFonts w:ascii="Times New Roman" w:hAnsi="Times New Roman" w:cs="Times New Roman"/>
          <w:color w:val="FF0000"/>
          <w:sz w:val="24"/>
        </w:rPr>
        <w:fldChar w:fldCharType="end"/>
      </w:r>
      <w:r w:rsidR="005F73C0" w:rsidRPr="005F73C0">
        <w:rPr>
          <w:rFonts w:ascii="Times New Roman" w:hAnsi="Times New Roman" w:cs="Times New Roman"/>
          <w:color w:val="FF0000"/>
          <w:sz w:val="24"/>
        </w:rPr>
        <w:t>.</w:t>
      </w:r>
      <w:r w:rsidR="005F73C0" w:rsidRPr="00BA531B">
        <w:rPr>
          <w:rFonts w:ascii="Times New Roman" w:hAnsi="Times New Roman" w:cs="Times New Roman"/>
          <w:color w:val="FF0000"/>
          <w:sz w:val="24"/>
        </w:rPr>
        <w:t xml:space="preserve"> </w:t>
      </w:r>
      <w:r w:rsidR="00BA531B" w:rsidRPr="00BA531B">
        <w:rPr>
          <w:rFonts w:ascii="Times New Roman" w:hAnsi="Times New Roman" w:cs="Times New Roman"/>
          <w:color w:val="FF0000"/>
          <w:sz w:val="24"/>
        </w:rPr>
        <w:t>Clinical studies have found that local injection of a single dose of VX-210 or a placebo containing a fibrin sealant onto the injured dura mater during decompression/stabilization surgery may improve the quality of life in elderly patients with spinal cord injury</w:t>
      </w:r>
      <w:r w:rsidR="00BA531B">
        <w:rPr>
          <w:rFonts w:ascii="Times New Roman" w:hAnsi="Times New Roman" w:cs="Times New Roman"/>
          <w:color w:val="FF0000"/>
          <w:sz w:val="24"/>
        </w:rPr>
        <w:t xml:space="preserve"> </w:t>
      </w:r>
      <w:r w:rsidR="00BA531B">
        <w:rPr>
          <w:rFonts w:ascii="Times New Roman" w:hAnsi="Times New Roman" w:cs="Times New Roman"/>
          <w:color w:val="FF0000"/>
          <w:sz w:val="24"/>
        </w:rPr>
        <w:fldChar w:fldCharType="begin">
          <w:fldData xml:space="preserve">PEVuZE5vdGU+PENpdGU+PEF1dGhvcj5GZWhsaW5nczwvQXV0aG9yPjxZZWFyPjIwMjE8L1llYXI+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=
</w:fldData>
        </w:fldChar>
      </w:r>
      <w:r w:rsidR="00BA531B">
        <w:rPr>
          <w:rFonts w:ascii="Times New Roman" w:hAnsi="Times New Roman" w:cs="Times New Roman"/>
          <w:color w:val="FF0000"/>
          <w:sz w:val="24"/>
        </w:rPr>
        <w:instrText xml:space="preserve"> ADDIN EN.CITE </w:instrText>
      </w:r>
      <w:r w:rsidR="00BA531B">
        <w:rPr>
          <w:rFonts w:ascii="Times New Roman" w:hAnsi="Times New Roman" w:cs="Times New Roman"/>
          <w:color w:val="FF0000"/>
          <w:sz w:val="24"/>
        </w:rPr>
        <w:fldChar w:fldCharType="begin">
          <w:fldData xml:space="preserve">PEVuZE5vdGU+PENpdGU+PEF1dGhvcj5GZWhsaW5nczwvQXV0aG9yPjxZZWFyPjIwMjE8L1llYXI+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=
</w:fldData>
        </w:fldChar>
      </w:r>
      <w:r w:rsidR="00BA531B">
        <w:rPr>
          <w:rFonts w:ascii="Times New Roman" w:hAnsi="Times New Roman" w:cs="Times New Roman"/>
          <w:color w:val="FF0000"/>
          <w:sz w:val="24"/>
        </w:rPr>
        <w:instrText xml:space="preserve"> ADDIN EN.CITE.DATA </w:instrText>
      </w:r>
      <w:r w:rsidR="00BA531B">
        <w:rPr>
          <w:rFonts w:ascii="Times New Roman" w:hAnsi="Times New Roman" w:cs="Times New Roman"/>
          <w:color w:val="FF0000"/>
          <w:sz w:val="24"/>
        </w:rPr>
      </w:r>
      <w:r w:rsidR="00BA531B">
        <w:rPr>
          <w:rFonts w:ascii="Times New Roman" w:hAnsi="Times New Roman" w:cs="Times New Roman"/>
          <w:color w:val="FF0000"/>
          <w:sz w:val="24"/>
        </w:rPr>
        <w:fldChar w:fldCharType="end"/>
      </w:r>
      <w:r w:rsidR="00BA531B">
        <w:rPr>
          <w:rFonts w:ascii="Times New Roman" w:hAnsi="Times New Roman" w:cs="Times New Roman"/>
          <w:color w:val="FF0000"/>
          <w:sz w:val="24"/>
        </w:rPr>
      </w:r>
      <w:r w:rsidR="00BA531B">
        <w:rPr>
          <w:rFonts w:ascii="Times New Roman" w:hAnsi="Times New Roman" w:cs="Times New Roman"/>
          <w:color w:val="FF0000"/>
          <w:sz w:val="24"/>
        </w:rPr>
        <w:fldChar w:fldCharType="separate"/>
      </w:r>
      <w:r w:rsidR="00BA531B">
        <w:rPr>
          <w:rFonts w:ascii="Times New Roman" w:hAnsi="Times New Roman" w:cs="Times New Roman"/>
          <w:noProof/>
          <w:color w:val="FF0000"/>
          <w:sz w:val="24"/>
        </w:rPr>
        <w:t>[30]</w:t>
      </w:r>
      <w:r w:rsidR="00BA531B">
        <w:rPr>
          <w:rFonts w:ascii="Times New Roman" w:hAnsi="Times New Roman" w:cs="Times New Roman"/>
          <w:color w:val="FF0000"/>
          <w:sz w:val="24"/>
        </w:rPr>
        <w:fldChar w:fldCharType="end"/>
      </w:r>
      <w:r w:rsidR="00BA531B" w:rsidRPr="00BA531B">
        <w:rPr>
          <w:rFonts w:ascii="Times New Roman" w:hAnsi="Times New Roman" w:cs="Times New Roman"/>
          <w:color w:val="FF0000"/>
          <w:sz w:val="24"/>
        </w:rPr>
        <w:t xml:space="preserve">. </w:t>
      </w:r>
      <w:r>
        <w:rPr>
          <w:rFonts w:ascii="Times New Roman" w:hAnsi="Times New Roman" w:cs="Times New Roman"/>
          <w:sz w:val="24"/>
        </w:rPr>
        <w:t xml:space="preserve">Because of its high biocompatibility, fibrin can </w:t>
      </w:r>
      <w:r w:rsidR="00B52248">
        <w:rPr>
          <w:rFonts w:ascii="Times New Roman" w:hAnsi="Times New Roman" w:cs="Times New Roman"/>
          <w:sz w:val="24"/>
        </w:rPr>
        <w:t>serve</w:t>
      </w:r>
      <w:r>
        <w:rPr>
          <w:rFonts w:ascii="Times New Roman" w:hAnsi="Times New Roman" w:cs="Times New Roman"/>
          <w:sz w:val="24"/>
        </w:rPr>
        <w:t xml:space="preserve"> as a carrier for stem cell transplantation or as an injectable biomaterial to promote nerve regeneration. After SCI, </w:t>
      </w:r>
      <w:r w:rsidR="00B52248">
        <w:rPr>
          <w:rFonts w:ascii="Times New Roman" w:hAnsi="Times New Roman" w:cs="Times New Roman"/>
          <w:sz w:val="24"/>
        </w:rPr>
        <w:t>while</w:t>
      </w:r>
      <w:r>
        <w:rPr>
          <w:rFonts w:ascii="Times New Roman" w:hAnsi="Times New Roman" w:cs="Times New Roman"/>
          <w:sz w:val="24"/>
        </w:rPr>
        <w:t xml:space="preserve"> axons in the central nervous system cannot regenerate, they can promote axon healing by expanding new axon buds in the peripheral nerves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Schmidt&lt;/Author&gt;&lt;Year&gt;2003&lt;/Year&gt;&lt;RecNum&gt;798&lt;/RecNum&gt;&lt;DisplayText&gt;[31]&lt;/DisplayText&gt;&lt;record&gt;&lt;rec-number&gt;798&lt;/rec-number&gt;&lt;foreign-keys&gt;&lt;key app="EN" db-id="e9wsff0w5w02dqe2ascpedv8vsxx0x22zsap" timestamp="1698821433"&gt;798&lt;/key&gt;&lt;/foreign-keys&gt;&lt;ref-type name="Journal Article"&gt;17&lt;/ref-type&gt;&lt;contributors&gt;&lt;authors&gt;&lt;author&gt;Schmidt, C. E.&lt;/author&gt;&lt;author&gt;Leach, J. B.&lt;/author&gt;&lt;/authors&gt;&lt;/contributors&gt;&lt;auth-address&gt;Department of Biomedical Engineering The University of Texas at Austin, Austin, Texas 78712, USA. schmidt@che.utexas.edu&lt;/auth-address&gt;&lt;titles&gt;&lt;title&gt;Neural tissue engineering: strategies for repair and regeneration&lt;/title&gt;&lt;secondary-title&gt;Annu Rev Biomed Eng&lt;/secondary-title&gt;&lt;/titles&gt;&lt;periodical&gt;&lt;full-title&gt;Annu Rev Biomed Eng&lt;/full-title&gt;&lt;/periodical&gt;&lt;pages&gt;293-347&lt;/pages&gt;&lt;volume&gt;5&lt;/volume&gt;&lt;keywords&gt;&lt;keyword&gt;*Biocompatible Materials&lt;/keyword&gt;&lt;keyword&gt;Cell Transplantation/methods&lt;/keyword&gt;&lt;keyword&gt;Humans&lt;/keyword&gt;&lt;keyword&gt;Infusion Pumps, Implantable&lt;/keyword&gt;&lt;keyword&gt;Nerve Growth Factors/administration &amp;amp; dosage&lt;/keyword&gt;&lt;keyword&gt;Nerve Regeneration/*physiology&lt;/keyword&gt;&lt;keyword&gt;*Peripheral Nerve Injuries&lt;/keyword&gt;&lt;keyword&gt;Peripheral Nerves/drug effects/physiopathology/*surgery&lt;/keyword&gt;&lt;keyword&gt;Spinal Cord Injuries/drug therapy/physiopathology/*surgery&lt;/keyword&gt;&lt;keyword&gt;Tissue Engineering/instrumentation/*methods&lt;/keyword&gt;&lt;keyword&gt;Tissue Transplantation/methods&lt;/keyword&gt;&lt;keyword&gt;*Transplants&lt;/keyword&gt;&lt;/keywords&gt;&lt;dates&gt;&lt;year&gt;2003&lt;/year&gt;&lt;/dates&gt;&lt;isbn&gt;1523-9829 (Print)&amp;#xD;1523-9829&lt;/isbn&gt;&lt;accession-num&gt;14527315&lt;/accession-num&gt;&lt;urls&gt;&lt;/urls&gt;&lt;electronic-resource-num&gt;10.1146/annurev.bioeng.5.011303.120731&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xml:space="preserve">. According to this property, Tsai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Uc2FpPC9BdXRob3I+PFllYXI+MjAwNjwvWWVhcj48UmVj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==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Uc2FpPC9BdXRob3I+PFllYXI+MjAwNjwvWWVhcj48UmVj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==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32]</w:t>
      </w:r>
      <w:r>
        <w:rPr>
          <w:rFonts w:ascii="Times New Roman" w:hAnsi="Times New Roman" w:cs="Times New Roman"/>
          <w:sz w:val="24"/>
        </w:rPr>
        <w:fldChar w:fldCharType="end"/>
      </w:r>
      <w:r>
        <w:rPr>
          <w:rFonts w:ascii="Times New Roman" w:hAnsi="Times New Roman" w:cs="Times New Roman"/>
          <w:sz w:val="24"/>
        </w:rPr>
        <w:t xml:space="preserve"> used fibrin matrix as a hollow nerve conduit to </w:t>
      </w:r>
      <w:r w:rsidR="00B52248">
        <w:rPr>
          <w:rFonts w:ascii="Times New Roman" w:hAnsi="Times New Roman" w:cs="Times New Roman"/>
          <w:sz w:val="24"/>
        </w:rPr>
        <w:t>bridge</w:t>
      </w:r>
      <w:r>
        <w:rPr>
          <w:rFonts w:ascii="Times New Roman" w:hAnsi="Times New Roman" w:cs="Times New Roman"/>
          <w:sz w:val="24"/>
        </w:rPr>
        <w:t xml:space="preserve"> the nerve defect area </w:t>
      </w:r>
      <w:r w:rsidR="00B52248">
        <w:rPr>
          <w:rFonts w:ascii="Times New Roman" w:hAnsi="Times New Roman" w:cs="Times New Roman"/>
          <w:sz w:val="24"/>
        </w:rPr>
        <w:t>and encourage</w:t>
      </w:r>
      <w:r>
        <w:rPr>
          <w:rFonts w:ascii="Times New Roman" w:hAnsi="Times New Roman" w:cs="Times New Roman"/>
          <w:sz w:val="24"/>
        </w:rPr>
        <w:t xml:space="preserve"> axon regeneration and growth. </w:t>
      </w:r>
      <w:bookmarkStart w:id="0" w:name="_Hlk157520938"/>
      <w:r>
        <w:rPr>
          <w:rFonts w:ascii="Times New Roman" w:hAnsi="Times New Roman" w:cs="Times New Roman"/>
          <w:sz w:val="24"/>
        </w:rPr>
        <w:t xml:space="preserve">King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LaW5nPC9BdXRob3I+PFllYXI+MjAxMDwvWWVhcj48UmVj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</w:fldData>
        </w:fldChar>
      </w:r>
      <w:r w:rsidR="002D1EFB">
        <w:rPr>
          <w:rFonts w:ascii="Times New Roman" w:hAnsi="Times New Roman" w:cs="Times New Roman"/>
          <w:sz w:val="24"/>
        </w:rPr>
        <w:instrText xml:space="preserve"> ADDIN EN.CITE </w:instrText>
      </w:r>
      <w:r w:rsidR="002D1EFB">
        <w:rPr>
          <w:rFonts w:ascii="Times New Roman" w:hAnsi="Times New Roman" w:cs="Times New Roman"/>
          <w:sz w:val="24"/>
        </w:rPr>
        <w:fldChar w:fldCharType="begin">
          <w:fldData xml:space="preserve">PEVuZE5vdGU+PENpdGU+PEF1dGhvcj5LaW5nPC9BdXRob3I+PFllYXI+MjAxMDwvWWVhcj48UmVj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</w:fldData>
        </w:fldChar>
      </w:r>
      <w:r w:rsidR="002D1EFB">
        <w:rPr>
          <w:rFonts w:ascii="Times New Roman" w:hAnsi="Times New Roman" w:cs="Times New Roman"/>
          <w:sz w:val="24"/>
        </w:rPr>
        <w:instrText xml:space="preserve"> ADDIN EN.CITE.DATA </w:instrText>
      </w:r>
      <w:r w:rsidR="002D1EFB">
        <w:rPr>
          <w:rFonts w:ascii="Times New Roman" w:hAnsi="Times New Roman" w:cs="Times New Roman"/>
          <w:sz w:val="24"/>
        </w:rPr>
      </w:r>
      <w:r w:rsidR="002D1EF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D1EFB">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injected fibrin/fibronectin into the injured part of the </w:t>
      </w:r>
      <w:r w:rsidR="00B52248">
        <w:rPr>
          <w:rFonts w:ascii="Times New Roman" w:hAnsi="Times New Roman" w:cs="Times New Roman"/>
          <w:sz w:val="24"/>
        </w:rPr>
        <w:t xml:space="preserve">spinal cord in </w:t>
      </w:r>
      <w:r w:rsidR="008E4778" w:rsidRPr="008E4778">
        <w:rPr>
          <w:rFonts w:ascii="Times New Roman" w:hAnsi="Times New Roman" w:cs="Times New Roman" w:hint="eastAsia"/>
          <w:color w:val="FF0000"/>
          <w:sz w:val="24"/>
        </w:rPr>
        <w:t>y</w:t>
      </w:r>
      <w:r w:rsidR="008E4778" w:rsidRPr="008E4778">
        <w:rPr>
          <w:rFonts w:ascii="Times New Roman" w:hAnsi="Times New Roman" w:cs="Times New Roman"/>
          <w:color w:val="FF0000"/>
          <w:sz w:val="24"/>
        </w:rPr>
        <w:t>oung adult male rat</w:t>
      </w:r>
      <w:r w:rsidR="00B52248">
        <w:rPr>
          <w:rFonts w:ascii="Times New Roman" w:hAnsi="Times New Roman" w:cs="Times New Roman"/>
          <w:color w:val="FF0000"/>
          <w:sz w:val="24"/>
        </w:rPr>
        <w:t>s</w:t>
      </w:r>
      <w:r>
        <w:rPr>
          <w:rFonts w:ascii="Times New Roman" w:hAnsi="Times New Roman" w:cs="Times New Roman"/>
          <w:sz w:val="24"/>
        </w:rPr>
        <w:t xml:space="preserve"> </w:t>
      </w:r>
      <w:bookmarkEnd w:id="0"/>
      <w:r>
        <w:rPr>
          <w:rFonts w:ascii="Times New Roman" w:hAnsi="Times New Roman" w:cs="Times New Roman"/>
          <w:sz w:val="24"/>
        </w:rPr>
        <w:t>and observed new axon growth in the scaffold one week later</w:t>
      </w:r>
      <w:r>
        <w:rPr>
          <w:rFonts w:ascii="Times New Roman" w:eastAsia="Times New Roman" w:hAnsi="Times New Roman" w:cs="Times New Roman"/>
          <w:color w:val="080000"/>
          <w:sz w:val="24"/>
        </w:rPr>
        <w:t>.</w:t>
      </w:r>
      <w:r>
        <w:rPr>
          <w:rFonts w:ascii="Times New Roman" w:hAnsi="Times New Roman" w:cs="Times New Roman"/>
          <w:sz w:val="24"/>
        </w:rPr>
        <w:t xml:space="preserve"> In addition, Lu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hAnsi="Times New Roman" w:cs="Times New Roman"/>
          <w:sz w:val="24"/>
        </w:rPr>
        <w:instrText xml:space="preserve"> ADDIN EN.CITE </w:instrText>
      </w:r>
      <w:r w:rsidR="002D1EFB">
        <w:rPr>
          <w:rFonts w:ascii="Times New Roman" w:hAnsi="Times New Roman" w:cs="Times New Roman"/>
          <w:sz w:val="24"/>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hAnsi="Times New Roman" w:cs="Times New Roman"/>
          <w:sz w:val="24"/>
        </w:rPr>
        <w:instrText xml:space="preserve"> ADDIN EN.CITE.DATA </w:instrText>
      </w:r>
      <w:r w:rsidR="002D1EFB">
        <w:rPr>
          <w:rFonts w:ascii="Times New Roman" w:hAnsi="Times New Roman" w:cs="Times New Roman"/>
          <w:sz w:val="24"/>
        </w:rPr>
      </w:r>
      <w:r w:rsidR="002D1EF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D1EFB">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 xml:space="preserve"> found that the fibrin scaffold containing growth factors can </w:t>
      </w:r>
      <w:r w:rsidR="00B52248">
        <w:rPr>
          <w:rFonts w:ascii="Times New Roman" w:hAnsi="Times New Roman" w:cs="Times New Roman"/>
          <w:sz w:val="24"/>
        </w:rPr>
        <w:t>effectively</w:t>
      </w:r>
      <w:r>
        <w:rPr>
          <w:rFonts w:ascii="Times New Roman" w:hAnsi="Times New Roman" w:cs="Times New Roman"/>
          <w:sz w:val="24"/>
        </w:rPr>
        <w:t xml:space="preserve"> support the long-distance axon growth and interconnection of NSCs implanted with severe SCI in rats. It can be seen that fibrin, as a new natural scaffold material, </w:t>
      </w:r>
      <w:r w:rsidR="00B52248">
        <w:rPr>
          <w:rFonts w:ascii="Times New Roman" w:hAnsi="Times New Roman" w:cs="Times New Roman"/>
          <w:sz w:val="24"/>
        </w:rPr>
        <w:t>holds promising</w:t>
      </w:r>
      <w:r>
        <w:rPr>
          <w:rFonts w:ascii="Times New Roman" w:hAnsi="Times New Roman" w:cs="Times New Roman"/>
          <w:sz w:val="24"/>
        </w:rPr>
        <w:t xml:space="preserve"> research prospect</w:t>
      </w:r>
      <w:r w:rsidR="00B52248">
        <w:rPr>
          <w:rFonts w:ascii="Times New Roman" w:hAnsi="Times New Roman" w:cs="Times New Roman"/>
          <w:sz w:val="24"/>
        </w:rPr>
        <w:t>s</w:t>
      </w:r>
      <w:r>
        <w:rPr>
          <w:rFonts w:ascii="Times New Roman" w:hAnsi="Times New Roman" w:cs="Times New Roman"/>
          <w:sz w:val="24"/>
        </w:rPr>
        <w:t xml:space="preserve"> for the repair of SCI.</w:t>
      </w:r>
    </w:p>
    <w:p w14:paraId="3B78878F" w14:textId="77777777" w:rsidR="00D12AE0" w:rsidRPr="005F73C0" w:rsidRDefault="00D12AE0">
      <w:pPr>
        <w:spacing w:line="360" w:lineRule="auto"/>
        <w:rPr>
          <w:rFonts w:ascii="Times New Roman" w:hAnsi="Times New Roman" w:cs="Times New Roman"/>
          <w:sz w:val="24"/>
        </w:rPr>
      </w:pPr>
    </w:p>
    <w:p w14:paraId="19F55198"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2.1 Biological characteristics of suitable fibrin scaffolds</w:t>
      </w:r>
    </w:p>
    <w:p w14:paraId="7347E31F" w14:textId="3C2A47C3"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Scaffold materials are the foundation of tissue engineering scaffolds, and an ideal fibrin scaffold </w:t>
      </w:r>
      <w:r w:rsidR="002C4CA6">
        <w:rPr>
          <w:rFonts w:ascii="Times New Roman" w:hAnsi="Times New Roman" w:cs="Times New Roman"/>
          <w:sz w:val="24"/>
        </w:rPr>
        <w:t>should possess</w:t>
      </w:r>
      <w:r>
        <w:rPr>
          <w:rFonts w:ascii="Times New Roman" w:hAnsi="Times New Roman" w:cs="Times New Roman"/>
          <w:sz w:val="24"/>
        </w:rPr>
        <w:t xml:space="preserve"> the following properties.</w:t>
      </w:r>
    </w:p>
    <w:p w14:paraId="27E1113A" w14:textId="77777777" w:rsidR="00D12AE0" w:rsidRDefault="00A27FCC">
      <w:pPr>
        <w:spacing w:line="360" w:lineRule="auto"/>
        <w:rPr>
          <w:rFonts w:ascii="Times New Roman" w:hAnsi="Times New Roman" w:cs="Times New Roman"/>
          <w:b/>
          <w:bCs/>
          <w:sz w:val="24"/>
        </w:rPr>
      </w:pPr>
      <w:r>
        <w:rPr>
          <w:rFonts w:ascii="Times New Roman" w:hAnsi="Times New Roman" w:cs="Times New Roman"/>
          <w:b/>
          <w:bCs/>
          <w:sz w:val="24"/>
        </w:rPr>
        <w:t>2.1.1 Biocompatibility</w:t>
      </w:r>
    </w:p>
    <w:p w14:paraId="005EA661" w14:textId="3D675857"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Fibrin scaffolds play a role </w:t>
      </w:r>
      <w:r w:rsidR="002C4CA6">
        <w:rPr>
          <w:rFonts w:ascii="Times New Roman" w:hAnsi="Times New Roman" w:cs="Times New Roman"/>
          <w:sz w:val="24"/>
        </w:rPr>
        <w:t>in</w:t>
      </w:r>
      <w:r>
        <w:rPr>
          <w:rFonts w:ascii="Times New Roman" w:hAnsi="Times New Roman" w:cs="Times New Roman"/>
          <w:sz w:val="24"/>
        </w:rPr>
        <w:t xml:space="preserve"> directly contact</w:t>
      </w:r>
      <w:r w:rsidR="002C4CA6">
        <w:rPr>
          <w:rFonts w:ascii="Times New Roman" w:hAnsi="Times New Roman" w:cs="Times New Roman"/>
          <w:sz w:val="24"/>
        </w:rPr>
        <w:t xml:space="preserve"> with</w:t>
      </w:r>
      <w:r>
        <w:rPr>
          <w:rFonts w:ascii="Times New Roman" w:hAnsi="Times New Roman" w:cs="Times New Roman"/>
          <w:sz w:val="24"/>
        </w:rPr>
        <w:t xml:space="preserve"> peripheral nerves and tissues</w:t>
      </w:r>
      <w:r w:rsidR="002C4CA6">
        <w:rPr>
          <w:rFonts w:ascii="Times New Roman" w:hAnsi="Times New Roman" w:cs="Times New Roman"/>
          <w:sz w:val="24"/>
        </w:rPr>
        <w:t>.</w:t>
      </w:r>
      <w:r>
        <w:rPr>
          <w:rFonts w:ascii="Times New Roman" w:hAnsi="Times New Roman" w:cs="Times New Roman"/>
          <w:sz w:val="24"/>
        </w:rPr>
        <w:t xml:space="preserve"> </w:t>
      </w:r>
      <w:r w:rsidR="002C4CA6">
        <w:rPr>
          <w:rFonts w:ascii="Times New Roman" w:hAnsi="Times New Roman" w:cs="Times New Roman"/>
          <w:sz w:val="24"/>
        </w:rPr>
        <w:t>T</w:t>
      </w:r>
      <w:r>
        <w:rPr>
          <w:rFonts w:ascii="Times New Roman" w:hAnsi="Times New Roman" w:cs="Times New Roman"/>
          <w:sz w:val="24"/>
        </w:rPr>
        <w:t>herefore</w:t>
      </w:r>
      <w:r w:rsidR="002C4CA6">
        <w:rPr>
          <w:rFonts w:ascii="Times New Roman" w:hAnsi="Times New Roman" w:cs="Times New Roman"/>
          <w:sz w:val="24"/>
        </w:rPr>
        <w:t xml:space="preserve">, </w:t>
      </w:r>
      <w:r w:rsidR="002C4CA6" w:rsidRPr="002C4CA6">
        <w:rPr>
          <w:rFonts w:ascii="Times New Roman" w:hAnsi="Times New Roman" w:cs="Times New Roman"/>
          <w:sz w:val="24"/>
        </w:rPr>
        <w:t>it is necessary to have scaffolds with excellent biocompatibility to meet the requirements of nerve regeneration.</w:t>
      </w:r>
      <w:r>
        <w:rPr>
          <w:rFonts w:ascii="Times New Roman" w:hAnsi="Times New Roman" w:cs="Times New Roman"/>
          <w:sz w:val="24"/>
        </w:rPr>
        <w:t xml:space="preserve"> Good biocompatibility facilitates cell adhesion, does not cause inflammation, provides a good microenvironment for cell growth, and can be used safely </w:t>
      </w:r>
      <w:r w:rsidR="002C4CA6">
        <w:rPr>
          <w:rFonts w:ascii="Times New Roman" w:hAnsi="Times New Roman" w:cs="Times New Roman"/>
          <w:sz w:val="24"/>
        </w:rPr>
        <w:t>within</w:t>
      </w:r>
      <w:r>
        <w:rPr>
          <w:rFonts w:ascii="Times New Roman" w:hAnsi="Times New Roman" w:cs="Times New Roman"/>
          <w:sz w:val="24"/>
        </w:rPr>
        <w:t xml:space="preserve"> the human body. In addition, appropriate biocompatibility can facilitate axonal growth by incorporating biomolecules such as full-length proteins or shorter peptide chains that mimic the native extracellular matrix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Straley&lt;/Author&gt;&lt;Year&gt;2010&lt;/Year&gt;&lt;RecNum&gt;800&lt;/RecNum&gt;&lt;DisplayText&gt;[33]&lt;/DisplayText&gt;&lt;record&gt;&lt;rec-number&gt;800&lt;/rec-number&gt;&lt;foreign-keys&gt;&lt;key app="EN" db-id="e9wsff0w5w02dqe2ascpedv8vsxx0x22zsap" timestamp="1698821881"&gt;800&lt;/key&gt;&lt;/foreign-keys&gt;&lt;ref-type name="Journal Article"&gt;17&lt;/ref-type&gt;&lt;contributors&gt;&lt;authors&gt;&lt;author&gt;Straley, K. S.&lt;/author&gt;&lt;author&gt;Foo, C. W.&lt;/author&gt;&lt;author&gt;Heilshorn, S. C.&lt;/author&gt;&lt;/authors&gt;&lt;/contributors&gt;&lt;auth-address&gt;Chemical Engineering Department, Stanford University, Stanford, California 4305-4045, USA.&lt;/auth-address&gt;&lt;titles&gt;&lt;title&gt;Biomaterial design strategies for the treatment of spinal cord injuries&lt;/title&gt;&lt;secondary-title&gt;J Neurotrauma&lt;/secondary-title&gt;&lt;/titles&gt;&lt;periodical&gt;&lt;full-title&gt;J Neurotrauma&lt;/full-title&gt;&lt;/periodical&gt;&lt;pages&gt;1-19&lt;/pages&gt;&lt;volume&gt;27&lt;/volume&gt;&lt;number&gt;1&lt;/number&gt;&lt;keywords&gt;&lt;keyword&gt;Animals&lt;/keyword&gt;&lt;keyword&gt;Biocompatible Materials/*therapeutic use&lt;/keyword&gt;&lt;keyword&gt;Cell- and Tissue-Based Therapy/methods/trends&lt;/keyword&gt;&lt;keyword&gt;Drug Delivery Systems/methods/trends&lt;/keyword&gt;&lt;keyword&gt;*Drug Design&lt;/keyword&gt;&lt;keyword&gt;Growth Cones/drug effects/metabolism&lt;/keyword&gt;&lt;keyword&gt;Humans&lt;/keyword&gt;&lt;keyword&gt;Nerve Regeneration/*drug effects/physiology&lt;/keyword&gt;&lt;keyword&gt;Spinal Cord Injuries/*physiopathology&lt;/keyword&gt;&lt;keyword&gt;Tissue Scaffolds/*trends&lt;/keyword&gt;&lt;keyword&gt;Tissue Transplantation/methods/trends&lt;/keyword&gt;&lt;/keywords&gt;&lt;dates&gt;&lt;year&gt;2010&lt;/year&gt;&lt;pub-dates&gt;&lt;date&gt;Jan&lt;/date&gt;&lt;/pub-dates&gt;&lt;/dates&gt;&lt;isbn&gt;0897-7151 (Print)&amp;#xD;0897-7151&lt;/isbn&gt;&lt;accession-num&gt;19698073&lt;/accession-num&gt;&lt;urls&gt;&lt;/urls&gt;&lt;custom2&gt;PMC2924783&lt;/custom2&gt;&lt;electronic-resource-num&gt;10.1089/neu.2009.0948&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33]</w:t>
      </w:r>
      <w:r>
        <w:rPr>
          <w:rFonts w:ascii="Times New Roman" w:hAnsi="Times New Roman" w:cs="Times New Roman"/>
          <w:sz w:val="24"/>
        </w:rPr>
        <w:fldChar w:fldCharType="end"/>
      </w:r>
      <w:r>
        <w:rPr>
          <w:rFonts w:ascii="Times New Roman" w:hAnsi="Times New Roman" w:cs="Times New Roman"/>
          <w:sz w:val="24"/>
        </w:rPr>
        <w:t xml:space="preserve">. </w:t>
      </w:r>
    </w:p>
    <w:p w14:paraId="4A219594" w14:textId="77777777" w:rsidR="00D12AE0" w:rsidRDefault="00A27FCC">
      <w:pPr>
        <w:spacing w:line="360" w:lineRule="auto"/>
        <w:rPr>
          <w:rFonts w:ascii="Times New Roman" w:hAnsi="Times New Roman" w:cs="Times New Roman"/>
          <w:b/>
          <w:bCs/>
          <w:sz w:val="24"/>
        </w:rPr>
      </w:pPr>
      <w:r>
        <w:rPr>
          <w:rFonts w:ascii="Times New Roman" w:hAnsi="Times New Roman" w:cs="Times New Roman"/>
          <w:b/>
          <w:bCs/>
          <w:sz w:val="24"/>
        </w:rPr>
        <w:t>2.1.2 Biodegradability</w:t>
      </w:r>
    </w:p>
    <w:p w14:paraId="05742D68" w14:textId="4A8AE399"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The ideal biological scaffold should have a good affinity with tissues </w:t>
      </w:r>
      <w:r w:rsidR="002C4CA6">
        <w:rPr>
          <w:rFonts w:ascii="Times New Roman" w:hAnsi="Times New Roman" w:cs="Times New Roman"/>
          <w:sz w:val="24"/>
        </w:rPr>
        <w:t>during</w:t>
      </w:r>
      <w:r>
        <w:rPr>
          <w:rFonts w:ascii="Times New Roman" w:hAnsi="Times New Roman" w:cs="Times New Roman"/>
          <w:sz w:val="24"/>
        </w:rPr>
        <w:t xml:space="preserve"> the process of organism degradation. To provide space for nerve regeneration after injury, avoiding </w:t>
      </w:r>
      <w:r w:rsidR="002C4CA6" w:rsidRPr="002C4CA6">
        <w:rPr>
          <w:rFonts w:ascii="Times New Roman" w:hAnsi="Times New Roman" w:cs="Times New Roman"/>
          <w:sz w:val="24"/>
        </w:rPr>
        <w:lastRenderedPageBreak/>
        <w:t>additional harm</w:t>
      </w:r>
      <w:r>
        <w:rPr>
          <w:rFonts w:ascii="Times New Roman" w:hAnsi="Times New Roman" w:cs="Times New Roman"/>
          <w:sz w:val="24"/>
        </w:rPr>
        <w:t xml:space="preserve"> caused by the secondary procedure of scaffold removal </w:t>
      </w:r>
      <w:r>
        <w:rPr>
          <w:rFonts w:ascii="Times New Roman" w:hAnsi="Times New Roman" w:cs="Times New Roman"/>
          <w:sz w:val="24"/>
        </w:rPr>
        <w:fldChar w:fldCharType="begin"/>
      </w:r>
      <w:r w:rsidR="002D1EFB">
        <w:rPr>
          <w:rFonts w:ascii="Times New Roman" w:hAnsi="Times New Roman" w:cs="Times New Roman"/>
          <w:sz w:val="24"/>
        </w:rPr>
        <w:instrText xml:space="preserve"> ADDIN EN.CITE &lt;EndNote&gt;&lt;Cite&gt;&lt;Author&gt;Shrestha&lt;/Author&gt;&lt;Year&gt;2014&lt;/Year&gt;&lt;RecNum&gt;789&lt;/RecNum&gt;&lt;DisplayText&gt;[20]&lt;/DisplayText&gt;&lt;record&gt;&lt;rec-number&gt;789&lt;/rec-number&gt;&lt;foreign-keys&gt;&lt;key app="EN" db-id="e9wsff0w5w02dqe2ascpedv8vsxx0x22zsap" timestamp="1698820566"&gt;789&lt;/key&gt;&lt;/foreign-keys&gt;&lt;ref-type name="Journal Article"&gt;17&lt;/ref-type&gt;&lt;contributors&gt;&lt;authors&gt;&lt;author&gt;Shrestha, B.&lt;/author&gt;&lt;author&gt;Coykendall, K.&lt;/author&gt;&lt;author&gt;Li, Y.&lt;/author&gt;&lt;author&gt;Moon, A.&lt;/author&gt;&lt;author&gt;Priyadarshani, P.&lt;/author&gt;&lt;author&gt;Yao, L.&lt;/author&gt;&lt;/authors&gt;&lt;/contributors&gt;&lt;titles&gt;&lt;title&gt;Repair of injured spinal cord using biomaterial scaffolds and stem cells&lt;/title&gt;&lt;secondary-title&gt;Stem Cell Res Ther&lt;/secondary-title&gt;&lt;/titles&gt;&lt;periodical&gt;&lt;full-title&gt;Stem Cell Res Ther&lt;/full-title&gt;&lt;/periodical&gt;&lt;pages&gt;91&lt;/pages&gt;&lt;volume&gt;5&lt;/volume&gt;&lt;number&gt;4&lt;/number&gt;&lt;edition&gt;20140801&lt;/edition&gt;&lt;keywords&gt;&lt;keyword&gt;Axons/*physiology&lt;/keyword&gt;&lt;keyword&gt;Biocompatible Materials/chemistry&lt;/keyword&gt;&lt;keyword&gt;Cell Differentiation&lt;/keyword&gt;&lt;keyword&gt;Cellular Microenvironment&lt;/keyword&gt;&lt;keyword&gt;Mesenchymal Stem Cells&lt;/keyword&gt;&lt;keyword&gt;*Nerve Regeneration&lt;/keyword&gt;&lt;keyword&gt;Neural Stem Cells&lt;/keyword&gt;&lt;keyword&gt;Recovery of Function&lt;/keyword&gt;&lt;keyword&gt;Spinal Cord Injuries/*therapy&lt;/keyword&gt;&lt;keyword&gt;Tissue Scaffolds&lt;/keyword&gt;&lt;keyword&gt;Wound Healing&lt;/keyword&gt;&lt;/keywords&gt;&lt;dates&gt;&lt;year&gt;2014&lt;/year&gt;&lt;pub-dates&gt;&lt;date&gt;Aug 1&lt;/date&gt;&lt;/pub-dates&gt;&lt;/dates&gt;&lt;isbn&gt;1757-6512&lt;/isbn&gt;&lt;accession-num&gt;25157690&lt;/accession-num&gt;&lt;urls&gt;&lt;/urls&gt;&lt;custom2&gt;PMC4282172&lt;/custom2&gt;&lt;electronic-resource-num&gt;10.1186/scrt480&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2D1EFB">
        <w:rPr>
          <w:rFonts w:ascii="Times New Roman" w:hAnsi="Times New Roman" w:cs="Times New Roman"/>
          <w:noProof/>
          <w:sz w:val="24"/>
        </w:rPr>
        <w:t>[20]</w:t>
      </w:r>
      <w:r>
        <w:rPr>
          <w:rFonts w:ascii="Times New Roman" w:hAnsi="Times New Roman" w:cs="Times New Roman"/>
          <w:sz w:val="24"/>
        </w:rPr>
        <w:fldChar w:fldCharType="end"/>
      </w:r>
      <w:r>
        <w:rPr>
          <w:rFonts w:ascii="Times New Roman" w:hAnsi="Times New Roman" w:cs="Times New Roman"/>
          <w:sz w:val="24"/>
        </w:rPr>
        <w:t xml:space="preserve">. In addition, the biodegradation rate should </w:t>
      </w:r>
      <w:r w:rsidR="002C4CA6">
        <w:rPr>
          <w:rFonts w:ascii="Times New Roman" w:hAnsi="Times New Roman" w:cs="Times New Roman"/>
          <w:sz w:val="24"/>
        </w:rPr>
        <w:t>align with</w:t>
      </w:r>
      <w:r>
        <w:rPr>
          <w:rFonts w:ascii="Times New Roman" w:hAnsi="Times New Roman" w:cs="Times New Roman"/>
          <w:sz w:val="24"/>
        </w:rPr>
        <w:t xml:space="preserve"> the nerve regeneration rate, which can be artificially regulated or self-regulated to avoid scaffold degradation too fast or too slow to provide adequate supporting effects for SCI</w:t>
      </w:r>
      <w:r>
        <w:rPr>
          <w:rFonts w:ascii="Times New Roman" w:hAnsi="Times New Roman" w:cs="Times New Roman"/>
          <w:sz w:val="24"/>
        </w:rPr>
        <w:fldChar w:fldCharType="begin"/>
      </w:r>
      <w:r>
        <w:rPr>
          <w:rFonts w:ascii="Times New Roman" w:hAnsi="Times New Roman" w:cs="Times New Roman"/>
          <w:sz w:val="24"/>
        </w:rPr>
        <w:instrText>NE.Cms_Insert</w:instrText>
      </w:r>
      <w:r>
        <w:rPr>
          <w:rFonts w:ascii="Times New Roman" w:hAnsi="Times New Roman" w:cs="Times New Roman"/>
          <w:sz w:val="24"/>
        </w:rPr>
        <w:fldChar w:fldCharType="end"/>
      </w:r>
      <w:r>
        <w:rPr>
          <w:rFonts w:ascii="Times New Roman" w:hAnsi="Times New Roman" w:cs="Times New Roman"/>
          <w:sz w:val="24"/>
        </w:rPr>
        <w:t xml:space="preserve">. </w:t>
      </w:r>
    </w:p>
    <w:p w14:paraId="54FE9A17" w14:textId="77777777" w:rsidR="00D12AE0" w:rsidRDefault="00A27FCC">
      <w:pPr>
        <w:spacing w:line="360" w:lineRule="auto"/>
        <w:rPr>
          <w:rFonts w:ascii="Times New Roman" w:hAnsi="Times New Roman" w:cs="Times New Roman"/>
          <w:b/>
          <w:bCs/>
          <w:sz w:val="24"/>
        </w:rPr>
      </w:pPr>
      <w:r>
        <w:rPr>
          <w:rFonts w:ascii="Times New Roman" w:hAnsi="Times New Roman" w:cs="Times New Roman"/>
          <w:b/>
          <w:bCs/>
          <w:sz w:val="24"/>
        </w:rPr>
        <w:t>2.1.3 Physical property</w:t>
      </w:r>
    </w:p>
    <w:p w14:paraId="466A3DBF" w14:textId="4594FFB1"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The biological scaffold material should have mechanical properties that </w:t>
      </w:r>
      <w:r w:rsidR="008F0409" w:rsidRPr="008F0409">
        <w:rPr>
          <w:rFonts w:ascii="Times New Roman" w:hAnsi="Times New Roman" w:cs="Times New Roman"/>
          <w:sz w:val="24"/>
        </w:rPr>
        <w:t>are compatible with</w:t>
      </w:r>
      <w:r>
        <w:rPr>
          <w:rFonts w:ascii="Times New Roman" w:hAnsi="Times New Roman" w:cs="Times New Roman"/>
          <w:sz w:val="24"/>
        </w:rPr>
        <w:t xml:space="preserve"> spinal cord lesions: adequate strength, hardness, and elasticity </w:t>
      </w:r>
      <w:r>
        <w:rPr>
          <w:rFonts w:ascii="Times New Roman" w:hAnsi="Times New Roman" w:cs="Times New Roman"/>
          <w:sz w:val="24"/>
        </w:rPr>
        <w:fldChar w:fldCharType="begin">
          <w:fldData xml:space="preserve">PEVuZE5vdGU+PENpdGU+PEF1dGhvcj5aaGFuZzwvQXV0aG9yPjxZZWFyPjIwMTk8L1llYXI+PFJl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aaGFuZzwvQXV0aG9yPjxZZWFyPjIwMTk8L1llYXI+PFJl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34]</w:t>
      </w:r>
      <w:r>
        <w:rPr>
          <w:rFonts w:ascii="Times New Roman" w:hAnsi="Times New Roman" w:cs="Times New Roman"/>
          <w:sz w:val="24"/>
        </w:rPr>
        <w:fldChar w:fldCharType="end"/>
      </w:r>
      <w:r>
        <w:rPr>
          <w:rFonts w:ascii="Times New Roman" w:hAnsi="Times New Roman" w:cs="Times New Roman"/>
          <w:sz w:val="24"/>
        </w:rPr>
        <w:t>. A good fibrin scaffold not only promote</w:t>
      </w:r>
      <w:r w:rsidR="008F0409">
        <w:rPr>
          <w:rFonts w:ascii="Times New Roman" w:hAnsi="Times New Roman" w:cs="Times New Roman"/>
          <w:sz w:val="24"/>
        </w:rPr>
        <w:t>s</w:t>
      </w:r>
      <w:r>
        <w:rPr>
          <w:rFonts w:ascii="Times New Roman" w:hAnsi="Times New Roman" w:cs="Times New Roman"/>
          <w:sz w:val="24"/>
        </w:rPr>
        <w:t xml:space="preserve"> axonal regeneration but also withstand</w:t>
      </w:r>
      <w:r w:rsidR="008F0409">
        <w:rPr>
          <w:rFonts w:ascii="Times New Roman" w:hAnsi="Times New Roman" w:cs="Times New Roman"/>
          <w:sz w:val="24"/>
        </w:rPr>
        <w:t>s</w:t>
      </w:r>
      <w:r>
        <w:rPr>
          <w:rFonts w:ascii="Times New Roman" w:hAnsi="Times New Roman" w:cs="Times New Roman"/>
          <w:sz w:val="24"/>
        </w:rPr>
        <w:t xml:space="preserve"> the force</w:t>
      </w:r>
      <w:r w:rsidR="008F0409">
        <w:rPr>
          <w:rFonts w:ascii="Times New Roman" w:hAnsi="Times New Roman" w:cs="Times New Roman"/>
          <w:sz w:val="24"/>
        </w:rPr>
        <w:t>s</w:t>
      </w:r>
      <w:r>
        <w:rPr>
          <w:rFonts w:ascii="Times New Roman" w:hAnsi="Times New Roman" w:cs="Times New Roman"/>
          <w:sz w:val="24"/>
        </w:rPr>
        <w:t xml:space="preserve"> generated during</w:t>
      </w:r>
      <w:r w:rsidR="008F0409">
        <w:rPr>
          <w:rFonts w:ascii="Times New Roman" w:hAnsi="Times New Roman" w:cs="Times New Roman"/>
          <w:sz w:val="24"/>
        </w:rPr>
        <w:t xml:space="preserve"> spinal</w:t>
      </w:r>
      <w:r>
        <w:rPr>
          <w:rFonts w:ascii="Times New Roman" w:hAnsi="Times New Roman" w:cs="Times New Roman"/>
          <w:sz w:val="24"/>
        </w:rPr>
        <w:t xml:space="preserve"> movement and </w:t>
      </w:r>
      <w:r w:rsidR="008F0409">
        <w:rPr>
          <w:rFonts w:ascii="Times New Roman" w:hAnsi="Times New Roman" w:cs="Times New Roman"/>
          <w:sz w:val="24"/>
        </w:rPr>
        <w:t xml:space="preserve">the </w:t>
      </w:r>
      <w:r>
        <w:rPr>
          <w:rFonts w:ascii="Times New Roman" w:hAnsi="Times New Roman" w:cs="Times New Roman"/>
          <w:sz w:val="24"/>
        </w:rPr>
        <w:t>surrounding muscle tissues, so as to provide adequate protection for spinal cord regeneration. Ideally, SCI biomaterials can support axon growth with appropriate stiffness and provide space for axons to pass through or enter the scaffold.</w:t>
      </w:r>
    </w:p>
    <w:p w14:paraId="74CF969C" w14:textId="77777777" w:rsidR="00D12AE0" w:rsidRDefault="00A27FCC">
      <w:pPr>
        <w:spacing w:line="360" w:lineRule="auto"/>
        <w:rPr>
          <w:rFonts w:ascii="Times New Roman" w:hAnsi="Times New Roman" w:cs="Times New Roman"/>
          <w:b/>
          <w:bCs/>
          <w:sz w:val="24"/>
        </w:rPr>
      </w:pPr>
      <w:r>
        <w:rPr>
          <w:rFonts w:ascii="Times New Roman" w:hAnsi="Times New Roman" w:cs="Times New Roman"/>
          <w:b/>
          <w:bCs/>
          <w:sz w:val="24"/>
        </w:rPr>
        <w:t xml:space="preserve">2.1.4 Three-dimensional solid structure </w:t>
      </w:r>
    </w:p>
    <w:p w14:paraId="5AD1D0C9" w14:textId="0483A63E" w:rsidR="00D12AE0" w:rsidRDefault="00A27FCC">
      <w:pPr>
        <w:spacing w:line="360" w:lineRule="auto"/>
        <w:rPr>
          <w:rFonts w:ascii="Times New Roman" w:hAnsi="Times New Roman" w:cs="Times New Roman"/>
          <w:sz w:val="24"/>
        </w:rPr>
      </w:pPr>
      <w:r>
        <w:rPr>
          <w:rFonts w:ascii="Times New Roman" w:hAnsi="Times New Roman" w:cs="Times New Roman"/>
          <w:sz w:val="24"/>
        </w:rPr>
        <w:t>A good fibrin scaffold can promote wound healing by establishing a three-dimensional spatial architecture and provid</w:t>
      </w:r>
      <w:r w:rsidR="002177C4">
        <w:rPr>
          <w:rFonts w:ascii="Times New Roman" w:hAnsi="Times New Roman" w:cs="Times New Roman"/>
          <w:sz w:val="24"/>
        </w:rPr>
        <w:t>ing</w:t>
      </w:r>
      <w:r>
        <w:rPr>
          <w:rFonts w:ascii="Times New Roman" w:hAnsi="Times New Roman" w:cs="Times New Roman"/>
          <w:sz w:val="24"/>
        </w:rPr>
        <w:t xml:space="preserve"> enough space for stem cells to adsorb on the scaffold surface. In addition, the three-dimensional porous structure can help cells interact by simulating the extracellular matrix, which is important for cell survival and growth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Zamani&lt;/Author&gt;&lt;Year&gt;2014&lt;/Year&gt;&lt;RecNum&gt;802&lt;/RecNum&gt;&lt;DisplayText&gt;[35]&lt;/DisplayText&gt;&lt;record&gt;&lt;rec-number&gt;802&lt;/rec-number&gt;&lt;foreign-keys&gt;&lt;key app="EN" db-id="e9wsff0w5w02dqe2ascpedv8vsxx0x22zsap" timestamp="1698822265"&gt;802&lt;/key&gt;&lt;/foreign-keys&gt;&lt;ref-type name="Journal Article"&gt;17&lt;/ref-type&gt;&lt;contributors&gt;&lt;authors&gt;&lt;author&gt;Zamani, F.&lt;/author&gt;&lt;author&gt;Amani-Tehran, M.&lt;/author&gt;&lt;author&gt;Latifi, M.&lt;/author&gt;&lt;author&gt;Shokrgozar, M. A.&lt;/author&gt;&lt;author&gt;Zaminy, A.&lt;/author&gt;&lt;/authors&gt;&lt;/contributors&gt;&lt;auth-address&gt;Department of Textile Engineering, Textile Research and Excellence Centers, Amirkabir University of Technology, Tehran, Iran.&lt;/auth-address&gt;&lt;titles&gt;&lt;title&gt;Promotion of spinal cord axon regeneration by 3D nanofibrous core-sheath scaffolds&lt;/title&gt;&lt;secondary-title&gt;J Biomed Mater Res A&lt;/secondary-title&gt;&lt;/titles&gt;&lt;periodical&gt;&lt;full-title&gt;J Biomed Mater Res A&lt;/full-title&gt;&lt;/periodical&gt;&lt;pages&gt;506-13&lt;/pages&gt;&lt;volume&gt;102&lt;/volume&gt;&lt;number&gt;2&lt;/number&gt;&lt;edition&gt;20130807&lt;/edition&gt;&lt;keywords&gt;&lt;keyword&gt;Animals&lt;/keyword&gt;&lt;keyword&gt;Axons/*metabolism&lt;/keyword&gt;&lt;keyword&gt;Lactic Acid/*chemistry&lt;/keyword&gt;&lt;keyword&gt;Male&lt;/keyword&gt;&lt;keyword&gt;Nanofibers/*chemistry&lt;/keyword&gt;&lt;keyword&gt;Polyglycolic Acid/*chemistry&lt;/keyword&gt;&lt;keyword&gt;Polylactic Acid-Polyglycolic Acid Copolymer&lt;/keyword&gt;&lt;keyword&gt;Rats&lt;/keyword&gt;&lt;keyword&gt;Rats, Wistar&lt;/keyword&gt;&lt;keyword&gt;*Regeneration&lt;/keyword&gt;&lt;keyword&gt;Spinal Cord Injuries/*therapy&lt;/keyword&gt;&lt;keyword&gt;Tissue Scaffolds/*chemistry&lt;/keyword&gt;&lt;keyword&gt;3D core-sheath electrospun scaffold&lt;/keyword&gt;&lt;keyword&gt;nanofiber&lt;/keyword&gt;&lt;keyword&gt;nanoroughness&lt;/keyword&gt;&lt;keyword&gt;spinal cord&lt;/keyword&gt;&lt;/keywords&gt;&lt;dates&gt;&lt;year&gt;2014&lt;/year&gt;&lt;pub-dates&gt;&lt;date&gt;Feb&lt;/date&gt;&lt;/pub-dates&gt;&lt;/dates&gt;&lt;isbn&gt;1549-3296&lt;/isbn&gt;&lt;accession-num&gt;23533050&lt;/accession-num&gt;&lt;urls&gt;&lt;/urls&gt;&lt;electronic-resource-num&gt;10.1002/jbm.a.34703&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w:t>
      </w:r>
    </w:p>
    <w:p w14:paraId="3E43A16F" w14:textId="77777777" w:rsidR="00D12AE0" w:rsidRDefault="00D12AE0">
      <w:pPr>
        <w:spacing w:line="360" w:lineRule="auto"/>
        <w:rPr>
          <w:rFonts w:ascii="Times New Roman" w:hAnsi="Times New Roman" w:cs="Times New Roman"/>
          <w:sz w:val="24"/>
        </w:rPr>
      </w:pPr>
    </w:p>
    <w:p w14:paraId="4395072D"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2.2 The role of fibrin scaffolds in SCI</w:t>
      </w:r>
    </w:p>
    <w:p w14:paraId="474119BF" w14:textId="77777777" w:rsidR="00D12AE0" w:rsidRDefault="00A27FCC">
      <w:pPr>
        <w:spacing w:line="360" w:lineRule="auto"/>
        <w:rPr>
          <w:rFonts w:ascii="Times New Roman" w:hAnsi="Times New Roman" w:cs="Times New Roman"/>
          <w:b/>
          <w:bCs/>
          <w:sz w:val="24"/>
        </w:rPr>
      </w:pPr>
      <w:r>
        <w:rPr>
          <w:rFonts w:ascii="Times New Roman" w:hAnsi="Times New Roman" w:cs="Times New Roman"/>
          <w:b/>
          <w:bCs/>
          <w:sz w:val="24"/>
        </w:rPr>
        <w:t>2.2.1 Creating a microenvironment for cell regeneration</w:t>
      </w:r>
    </w:p>
    <w:p w14:paraId="27858A68" w14:textId="29E63EB1" w:rsidR="00D12AE0" w:rsidRDefault="00A27FCC">
      <w:pPr>
        <w:spacing w:line="360" w:lineRule="auto"/>
        <w:rPr>
          <w:rFonts w:ascii="Times New Roman" w:hAnsi="Times New Roman" w:cs="Times New Roman"/>
          <w:sz w:val="24"/>
        </w:rPr>
      </w:pPr>
      <w:r>
        <w:rPr>
          <w:rFonts w:ascii="Times New Roman" w:hAnsi="Times New Roman" w:cs="Times New Roman"/>
          <w:sz w:val="24"/>
        </w:rPr>
        <w:t xml:space="preserve">Fibrin provides a loose microenvironment for cell adhesion and axonal regeneration by adhering to other embedded proteins. </w:t>
      </w:r>
      <w:r w:rsidR="006A20A7">
        <w:rPr>
          <w:rFonts w:ascii="Times New Roman" w:hAnsi="Times New Roman" w:cs="Times New Roman"/>
          <w:sz w:val="24"/>
        </w:rPr>
        <w:t>F</w:t>
      </w:r>
      <w:r>
        <w:rPr>
          <w:rFonts w:ascii="Times New Roman" w:hAnsi="Times New Roman" w:cs="Times New Roman"/>
          <w:sz w:val="24"/>
        </w:rPr>
        <w:t>ibrin-based scaffold material</w:t>
      </w:r>
      <w:r w:rsidR="006A20A7">
        <w:rPr>
          <w:rFonts w:ascii="Times New Roman" w:hAnsi="Times New Roman" w:cs="Times New Roman"/>
          <w:sz w:val="24"/>
        </w:rPr>
        <w:t>s</w:t>
      </w:r>
      <w:r>
        <w:rPr>
          <w:rFonts w:ascii="Times New Roman" w:hAnsi="Times New Roman" w:cs="Times New Roman"/>
          <w:sz w:val="24"/>
        </w:rPr>
        <w:t xml:space="preserve"> ha</w:t>
      </w:r>
      <w:r w:rsidR="006A20A7">
        <w:rPr>
          <w:rFonts w:ascii="Times New Roman" w:hAnsi="Times New Roman" w:cs="Times New Roman"/>
          <w:sz w:val="24"/>
        </w:rPr>
        <w:t>ve</w:t>
      </w:r>
      <w:r>
        <w:rPr>
          <w:rFonts w:ascii="Times New Roman" w:hAnsi="Times New Roman" w:cs="Times New Roman"/>
          <w:sz w:val="24"/>
        </w:rPr>
        <w:t xml:space="preserve"> </w:t>
      </w:r>
      <w:r w:rsidR="006A20A7">
        <w:rPr>
          <w:rFonts w:ascii="Times New Roman" w:hAnsi="Times New Roman" w:cs="Times New Roman"/>
          <w:sz w:val="24"/>
        </w:rPr>
        <w:t>significant</w:t>
      </w:r>
      <w:r>
        <w:rPr>
          <w:rFonts w:ascii="Times New Roman" w:hAnsi="Times New Roman" w:cs="Times New Roman"/>
          <w:sz w:val="24"/>
        </w:rPr>
        <w:t xml:space="preserve"> potential as matri</w:t>
      </w:r>
      <w:r w:rsidR="006A20A7">
        <w:rPr>
          <w:rFonts w:ascii="Times New Roman" w:hAnsi="Times New Roman" w:cs="Times New Roman"/>
          <w:sz w:val="24"/>
        </w:rPr>
        <w:t>ces</w:t>
      </w:r>
      <w:r>
        <w:rPr>
          <w:rFonts w:ascii="Times New Roman" w:hAnsi="Times New Roman" w:cs="Times New Roman"/>
          <w:sz w:val="24"/>
        </w:rPr>
        <w:t xml:space="preserve"> for the delivery of growth factors or cell therapy after SCI. In particular, studies have shown that fibrin scaffolds can be used as carriers of neurotrophic factors to support </w:t>
      </w:r>
      <w:r w:rsidR="006A20A7">
        <w:rPr>
          <w:rFonts w:ascii="Times New Roman" w:hAnsi="Times New Roman" w:cs="Times New Roman"/>
          <w:sz w:val="24"/>
        </w:rPr>
        <w:t xml:space="preserve">the </w:t>
      </w:r>
      <w:r>
        <w:rPr>
          <w:rFonts w:ascii="Times New Roman" w:hAnsi="Times New Roman" w:cs="Times New Roman"/>
          <w:sz w:val="24"/>
        </w:rPr>
        <w:t xml:space="preserve">regeneration of injured nerves </w:t>
      </w:r>
      <w:r>
        <w:rPr>
          <w:rFonts w:ascii="Times New Roman" w:hAnsi="Times New Roman" w:cs="Times New Roman"/>
          <w:sz w:val="24"/>
        </w:rPr>
        <w:fldChar w:fldCharType="begin">
          <w:fldData xml:space="preserve">PEVuZE5vdGU+PENpdGU+PEF1dGhvcj5KZW9uPC9BdXRob3I+PFllYXI+MjAwNTwvWWVhcj48UmVj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KZW9uPC9BdXRob3I+PFllYXI+MjAwNTwvWWVhcj48UmVj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addition, the axial holes, channels, and arranged fibers are conducive to controlling the growth direction of the nerve structure</w:t>
      </w:r>
      <w:r w:rsidR="006A20A7">
        <w:rPr>
          <w:rFonts w:ascii="Times New Roman" w:hAnsi="Times New Roman" w:cs="Times New Roman"/>
          <w:sz w:val="24"/>
        </w:rPr>
        <w:t>s</w:t>
      </w:r>
      <w:r>
        <w:rPr>
          <w:rFonts w:ascii="Times New Roman" w:hAnsi="Times New Roman" w:cs="Times New Roman"/>
          <w:sz w:val="24"/>
        </w:rPr>
        <w:t xml:space="preserve">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Madaghiele&lt;/Author&gt;&lt;Year&gt;2008&lt;/Year&gt;&lt;RecNum&gt;803&lt;/RecNum&gt;&lt;DisplayText&gt;[37]&lt;/DisplayText&gt;&lt;record&gt;&lt;rec-number&gt;803&lt;/rec-number&gt;&lt;foreign-keys&gt;&lt;key app="EN" db-id="e9wsff0w5w02dqe2ascpedv8vsxx0x22zsap" timestamp="1698822413"&gt;803&lt;/key&gt;&lt;/foreign-keys&gt;&lt;ref-type name="Journal Article"&gt;17&lt;/ref-type&gt;&lt;contributors&gt;&lt;authors&gt;&lt;author&gt;Madaghiele, M.&lt;/author&gt;&lt;author&gt;Sannino, A.&lt;/author&gt;&lt;author&gt;Yannas, I. V.&lt;/author&gt;&lt;author&gt;Spector, M.&lt;/author&gt;&lt;/authors&gt;&lt;/contributors&gt;&lt;auth-address&gt;Department of Engineering for Innovation, University of Lecce, Lecce, 73100 Italy.&lt;/auth-address&gt;&lt;titles&gt;&lt;title&gt;Collagen-based matrices with axially oriented pores&lt;/title&gt;&lt;secondary-title&gt;J Biomed Mater Res A&lt;/secondary-title&gt;&lt;/titles&gt;&lt;periodical&gt;&lt;full-title&gt;J Biomed Mater Res A&lt;/full-title&gt;&lt;/periodical&gt;&lt;pages&gt;757-67&lt;/pages&gt;&lt;volume&gt;85&lt;/volume&gt;&lt;number&gt;3&lt;/number&gt;&lt;keywords&gt;&lt;keyword&gt;*Collagen&lt;/keyword&gt;&lt;keyword&gt;Guided Tissue Regeneration/*methods&lt;/keyword&gt;&lt;keyword&gt;Humans&lt;/keyword&gt;&lt;keyword&gt;Microscopy&lt;/keyword&gt;&lt;keyword&gt;Nerve Regeneration&lt;/keyword&gt;&lt;keyword&gt;*Peripheral Nerves&lt;/keyword&gt;&lt;keyword&gt;Porosity&lt;/keyword&gt;&lt;keyword&gt;Regeneration&lt;/keyword&gt;&lt;keyword&gt;*Spinal Cord&lt;/keyword&gt;&lt;/keywords&gt;&lt;dates&gt;&lt;year&gt;2008&lt;/year&gt;&lt;pub-dates&gt;&lt;date&gt;Jun 1&lt;/date&gt;&lt;/pub-dates&gt;&lt;/dates&gt;&lt;isbn&gt;1549-3296&lt;/isbn&gt;&lt;accession-num&gt;17896767&lt;/accession-num&gt;&lt;urls&gt;&lt;/urls&gt;&lt;electronic-resource-num&gt;10.1002/jbm.a.31517&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The porosity of a well-designed fibrin scaffold is </w:t>
      </w:r>
      <w:r w:rsidR="006A20A7">
        <w:rPr>
          <w:rFonts w:ascii="Times New Roman" w:hAnsi="Times New Roman" w:cs="Times New Roman"/>
          <w:sz w:val="24"/>
        </w:rPr>
        <w:t>beneficial</w:t>
      </w:r>
      <w:r>
        <w:rPr>
          <w:rFonts w:ascii="Times New Roman" w:hAnsi="Times New Roman" w:cs="Times New Roman"/>
          <w:sz w:val="24"/>
        </w:rPr>
        <w:t xml:space="preserve"> </w:t>
      </w:r>
      <w:r w:rsidR="006A20A7">
        <w:rPr>
          <w:rFonts w:ascii="Times New Roman" w:hAnsi="Times New Roman" w:cs="Times New Roman"/>
          <w:sz w:val="24"/>
        </w:rPr>
        <w:t xml:space="preserve">for enhanced </w:t>
      </w:r>
      <w:r>
        <w:rPr>
          <w:rFonts w:ascii="Times New Roman" w:hAnsi="Times New Roman" w:cs="Times New Roman"/>
          <w:sz w:val="24"/>
        </w:rPr>
        <w:t xml:space="preserve">cell adhesion, which is critical for providing a larger bridge distance. </w:t>
      </w:r>
    </w:p>
    <w:p w14:paraId="491B7F56" w14:textId="77777777" w:rsidR="00D12AE0" w:rsidRDefault="00A27FCC">
      <w:pPr>
        <w:spacing w:line="360" w:lineRule="auto"/>
        <w:rPr>
          <w:rFonts w:ascii="Times New Roman" w:hAnsi="Times New Roman" w:cs="Times New Roman"/>
          <w:sz w:val="24"/>
        </w:rPr>
      </w:pPr>
      <w:r>
        <w:rPr>
          <w:rFonts w:ascii="Times New Roman" w:hAnsi="Times New Roman" w:cs="Times New Roman"/>
          <w:b/>
          <w:bCs/>
          <w:sz w:val="24"/>
        </w:rPr>
        <w:t>2.2.2 Providing a platform for cell attachment</w:t>
      </w:r>
    </w:p>
    <w:p w14:paraId="3EF0F1FD" w14:textId="636057FC" w:rsidR="00D12AE0" w:rsidRDefault="00A27FCC">
      <w:pPr>
        <w:spacing w:line="360" w:lineRule="auto"/>
        <w:rPr>
          <w:rFonts w:ascii="Times New Roman" w:hAnsi="Times New Roman" w:cs="Times New Roman"/>
          <w:sz w:val="24"/>
        </w:rPr>
      </w:pPr>
      <w:r>
        <w:rPr>
          <w:rFonts w:ascii="Times New Roman" w:hAnsi="Times New Roman" w:cs="Times New Roman"/>
          <w:sz w:val="24"/>
        </w:rPr>
        <w:lastRenderedPageBreak/>
        <w:t>Fibrin is a natural nano scaffold that provides a platform for stem cell transplantation</w:t>
      </w:r>
      <w:r w:rsidR="004C1A06">
        <w:rPr>
          <w:rFonts w:ascii="Times New Roman" w:hAnsi="Times New Roman" w:cs="Times New Roman"/>
          <w:sz w:val="24"/>
        </w:rPr>
        <w:t>,</w:t>
      </w:r>
      <w:r>
        <w:rPr>
          <w:rFonts w:ascii="Times New Roman" w:hAnsi="Times New Roman" w:cs="Times New Roman"/>
          <w:sz w:val="24"/>
        </w:rPr>
        <w:t xml:space="preserve"> promot</w:t>
      </w:r>
      <w:r w:rsidR="004C1A06">
        <w:rPr>
          <w:rFonts w:ascii="Times New Roman" w:hAnsi="Times New Roman" w:cs="Times New Roman"/>
          <w:sz w:val="24"/>
        </w:rPr>
        <w:t>ing</w:t>
      </w:r>
      <w:r>
        <w:rPr>
          <w:rFonts w:ascii="Times New Roman" w:hAnsi="Times New Roman" w:cs="Times New Roman"/>
          <w:sz w:val="24"/>
        </w:rPr>
        <w:t xml:space="preserve"> cell</w:t>
      </w:r>
      <w:r w:rsidR="004C1A06">
        <w:rPr>
          <w:rFonts w:ascii="Times New Roman" w:hAnsi="Times New Roman" w:cs="Times New Roman"/>
          <w:sz w:val="24"/>
        </w:rPr>
        <w:t>ular</w:t>
      </w:r>
      <w:r>
        <w:rPr>
          <w:rFonts w:ascii="Times New Roman" w:hAnsi="Times New Roman" w:cs="Times New Roman"/>
          <w:sz w:val="24"/>
        </w:rPr>
        <w:t xml:space="preserve"> activity and extracellular matrix deposition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Blando&lt;/Author&gt;&lt;Year&gt;2022&lt;/Year&gt;&lt;RecNum&gt;805&lt;/RecNum&gt;&lt;DisplayText&gt;[38]&lt;/DisplayText&gt;&lt;record&gt;&lt;rec-number&gt;805&lt;/rec-number&gt;&lt;foreign-keys&gt;&lt;key app="EN" db-id="e9wsff0w5w02dqe2ascpedv8vsxx0x22zsap" timestamp="1698823397"&gt;805&lt;/key&gt;&lt;/foreign-keys&gt;&lt;ref-type name="Journal Article"&gt;17&lt;/ref-type&gt;&lt;contributors&gt;&lt;authors&gt;&lt;author&gt;Blando, S.&lt;/author&gt;&lt;author&gt;Anchesi, I.&lt;/author&gt;&lt;author&gt;Mazzon, E.&lt;/author&gt;&lt;author&gt;Gugliandolo, A.&lt;/author&gt;&lt;/authors&gt;&lt;/contributors&gt;&lt;auth-address&gt;IRCCS Centro Neurolesi &amp;quot;Bonino-Pulejo&amp;quot;, Via Provinciale Palermo, Contrada Casazza, 98124 Messina, Italy.&lt;/auth-address&gt;&lt;titles&gt;&lt;title&gt;Can a Scaffold Enriched with Mesenchymal Stem Cells Be a Good Treatment for Spinal Cord Injury?&lt;/title&gt;&lt;secondary-title&gt;Int J Mol Sci&lt;/secondary-title&gt;&lt;/titles&gt;&lt;periodical&gt;&lt;full-title&gt;Int J Mol Sci&lt;/full-title&gt;&lt;/periodical&gt;&lt;volume&gt;23&lt;/volume&gt;&lt;number&gt;14&lt;/number&gt;&lt;edition&gt;20220707&lt;/edition&gt;&lt;keywords&gt;&lt;keyword&gt;Animals&lt;/keyword&gt;&lt;keyword&gt;Humans&lt;/keyword&gt;&lt;keyword&gt;*Mesenchymal Stem Cell Transplantation/methods&lt;/keyword&gt;&lt;keyword&gt;*Mesenchymal Stem Cells/metabolism&lt;/keyword&gt;&lt;keyword&gt;Rats&lt;/keyword&gt;&lt;keyword&gt;Rats, Sprague-Dawley&lt;/keyword&gt;&lt;keyword&gt;Spinal Cord/metabolism&lt;/keyword&gt;&lt;keyword&gt;*Spinal Cord Injuries/metabolism&lt;/keyword&gt;&lt;keyword&gt;Tissue Scaffolds&lt;/keyword&gt;&lt;keyword&gt;Plga&lt;/keyword&gt;&lt;keyword&gt;chitosan&lt;/keyword&gt;&lt;keyword&gt;collagen&lt;/keyword&gt;&lt;keyword&gt;fibrin&lt;/keyword&gt;&lt;keyword&gt;mesenchymal stem cell&lt;/keyword&gt;&lt;keyword&gt;scaffold&lt;/keyword&gt;&lt;keyword&gt;spinal cord injury&lt;/keyword&gt;&lt;/keywords&gt;&lt;dates&gt;&lt;year&gt;2022&lt;/year&gt;&lt;pub-dates&gt;&lt;date&gt;Jul 7&lt;/date&gt;&lt;/pub-dates&gt;&lt;/dates&gt;&lt;isbn&gt;1422-0067&lt;/isbn&gt;&lt;accession-num&gt;35886890&lt;/accession-num&gt;&lt;urls&gt;&lt;/urls&gt;&lt;custom1&gt;The authors declare no conflict of interest.&lt;/custom1&gt;&lt;custom2&gt;PMC9319719&lt;/custom2&gt;&lt;electronic-resource-num&gt;10.3390/ijms23147545&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 xml:space="preserve">. Due to its high biocompatibility, fibrin is used to support stem cell transplantation for attachment and growth to promote nerve regeneration. Previous studies have shown that fibrin scaffolds are widely used to support the differentiation of embryonic stem cell-derived NPCs into neurons and oligodendrocytes, </w:t>
      </w:r>
      <w:r w:rsidR="004C1A06" w:rsidRPr="004C1A06">
        <w:rPr>
          <w:rFonts w:ascii="Times New Roman" w:hAnsi="Times New Roman" w:cs="Times New Roman"/>
          <w:sz w:val="24"/>
        </w:rPr>
        <w:t>as well as the development of</w:t>
      </w:r>
      <w:r>
        <w:rPr>
          <w:rFonts w:ascii="Times New Roman" w:hAnsi="Times New Roman" w:cs="Times New Roman"/>
          <w:sz w:val="24"/>
        </w:rPr>
        <w:t xml:space="preserve"> an effective cell delivery platform for neurons derived from pluripotent stem cells </w:t>
      </w:r>
      <w:r>
        <w:rPr>
          <w:rFonts w:ascii="Times New Roman" w:hAnsi="Times New Roman" w:cs="Times New Roman"/>
          <w:sz w:val="24"/>
        </w:rPr>
        <w:fldChar w:fldCharType="begin">
          <w:fldData xml:space="preserve">PEVuZE5vdGU+PENpdGU+PEF1dGhvcj5XaWxsZXJ0aDwvQXV0aG9yPjxZZWFyPjIwMDg8L1llYXI+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XaWxsZXJ0aDwvQXV0aG9yPjxZZWFyPjIwMDg8L1llYXI+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illerth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Willerth&lt;/Author&gt;&lt;Year&gt;2006&lt;/Year&gt;&lt;RecNum&gt;807&lt;/RecNum&gt;&lt;DisplayText&gt;[40]&lt;/DisplayText&gt;&lt;record&gt;&lt;rec-number&gt;807&lt;/rec-number&gt;&lt;foreign-keys&gt;&lt;key app="EN" db-id="e9wsff0w5w02dqe2ascpedv8vsxx0x22zsap" timestamp="1698823494"&gt;807&lt;/key&gt;&lt;/foreign-keys&gt;&lt;ref-type name="Journal Article"&gt;17&lt;/ref-type&gt;&lt;contributors&gt;&lt;authors&gt;&lt;author&gt;Willerth, S. M.&lt;/author&gt;&lt;author&gt;Arendas, K. J.&lt;/author&gt;&lt;author&gt;Gottlieb, D. I.&lt;/author&gt;&lt;author&gt;Sakiyama-Elbert, S. E.&lt;/author&gt;&lt;/authors&gt;&lt;/contributors&gt;&lt;auth-address&gt;Department of Biomedical Engineering, Washington University in St. Louis, Campus Box 1097, One Brookings Drive, Saint Louis, MO 63130, USA.&lt;/auth-address&gt;&lt;titles&gt;&lt;title&gt;Optimization of fibrin scaffolds for differentiation of murine embryonic stem cells into neural lineage cells&lt;/title&gt;&lt;secondary-title&gt;Biomaterials&lt;/secondary-title&gt;&lt;/titles&gt;&lt;periodical&gt;&lt;full-title&gt;Biomaterials&lt;/full-title&gt;&lt;/periodical&gt;&lt;pages&gt;5990-6003&lt;/pages&gt;&lt;volume&gt;27&lt;/volume&gt;&lt;number&gt;36&lt;/number&gt;&lt;edition&gt;20060817&lt;/edition&gt;&lt;keywords&gt;&lt;keyword&gt;Animals&lt;/keyword&gt;&lt;keyword&gt;Biocompatible Materials/chemistry&lt;/keyword&gt;&lt;keyword&gt;Cell Culture Techniques/*methods&lt;/keyword&gt;&lt;keyword&gt;Cell Differentiation/drug effects&lt;/keyword&gt;&lt;keyword&gt;Cell Line&lt;/keyword&gt;&lt;keyword&gt;Cell Proliferation/drug effects&lt;/keyword&gt;&lt;keyword&gt;Cell Survival/drug effects&lt;/keyword&gt;&lt;keyword&gt;Cells, Cultured&lt;/keyword&gt;&lt;keyword&gt;Fibrin/chemistry/*pharmacology&lt;/keyword&gt;&lt;keyword&gt;Mice&lt;/keyword&gt;&lt;keyword&gt;Neurons/*cytology/drug effects/*physiology&lt;/keyword&gt;&lt;keyword&gt;Stem Cells/*cytology/drug effects/*physiology&lt;/keyword&gt;&lt;keyword&gt;Tissue Engineering/*methods&lt;/keyword&gt;&lt;/keywords&gt;&lt;dates&gt;&lt;year&gt;2006&lt;/year&gt;&lt;pub-dates&gt;&lt;date&gt;Dec&lt;/date&gt;&lt;/pub-dates&gt;&lt;/dates&gt;&lt;isbn&gt;0142-9612 (Print)&amp;#xD;0142-9612&lt;/isbn&gt;&lt;accession-num&gt;16919326&lt;/accession-num&gt;&lt;urls&gt;&lt;/urls&gt;&lt;custom2&gt;PMC1794024&lt;/custom2&gt;&lt;custom6&gt;NIHMS13337&lt;/custom6&gt;&lt;electronic-resource-num&gt;10.1016/j.biomaterials.2006.07.036&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confirmed through research that fibrin scaffold can be used as a platform for neural tissue engineering to treat SCI. Other studies have shown that mesenchymal stem cells (MSCs) cultured in fibrin glue</w:t>
      </w:r>
      <w:r w:rsidR="004C1A06" w:rsidRPr="004C1A06">
        <w:t xml:space="preserve"> </w:t>
      </w:r>
      <w:r w:rsidR="004C1A06" w:rsidRPr="004C1A06">
        <w:rPr>
          <w:rFonts w:ascii="Times New Roman" w:hAnsi="Times New Roman" w:cs="Times New Roman"/>
          <w:sz w:val="24"/>
        </w:rPr>
        <w:t>exhibit robust viability and enhanced differentiation potential</w:t>
      </w:r>
      <w:r w:rsidR="004C1A06">
        <w:rPr>
          <w:rFonts w:ascii="Times New Roman" w:hAnsi="Times New Roman" w:cs="Times New Roman"/>
          <w:sz w:val="24"/>
        </w:rPr>
        <w:t>,</w:t>
      </w:r>
      <w:r>
        <w:rPr>
          <w:rFonts w:ascii="Times New Roman" w:hAnsi="Times New Roman" w:cs="Times New Roman"/>
          <w:sz w:val="24"/>
        </w:rPr>
        <w:t xml:space="preserve"> promot</w:t>
      </w:r>
      <w:r w:rsidR="004C1A06">
        <w:rPr>
          <w:rFonts w:ascii="Times New Roman" w:hAnsi="Times New Roman" w:cs="Times New Roman"/>
          <w:sz w:val="24"/>
        </w:rPr>
        <w:t>ing</w:t>
      </w:r>
      <w:r>
        <w:rPr>
          <w:rFonts w:ascii="Times New Roman" w:hAnsi="Times New Roman" w:cs="Times New Roman"/>
          <w:sz w:val="24"/>
        </w:rPr>
        <w:t xml:space="preserve"> MSCs to differentiate into neurons </w:t>
      </w:r>
      <w:r>
        <w:rPr>
          <w:rFonts w:ascii="Times New Roman" w:hAnsi="Times New Roman" w:cs="Times New Roman"/>
          <w:sz w:val="24"/>
        </w:rPr>
        <w:fldChar w:fldCharType="begin">
          <w:fldData xml:space="preserve">PEVuZE5vdGU+PENpdGU+PEF1dGhvcj5Zb3VzZWZpPC9BdXRob3I+PFllYXI+MjAxOTwvWWVhcj48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Zb3VzZWZpPC9BdXRob3I+PFllYXI+MjAxOTwvWWVhcj48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41, 42]</w:t>
      </w:r>
      <w:r>
        <w:rPr>
          <w:rFonts w:ascii="Times New Roman" w:hAnsi="Times New Roman" w:cs="Times New Roman"/>
          <w:sz w:val="24"/>
        </w:rPr>
        <w:fldChar w:fldCharType="end"/>
      </w:r>
      <w:r>
        <w:rPr>
          <w:rFonts w:ascii="Times New Roman" w:hAnsi="Times New Roman" w:cs="Times New Roman"/>
          <w:sz w:val="24"/>
        </w:rPr>
        <w:t xml:space="preserve">. </w:t>
      </w:r>
    </w:p>
    <w:p w14:paraId="3C805864" w14:textId="77777777" w:rsidR="00D12AE0" w:rsidRDefault="00D12AE0">
      <w:pPr>
        <w:spacing w:line="360" w:lineRule="auto"/>
        <w:rPr>
          <w:rFonts w:ascii="Times New Roman" w:eastAsia="微软雅黑" w:hAnsi="Times New Roman" w:cs="Times New Roman"/>
          <w:b/>
          <w:bCs/>
          <w:color w:val="303133"/>
          <w:sz w:val="24"/>
          <w:shd w:val="clear" w:color="auto" w:fill="FFFFFF"/>
        </w:rPr>
      </w:pPr>
    </w:p>
    <w:p w14:paraId="22CBDA3C" w14:textId="77777777" w:rsidR="00D12AE0" w:rsidRDefault="00A27FCC">
      <w:pPr>
        <w:numPr>
          <w:ilvl w:val="0"/>
          <w:numId w:val="2"/>
        </w:num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 xml:space="preserve">Fibrin scaffold combined with stem cell transplantation for spinal cord repair </w:t>
      </w:r>
    </w:p>
    <w:p w14:paraId="017FE47A" w14:textId="1202B4C1" w:rsidR="00D12AE0" w:rsidRDefault="00A27FCC">
      <w:pPr>
        <w:widowControl/>
        <w:spacing w:line="360" w:lineRule="auto"/>
        <w:rPr>
          <w:rFonts w:ascii="Times New Roman" w:hAnsi="Times New Roman" w:cs="Times New Roman"/>
          <w:sz w:val="24"/>
        </w:rPr>
      </w:pPr>
      <w:r>
        <w:rPr>
          <w:rFonts w:ascii="Times New Roman" w:hAnsi="Times New Roman" w:cs="Times New Roman"/>
          <w:sz w:val="24"/>
        </w:rPr>
        <w:t xml:space="preserve">Although various medical technologies have changed with each passing day, there is no effective way to solve the problem of nerve regeneration. Stem cell transplantation </w:t>
      </w:r>
      <w:r w:rsidR="004C1A06">
        <w:rPr>
          <w:rFonts w:ascii="Times New Roman" w:hAnsi="Times New Roman" w:cs="Times New Roman"/>
          <w:sz w:val="24"/>
        </w:rPr>
        <w:t xml:space="preserve">have </w:t>
      </w:r>
      <w:r>
        <w:rPr>
          <w:rFonts w:ascii="Times New Roman" w:hAnsi="Times New Roman" w:cs="Times New Roman"/>
          <w:sz w:val="24"/>
        </w:rPr>
        <w:t>show</w:t>
      </w:r>
      <w:r w:rsidR="004C1A06">
        <w:rPr>
          <w:rFonts w:ascii="Times New Roman" w:hAnsi="Times New Roman" w:cs="Times New Roman"/>
          <w:sz w:val="24"/>
        </w:rPr>
        <w:t>n</w:t>
      </w:r>
      <w:r>
        <w:rPr>
          <w:rFonts w:ascii="Times New Roman" w:hAnsi="Times New Roman" w:cs="Times New Roman"/>
          <w:sz w:val="24"/>
        </w:rPr>
        <w:t xml:space="preserve"> the potential of neuroprotection and nerve regeneration in SCI, with various targets and responses to stimuli, such as regulating inflammatory response, providing nutritional support, and improving plasticity </w:t>
      </w:r>
      <w:r>
        <w:rPr>
          <w:rFonts w:ascii="Times New Roman" w:hAnsi="Times New Roman" w:cs="Times New Roman"/>
          <w:sz w:val="24"/>
        </w:rPr>
        <w:fldChar w:fldCharType="begin">
          <w:fldData xml:space="preserve">PEVuZE5vdGU+PENpdGU+PEF1dGhvcj5IdWFuZzwvQXV0aG9yPjxZZWFyPjIwMjE8L1llYXI+PFJl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Nzg3Njc1
NzwvY3VzdG9tMj48ZWxlY3Ryb25pYy1yZXNvdXJjZS1udW0+MTAuMTE3Ny8wOTYzNjg5NzIxOTg5
MjY2PC9lbGVjdHJvbmljLXJlc291cmNlLW51bT48cmVtb3RlLWRhdGFiYXNlLXByb3ZpZGVyPk5M
TTwvcmVtb3RlLWRhdGFiYXNlLXByb3ZpZGVyPjxsYW5ndWFnZT5lbmc8L2xhbmd1YWdlPjwvcmVj
b3JkPjwvQ2l0ZT48L0VuZE5vdGU+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IdWFuZzwvQXV0aG9yPjxZZWFyPjIwMjE8L1llYXI+PFJl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Nzg3Njc1
NzwvY3VzdG9tMj48ZWxlY3Ryb25pYy1yZXNvdXJjZS1udW0+MTAuMTE3Ny8wOTYzNjg5NzIxOTg5
MjY2PC9lbGVjdHJvbmljLXJlc291cmNlLW51bT48cmVtb3RlLWRhdGFiYXNlLXByb3ZpZGVyPk5M
TTwvcmVtb3RlLWRhdGFiYXNlLXByb3ZpZGVyPjxsYW5ndWFnZT5lbmc8L2xhbmd1YWdlPjwvcmVj
b3JkPjwvQ2l0ZT48L0VuZE5vdGU+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xml:space="preserve">. The therapeutic principles of stem cells for SCI include replacement of damaged neurons and glial cells, secretion of trophic factors, inhibition of glial scar formation, and promotion of axon regeneration. Among these, it is more important that stem cell transplantation can prevent or replace damaged glial cells, especially oligodendrocytes, which can promote the remyelination of surviving axons </w:t>
      </w:r>
      <w:r>
        <w:rPr>
          <w:rFonts w:ascii="Times New Roman" w:hAnsi="Times New Roman" w:cs="Times New Roman"/>
          <w:sz w:val="24"/>
        </w:rPr>
        <w:fldChar w:fldCharType="begin">
          <w:fldData xml:space="preserve">PEVuZE5vdGU+PENpdGU+PEF1dGhvcj5NdWhlcmVtdTwvQXV0aG9yPjxZZWFyPjIwMTY8L1llYXI+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NdWhlcmVtdTwvQXV0aG9yPjxZZWFyPjIwMTY8L1llYXI+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4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b/>
          <w:bCs/>
          <w:sz w:val="24"/>
        </w:rPr>
        <w:t>Figure 1B-C</w:t>
      </w:r>
      <w:r>
        <w:rPr>
          <w:rFonts w:ascii="Times New Roman" w:hAnsi="Times New Roman" w:cs="Times New Roman"/>
          <w:sz w:val="24"/>
        </w:rPr>
        <w:t>). The fibrin scaffold technology can provide support and guide the growth of stem cell-derived axons, provide protection for new axons, avoid scar tissue invasion, reduce the apoptosis of transplanted stem cells, and improve the survival rate of transplanted cells. The following are some of the hot research topics in recent years on the combination of stem cells and SCI (</w:t>
      </w:r>
      <w:r>
        <w:rPr>
          <w:rFonts w:ascii="Times New Roman" w:hAnsi="Times New Roman" w:cs="Times New Roman"/>
          <w:b/>
          <w:bCs/>
          <w:sz w:val="24"/>
        </w:rPr>
        <w:t>Table 1</w:t>
      </w:r>
      <w:r>
        <w:rPr>
          <w:rFonts w:ascii="Times New Roman" w:hAnsi="Times New Roman" w:cs="Times New Roman"/>
          <w:sz w:val="24"/>
        </w:rPr>
        <w:t>).</w:t>
      </w:r>
    </w:p>
    <w:p w14:paraId="226CC409" w14:textId="77777777" w:rsidR="00D12AE0" w:rsidRDefault="00A27FCC">
      <w:pPr>
        <w:widowControl/>
        <w:spacing w:line="360" w:lineRule="auto"/>
        <w:rPr>
          <w:rFonts w:ascii="Times New Roman" w:hAnsi="Times New Roman" w:cs="Times New Roman"/>
          <w:sz w:val="24"/>
        </w:rPr>
      </w:pPr>
      <w:r>
        <w:rPr>
          <w:rFonts w:ascii="Times New Roman" w:hAnsi="Times New Roman" w:cs="Times New Roman"/>
          <w:b/>
          <w:bCs/>
          <w:sz w:val="24"/>
        </w:rPr>
        <w:t xml:space="preserve">3.1 Embryonic stem cells </w:t>
      </w:r>
    </w:p>
    <w:p w14:paraId="41A94B16" w14:textId="11B4154E" w:rsidR="00D12AE0" w:rsidRDefault="00A27FCC">
      <w:pPr>
        <w:widowControl/>
        <w:spacing w:line="360" w:lineRule="auto"/>
        <w:rPr>
          <w:rFonts w:ascii="Times New Roman" w:hAnsi="Times New Roman" w:cs="Times New Roman"/>
          <w:sz w:val="24"/>
        </w:rPr>
      </w:pPr>
      <w:r>
        <w:rPr>
          <w:rFonts w:ascii="Times New Roman" w:hAnsi="Times New Roman" w:cs="Times New Roman"/>
          <w:sz w:val="24"/>
        </w:rPr>
        <w:t xml:space="preserve">Embryonic stem cells (ESCs) can differentiate into a variety of neuronal cell types, which has great potential as a cell replacement therapy after SCI. It has been shown that </w:t>
      </w:r>
      <w:r>
        <w:rPr>
          <w:rFonts w:ascii="Times New Roman" w:hAnsi="Times New Roman" w:cs="Times New Roman"/>
          <w:sz w:val="24"/>
        </w:rPr>
        <w:lastRenderedPageBreak/>
        <w:t xml:space="preserve">an appropriate fibrin scaffold can enhance the activity of ESC-derived NPCs </w:t>
      </w:r>
      <w:r>
        <w:rPr>
          <w:rFonts w:ascii="Times New Roman" w:hAnsi="Times New Roman" w:cs="Times New Roman"/>
          <w:sz w:val="24"/>
        </w:rPr>
        <w:fldChar w:fldCharType="begin">
          <w:fldData xml:space="preserve">PEVuZE5vdGU+PENpdGU+PEF1dGhvcj5NY0NyZWVkeTwvQXV0aG9yPjxZZWFyPjIwMTQ8L1llYXI+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NY0NyZWVkeTwvQXV0aG9yPjxZZWFyPjIwMTQ8L1llYXI+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45, 46]</w:t>
      </w:r>
      <w:r>
        <w:rPr>
          <w:rFonts w:ascii="Times New Roman" w:hAnsi="Times New Roman" w:cs="Times New Roman"/>
          <w:sz w:val="24"/>
        </w:rPr>
        <w:fldChar w:fldCharType="end"/>
      </w:r>
      <w:r>
        <w:rPr>
          <w:rFonts w:ascii="Times New Roman" w:hAnsi="Times New Roman" w:cs="Times New Roman"/>
          <w:sz w:val="24"/>
        </w:rPr>
        <w:t xml:space="preserve">. Johnson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Kb2huc29uPC9BdXRob3I+PFllYXI+MjAxMDwvWWVhcj48
UmVjTnVtPjgxNDwvUmVjTnVtPjxEaXNwbGF5VGV4dD5bNDd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Kb2huc29uPC9BdXRob3I+PFllYXI+MjAxMDwvWWVhcj48
UmVjTnVtPjgxNDwvUmVjTnVtPjxEaXNwbGF5VGV4dD5bNDd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47]</w:t>
      </w:r>
      <w:r>
        <w:rPr>
          <w:rFonts w:ascii="Times New Roman" w:hAnsi="Times New Roman" w:cs="Times New Roman"/>
          <w:sz w:val="24"/>
        </w:rPr>
        <w:fldChar w:fldCharType="end"/>
      </w:r>
      <w:r>
        <w:rPr>
          <w:rFonts w:ascii="Times New Roman" w:hAnsi="Times New Roman" w:cs="Times New Roman"/>
          <w:sz w:val="24"/>
        </w:rPr>
        <w:t xml:space="preserve"> embedded ESC-derived NPCs containing growth factor and heparin-binding delivery system (HBDS) and found that the combination of neurotrophin-3 (NT-3), platelet-derived growth factor (PDGF) and fibrin scaffold could increase the number of NPCs at the site of SCI. The results prove that the application of fibrin scaffold can help to increase the survival and differentiation of ESC-derived NPCs at the injured site, and this discovery will help to increase the feasibility of fibrin scaffold combined with stem cell transplantation in the treatment of SCI. In addition, Willerth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Willerth&lt;/Author&gt;&lt;Year&gt;2006&lt;/Year&gt;&lt;RecNum&gt;807&lt;/RecNum&gt;&lt;DisplayText&gt;[40]&lt;/DisplayText&gt;&lt;record&gt;&lt;rec-number&gt;807&lt;/rec-number&gt;&lt;foreign-keys&gt;&lt;key app="EN" db-id="e9wsff0w5w02dqe2ascpedv8vsxx0x22zsap" timestamp="1698823494"&gt;807&lt;/key&gt;&lt;/foreign-keys&gt;&lt;ref-type name="Journal Article"&gt;17&lt;/ref-type&gt;&lt;contributors&gt;&lt;authors&gt;&lt;author&gt;Willerth, S. M.&lt;/author&gt;&lt;author&gt;Arendas, K. J.&lt;/author&gt;&lt;author&gt;Gottlieb, D. I.&lt;/author&gt;&lt;author&gt;Sakiyama-Elbert, S. E.&lt;/author&gt;&lt;/authors&gt;&lt;/contributors&gt;&lt;auth-address&gt;Department of Biomedical Engineering, Washington University in St. Louis, Campus Box 1097, One Brookings Drive, Saint Louis, MO 63130, USA.&lt;/auth-address&gt;&lt;titles&gt;&lt;title&gt;Optimization of fibrin scaffolds for differentiation of murine embryonic stem cells into neural lineage cells&lt;/title&gt;&lt;secondary-title&gt;Biomaterials&lt;/secondary-title&gt;&lt;/titles&gt;&lt;periodical&gt;&lt;full-title&gt;Biomaterials&lt;/full-title&gt;&lt;/periodical&gt;&lt;pages&gt;5990-6003&lt;/pages&gt;&lt;volume&gt;27&lt;/volume&gt;&lt;number&gt;36&lt;/number&gt;&lt;edition&gt;20060817&lt;/edition&gt;&lt;keywords&gt;&lt;keyword&gt;Animals&lt;/keyword&gt;&lt;keyword&gt;Biocompatible Materials/chemistry&lt;/keyword&gt;&lt;keyword&gt;Cell Culture Techniques/*methods&lt;/keyword&gt;&lt;keyword&gt;Cell Differentiation/drug effects&lt;/keyword&gt;&lt;keyword&gt;Cell Line&lt;/keyword&gt;&lt;keyword&gt;Cell Proliferation/drug effects&lt;/keyword&gt;&lt;keyword&gt;Cell Survival/drug effects&lt;/keyword&gt;&lt;keyword&gt;Cells, Cultured&lt;/keyword&gt;&lt;keyword&gt;Fibrin/chemistry/*pharmacology&lt;/keyword&gt;&lt;keyword&gt;Mice&lt;/keyword&gt;&lt;keyword&gt;Neurons/*cytology/drug effects/*physiology&lt;/keyword&gt;&lt;keyword&gt;Stem Cells/*cytology/drug effects/*physiology&lt;/keyword&gt;&lt;keyword&gt;Tissue Engineering/*methods&lt;/keyword&gt;&lt;/keywords&gt;&lt;dates&gt;&lt;year&gt;2006&lt;/year&gt;&lt;pub-dates&gt;&lt;date&gt;Dec&lt;/date&gt;&lt;/pub-dates&gt;&lt;/dates&gt;&lt;isbn&gt;0142-9612 (Print)&amp;#xD;0142-9612&lt;/isbn&gt;&lt;accession-num&gt;16919326&lt;/accession-num&gt;&lt;urls&gt;&lt;/urls&gt;&lt;custom2&gt;PMC1794024&lt;/custom2&gt;&lt;custom6&gt;NIHMS13337&lt;/custom6&gt;&lt;electronic-resource-num&gt;10.1016/j.biomaterials.2006.07.036&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experimentally determined the culture conditions suitable for proliferation and differentiation of ESCs in fibrin scaffold. The optimal concentration for fibrin scaffold polymerization is 10 mg/mL of fibrinogen and 2 NIH units/mL of thrombin. After 14 days of continuous culture in the scaffold, ESCs were found to differentiate into neurons and astrocytes by immunohistochemistry.</w:t>
      </w:r>
      <w:r w:rsidR="00E31639">
        <w:rPr>
          <w:rFonts w:ascii="Times New Roman" w:hAnsi="Times New Roman" w:cs="Times New Roman"/>
          <w:sz w:val="24"/>
        </w:rPr>
        <w:t xml:space="preserve"> </w:t>
      </w:r>
      <w:r w:rsidR="00E31639" w:rsidRPr="00E31639">
        <w:rPr>
          <w:rFonts w:ascii="Times New Roman" w:hAnsi="Times New Roman" w:cs="Times New Roman"/>
          <w:color w:val="FF0000"/>
          <w:sz w:val="24"/>
        </w:rPr>
        <w:t>Therefore, there is a certain possibility for the treatment of spinal cord injuries in the elderly population through the combination of ESCs and fibrin scaffolds.</w:t>
      </w:r>
    </w:p>
    <w:p w14:paraId="16B26AB7" w14:textId="77777777" w:rsidR="00D12AE0" w:rsidRDefault="00A27FCC">
      <w:pPr>
        <w:widowControl/>
        <w:spacing w:line="360" w:lineRule="auto"/>
        <w:rPr>
          <w:rFonts w:ascii="Times New Roman" w:hAnsi="Times New Roman" w:cs="Times New Roman"/>
          <w:sz w:val="24"/>
        </w:rPr>
      </w:pPr>
      <w:r>
        <w:rPr>
          <w:rFonts w:ascii="Times New Roman" w:hAnsi="Times New Roman" w:cs="Times New Roman"/>
          <w:b/>
          <w:bCs/>
          <w:sz w:val="24"/>
        </w:rPr>
        <w:t>3.2 Induced pluripotent stem cells</w:t>
      </w:r>
    </w:p>
    <w:p w14:paraId="55B4B6DC" w14:textId="780B337A" w:rsidR="00D12AE0" w:rsidRDefault="00A27FCC">
      <w:pPr>
        <w:widowControl/>
        <w:spacing w:line="360" w:lineRule="auto"/>
        <w:rPr>
          <w:rFonts w:ascii="Times New Roman" w:hAnsi="Times New Roman" w:cs="Times New Roman"/>
          <w:sz w:val="24"/>
        </w:rPr>
      </w:pPr>
      <w:r>
        <w:rPr>
          <w:rFonts w:ascii="Times New Roman" w:hAnsi="Times New Roman" w:cs="Times New Roman"/>
          <w:sz w:val="24"/>
        </w:rPr>
        <w:t xml:space="preserve">Induced pluripotent stem cells (iPSCs) reprogram terminally differentiated somatic cells into pluripotent stem cells by introducing specific transcription factors into adult somatic cells </w:t>
      </w:r>
      <w:r>
        <w:rPr>
          <w:rFonts w:ascii="Times New Roman" w:hAnsi="Times New Roman" w:cs="Times New Roman"/>
          <w:sz w:val="24"/>
        </w:rPr>
        <w:fldChar w:fldCharType="begin">
          <w:fldData xml:space="preserve">PEVuZE5vdGU+PENpdGU+PEF1dGhvcj5UYWthaGFzaGk8L0F1dGhvcj48WWVhcj4yMDA3PC9ZZWFy
PjxSZWNOdW0+ODE1PC9SZWNOdW0+PERpc3BsYXlUZXh0Pls0OCwgNDldPC9EaXNwbGF5VGV4dD48
cmVjb3JkPjxyZWMtbnVtYmVyPjgxNTwvcmVjLW51bWJlcj48Zm9yZWlnbi1rZXlzPjxrZXkgYXBw
PSJFTiIgZGItaWQ9ImU5d3NmZjB3NXcwMmRxZTJhc2NwZWR2OHZzeHgweDIyenNhcCIgdGltZXN0
YW1wPSIxNjk4ODI1MDg2Ij44MTU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wvdGl0bGVz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8L2lzYm4+PGFjY2Vzc2lvbi1udW0+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</w:fldData>
        </w:fldChar>
      </w:r>
      <w:r w:rsidR="00BA531B">
        <w:rPr>
          <w:rFonts w:ascii="Times New Roman" w:hAnsi="Times New Roman" w:cs="Times New Roman"/>
          <w:sz w:val="24"/>
        </w:rPr>
        <w:instrText xml:space="preserve"> ADDIN EN.CITE </w:instrText>
      </w:r>
      <w:r w:rsidR="00BA531B">
        <w:rPr>
          <w:rFonts w:ascii="Times New Roman" w:hAnsi="Times New Roman" w:cs="Times New Roman"/>
          <w:sz w:val="24"/>
        </w:rPr>
        <w:fldChar w:fldCharType="begin">
          <w:fldData xml:space="preserve">PEVuZE5vdGU+PENpdGU+PEF1dGhvcj5UYWthaGFzaGk8L0F1dGhvcj48WWVhcj4yMDA3PC9ZZWFy
PjxSZWNOdW0+ODE1PC9SZWNOdW0+PERpc3BsYXlUZXh0Pls0OCwgNDldPC9EaXNwbGF5VGV4dD48
cmVjb3JkPjxyZWMtbnVtYmVyPjgxNTwvcmVjLW51bWJlcj48Zm9yZWlnbi1rZXlzPjxrZXkgYXBw
PSJFTiIgZGItaWQ9ImU5d3NmZjB3NXcwMmRxZTJhc2NwZWR2OHZzeHgweDIyenNhcCIgdGltZXN0
YW1wPSIxNjk4ODI1MDg2Ij44MTU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wvdGl0bGVz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8L2lzYm4+PGFjY2Vzc2lvbi1udW0+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</w:fldData>
        </w:fldChar>
      </w:r>
      <w:r w:rsidR="00BA531B">
        <w:rPr>
          <w:rFonts w:ascii="Times New Roman" w:hAnsi="Times New Roman" w:cs="Times New Roman"/>
          <w:sz w:val="24"/>
        </w:rPr>
        <w:instrText xml:space="preserve"> ADDIN EN.CITE.DATA </w:instrText>
      </w:r>
      <w:r w:rsidR="00BA531B">
        <w:rPr>
          <w:rFonts w:ascii="Times New Roman" w:hAnsi="Times New Roman" w:cs="Times New Roman"/>
          <w:sz w:val="24"/>
        </w:rPr>
      </w:r>
      <w:r w:rsidR="00BA531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A531B">
        <w:rPr>
          <w:rFonts w:ascii="Times New Roman" w:hAnsi="Times New Roman" w:cs="Times New Roman"/>
          <w:noProof/>
          <w:sz w:val="24"/>
        </w:rPr>
        <w:t>[48, 49]</w:t>
      </w:r>
      <w:r>
        <w:rPr>
          <w:rFonts w:ascii="Times New Roman" w:hAnsi="Times New Roman" w:cs="Times New Roman"/>
          <w:sz w:val="24"/>
        </w:rPr>
        <w:fldChar w:fldCharType="end"/>
      </w:r>
      <w:r>
        <w:rPr>
          <w:rFonts w:ascii="Times New Roman" w:hAnsi="Times New Roman" w:cs="Times New Roman"/>
          <w:sz w:val="24"/>
        </w:rPr>
        <w:t xml:space="preserve">. After reprogramming under specific conditions, the differentiated somatic cells returned to the totipotent state. Montgomery </w:t>
      </w:r>
      <w:bookmarkStart w:id="1" w:name="_Hlk157686665"/>
      <w:r>
        <w:rPr>
          <w:rFonts w:ascii="Times New Roman" w:hAnsi="Times New Roman" w:cs="Times New Roman"/>
          <w:i/>
          <w:iCs/>
          <w:sz w:val="24"/>
        </w:rPr>
        <w:t>et al.</w:t>
      </w:r>
      <w:bookmarkEnd w:id="1"/>
      <w:r>
        <w:rPr>
          <w:rFonts w:ascii="Times New Roman" w:hAnsi="Times New Roman" w:cs="Times New Roman"/>
          <w:sz w:val="24"/>
        </w:rPr>
        <w:t xml:space="preserve"> </w:t>
      </w:r>
      <w:r>
        <w:rPr>
          <w:rFonts w:ascii="Times New Roman" w:hAnsi="Times New Roman" w:cs="Times New Roman"/>
          <w:sz w:val="24"/>
        </w:rPr>
        <w:fldChar w:fldCharType="begin"/>
      </w:r>
      <w:r w:rsidR="00BA531B">
        <w:rPr>
          <w:rFonts w:ascii="Times New Roman" w:hAnsi="Times New Roman" w:cs="Times New Roman"/>
          <w:sz w:val="24"/>
        </w:rPr>
        <w:instrText xml:space="preserve"> ADDIN EN.CITE &lt;EndNote&gt;&lt;Cite&gt;&lt;Author&gt;Montgomery&lt;/Author&gt;&lt;Year&gt;2015&lt;/Year&gt;&lt;RecNum&gt;817&lt;/RecNum&gt;&lt;DisplayText&gt;[50]&lt;/DisplayText&gt;&lt;record&gt;&lt;rec-number&gt;817&lt;/rec-number&gt;&lt;foreign-keys&gt;&lt;key app="EN" db-id="e9wsff0w5w02dqe2ascpedv8vsxx0x22zsap" timestamp="1698825157"&gt;817&lt;/key&gt;&lt;/foreign-keys&gt;&lt;ref-type name="Journal Article"&gt;17&lt;/ref-type&gt;&lt;contributors&gt;&lt;authors&gt;&lt;author&gt;Montgomery, A.&lt;/author&gt;&lt;author&gt;Wong, A.&lt;/author&gt;&lt;author&gt;Gabers, N.&lt;/author&gt;&lt;author&gt;Willerth, S. M.&lt;/author&gt;&lt;/authors&gt;&lt;/contributors&gt;&lt;auth-address&gt;Department of Mechanical Engineering, University of Victoria, Canada. willerth@uvic.ca.&lt;/auth-address&gt;&lt;titles&gt;&lt;title&gt;Engineering personalized neural tissue by combining induced pluripotent stem cells with fibrin scaffolds&lt;/title&gt;&lt;secondary-title&gt;Biomater Sci&lt;/secondary-title&gt;&lt;/titles&gt;&lt;periodical&gt;&lt;full-title&gt;Biomater Sci&lt;/full-title&gt;&lt;/periodical&gt;&lt;pages&gt;401-13&lt;/pages&gt;&lt;volume&gt;3&lt;/volume&gt;&lt;number&gt;2&lt;/number&gt;&lt;edition&gt;20141016&lt;/edition&gt;&lt;keywords&gt;&lt;keyword&gt;Animals&lt;/keyword&gt;&lt;keyword&gt;Biocompatible Materials/*chemistry/metabolism&lt;/keyword&gt;&lt;keyword&gt;Cell Differentiation/drug effects&lt;/keyword&gt;&lt;keyword&gt;Embryonic Stem Cells/chemistry/*cytology&lt;/keyword&gt;&lt;keyword&gt;Fibrin/*chemistry/metabolism&lt;/keyword&gt;&lt;keyword&gt;Humans&lt;/keyword&gt;&lt;keyword&gt;Induced Pluripotent Stem Cells/chemistry/*cytology&lt;/keyword&gt;&lt;keyword&gt;Mice&lt;/keyword&gt;&lt;keyword&gt;Nerve Tissue/cytology/*drug effects&lt;/keyword&gt;&lt;keyword&gt;Pluripotent Stem Cells/*chemistry/metabolism&lt;/keyword&gt;&lt;keyword&gt;Spinal Cord Injuries/*metabolism&lt;/keyword&gt;&lt;keyword&gt;Tissue Engineering/*methods&lt;/keyword&gt;&lt;/keywords&gt;&lt;dates&gt;&lt;year&gt;2015&lt;/year&gt;&lt;pub-dates&gt;&lt;date&gt;Feb&lt;/date&gt;&lt;/pub-dates&gt;&lt;/dates&gt;&lt;isbn&gt;2047-4830&lt;/isbn&gt;&lt;accession-num&gt;26218131&lt;/accession-num&gt;&lt;urls&gt;&lt;/urls&gt;&lt;electronic-resource-num&gt;10.1039/c4bm00299g&lt;/electronic-resource-num&gt;&lt;remote-database-provider&gt;NLM&lt;/remote-database-provider&gt;&lt;language&gt;eng&lt;/language&gt;&lt;/record&gt;&lt;/Cite&gt;&lt;/EndNote&gt;</w:instrText>
      </w:r>
      <w:r>
        <w:rPr>
          <w:rFonts w:ascii="Times New Roman" w:hAnsi="Times New Roman" w:cs="Times New Roman"/>
          <w:sz w:val="24"/>
        </w:rPr>
        <w:fldChar w:fldCharType="separate"/>
      </w:r>
      <w:r w:rsidR="00BA531B">
        <w:rPr>
          <w:rFonts w:ascii="Times New Roman" w:hAnsi="Times New Roman" w:cs="Times New Roman"/>
          <w:noProof/>
          <w:sz w:val="24"/>
        </w:rPr>
        <w:t>[50]</w:t>
      </w:r>
      <w:r>
        <w:rPr>
          <w:rFonts w:ascii="Times New Roman" w:hAnsi="Times New Roman" w:cs="Times New Roman"/>
          <w:sz w:val="24"/>
        </w:rPr>
        <w:fldChar w:fldCharType="end"/>
      </w:r>
      <w:r>
        <w:rPr>
          <w:rFonts w:ascii="Times New Roman" w:hAnsi="Times New Roman" w:cs="Times New Roman"/>
          <w:sz w:val="24"/>
        </w:rPr>
        <w:t xml:space="preserve"> designed two systems to investigate whether iPSCs</w:t>
      </w:r>
      <w:r w:rsidR="00FB7FE8">
        <w:rPr>
          <w:rFonts w:ascii="Times New Roman" w:hAnsi="Times New Roman" w:cs="Times New Roman"/>
          <w:sz w:val="24"/>
        </w:rPr>
        <w:t>, when combination with fibrin scaffold,</w:t>
      </w:r>
      <w:r>
        <w:rPr>
          <w:rFonts w:ascii="Times New Roman" w:hAnsi="Times New Roman" w:cs="Times New Roman"/>
          <w:sz w:val="24"/>
        </w:rPr>
        <w:t xml:space="preserve"> could increase the number of iPSCs differentiated into neural cells. The results confirmed that the differentiation ability of iPSCs on the fibrin scaffold platform was improved, and the promotion of neurons generated from murine iPSC-derived EBs seeded in fiber could be maximized using the 2-/4+ differentiation protocol. </w:t>
      </w:r>
      <w:r w:rsidR="00354FE6" w:rsidRPr="00354FE6">
        <w:rPr>
          <w:rFonts w:ascii="Times New Roman" w:hAnsi="Times New Roman" w:cs="Times New Roman"/>
          <w:color w:val="FF0000"/>
          <w:sz w:val="24"/>
        </w:rPr>
        <w:t xml:space="preserve">Bahareh </w:t>
      </w:r>
      <w:r w:rsidR="00354FE6" w:rsidRPr="00354FE6">
        <w:rPr>
          <w:rFonts w:ascii="Times New Roman" w:hAnsi="Times New Roman" w:cs="Times New Roman"/>
          <w:i/>
          <w:iCs/>
          <w:color w:val="FF0000"/>
          <w:sz w:val="24"/>
        </w:rPr>
        <w:t>et al.</w:t>
      </w:r>
      <w:r w:rsidR="00354FE6" w:rsidRPr="00354FE6">
        <w:rPr>
          <w:rFonts w:ascii="Times New Roman" w:hAnsi="Times New Roman" w:cs="Times New Roman"/>
          <w:color w:val="FF0000"/>
          <w:sz w:val="24"/>
        </w:rPr>
        <w:t xml:space="preserve"> </w:t>
      </w:r>
      <w:r w:rsidR="00354FE6" w:rsidRPr="00354FE6">
        <w:rPr>
          <w:rFonts w:ascii="Times New Roman" w:hAnsi="Times New Roman" w:cs="Times New Roman"/>
          <w:color w:val="FF0000"/>
          <w:sz w:val="24"/>
        </w:rPr>
        <w:fldChar w:fldCharType="begin">
          <w:fldData xml:space="preserve">PEVuZE5vdGU+PENpdGU+PEF1dGhvcj5OYXphcmk8L0F1dGhvcj48WWVhcj4yMDIwPC9ZZWFyPjxS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</w:fldData>
        </w:fldChar>
      </w:r>
      <w:r w:rsidR="00354FE6" w:rsidRPr="00354FE6">
        <w:rPr>
          <w:rFonts w:ascii="Times New Roman" w:hAnsi="Times New Roman" w:cs="Times New Roman"/>
          <w:color w:val="FF0000"/>
          <w:sz w:val="24"/>
        </w:rPr>
        <w:instrText xml:space="preserve"> ADDIN EN.CITE </w:instrText>
      </w:r>
      <w:r w:rsidR="00354FE6" w:rsidRPr="00354FE6">
        <w:rPr>
          <w:rFonts w:ascii="Times New Roman" w:hAnsi="Times New Roman" w:cs="Times New Roman"/>
          <w:color w:val="FF0000"/>
          <w:sz w:val="24"/>
        </w:rPr>
        <w:fldChar w:fldCharType="begin">
          <w:fldData xml:space="preserve">PEVuZE5vdGU+PENpdGU+PEF1dGhvcj5OYXphcmk8L0F1dGhvcj48WWVhcj4yMDIwPC9ZZWFyPjxS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</w:fldData>
        </w:fldChar>
      </w:r>
      <w:r w:rsidR="00354FE6" w:rsidRPr="00354FE6">
        <w:rPr>
          <w:rFonts w:ascii="Times New Roman" w:hAnsi="Times New Roman" w:cs="Times New Roman"/>
          <w:color w:val="FF0000"/>
          <w:sz w:val="24"/>
        </w:rPr>
        <w:instrText xml:space="preserve"> ADDIN EN.CITE.DATA </w:instrText>
      </w:r>
      <w:r w:rsidR="00354FE6" w:rsidRPr="00354FE6">
        <w:rPr>
          <w:rFonts w:ascii="Times New Roman" w:hAnsi="Times New Roman" w:cs="Times New Roman"/>
          <w:color w:val="FF0000"/>
          <w:sz w:val="24"/>
        </w:rPr>
      </w:r>
      <w:r w:rsidR="00354FE6" w:rsidRPr="00354FE6">
        <w:rPr>
          <w:rFonts w:ascii="Times New Roman" w:hAnsi="Times New Roman" w:cs="Times New Roman"/>
          <w:color w:val="FF0000"/>
          <w:sz w:val="24"/>
        </w:rPr>
        <w:fldChar w:fldCharType="end"/>
      </w:r>
      <w:r w:rsidR="00354FE6" w:rsidRPr="00354FE6">
        <w:rPr>
          <w:rFonts w:ascii="Times New Roman" w:hAnsi="Times New Roman" w:cs="Times New Roman"/>
          <w:color w:val="FF0000"/>
          <w:sz w:val="24"/>
        </w:rPr>
      </w:r>
      <w:r w:rsidR="00354FE6" w:rsidRPr="00354FE6">
        <w:rPr>
          <w:rFonts w:ascii="Times New Roman" w:hAnsi="Times New Roman" w:cs="Times New Roman"/>
          <w:color w:val="FF0000"/>
          <w:sz w:val="24"/>
        </w:rPr>
        <w:fldChar w:fldCharType="separate"/>
      </w:r>
      <w:r w:rsidR="00354FE6" w:rsidRPr="00354FE6">
        <w:rPr>
          <w:rFonts w:ascii="Times New Roman" w:hAnsi="Times New Roman" w:cs="Times New Roman"/>
          <w:noProof/>
          <w:color w:val="FF0000"/>
          <w:sz w:val="24"/>
        </w:rPr>
        <w:t>[51]</w:t>
      </w:r>
      <w:r w:rsidR="00354FE6" w:rsidRPr="00354FE6">
        <w:rPr>
          <w:rFonts w:ascii="Times New Roman" w:hAnsi="Times New Roman" w:cs="Times New Roman"/>
          <w:color w:val="FF0000"/>
          <w:sz w:val="24"/>
        </w:rPr>
        <w:fldChar w:fldCharType="end"/>
      </w:r>
      <w:r w:rsidR="00354FE6" w:rsidRPr="00354FE6">
        <w:rPr>
          <w:rFonts w:ascii="Times New Roman" w:hAnsi="Times New Roman" w:cs="Times New Roman"/>
          <w:color w:val="FF0000"/>
          <w:sz w:val="24"/>
        </w:rPr>
        <w:t xml:space="preserve"> discovered that fibronectin hydrogels can enhance cell viability and promote the differentiation of iPSCs into pre-oligodendrocytes.</w:t>
      </w:r>
      <w:r w:rsidR="00354FE6">
        <w:rPr>
          <w:rFonts w:ascii="Times New Roman" w:hAnsi="Times New Roman" w:cs="Times New Roman"/>
          <w:sz w:val="24"/>
        </w:rPr>
        <w:t xml:space="preserve"> </w:t>
      </w:r>
      <w:r>
        <w:rPr>
          <w:rFonts w:ascii="Times New Roman" w:hAnsi="Times New Roman" w:cs="Times New Roman"/>
          <w:sz w:val="24"/>
        </w:rPr>
        <w:t>Th</w:t>
      </w:r>
      <w:r w:rsidR="00354FE6">
        <w:rPr>
          <w:rFonts w:ascii="Times New Roman" w:hAnsi="Times New Roman" w:cs="Times New Roman"/>
          <w:sz w:val="24"/>
        </w:rPr>
        <w:t>ese</w:t>
      </w:r>
      <w:r>
        <w:rPr>
          <w:rFonts w:ascii="Times New Roman" w:hAnsi="Times New Roman" w:cs="Times New Roman"/>
          <w:sz w:val="24"/>
        </w:rPr>
        <w:t xml:space="preserve"> experiment</w:t>
      </w:r>
      <w:r w:rsidR="00354FE6">
        <w:rPr>
          <w:rFonts w:ascii="Times New Roman" w:hAnsi="Times New Roman" w:cs="Times New Roman"/>
          <w:sz w:val="24"/>
        </w:rPr>
        <w:t>s</w:t>
      </w:r>
      <w:r>
        <w:rPr>
          <w:rFonts w:ascii="Times New Roman" w:hAnsi="Times New Roman" w:cs="Times New Roman"/>
          <w:sz w:val="24"/>
        </w:rPr>
        <w:t xml:space="preserve"> verified that 3D fibrin can improve the survival rate of transplanted stem cells and the degree of transformation into neural cells. At the same time, it provides ideas and references for</w:t>
      </w:r>
      <w:r w:rsidR="003F7D47" w:rsidRPr="003F7D47">
        <w:t xml:space="preserve"> </w:t>
      </w:r>
      <w:r w:rsidR="003F7D47" w:rsidRPr="003F7D47">
        <w:rPr>
          <w:rFonts w:ascii="Times New Roman" w:hAnsi="Times New Roman" w:cs="Times New Roman"/>
          <w:sz w:val="24"/>
        </w:rPr>
        <w:lastRenderedPageBreak/>
        <w:t>combining</w:t>
      </w:r>
      <w:r>
        <w:rPr>
          <w:rFonts w:ascii="Times New Roman" w:hAnsi="Times New Roman" w:cs="Times New Roman"/>
          <w:sz w:val="24"/>
        </w:rPr>
        <w:t xml:space="preserve"> stem cell transplantation with fibrin scaffold for the treatment of SCI</w:t>
      </w:r>
      <w:r w:rsidR="00354FE6" w:rsidRPr="00354FE6">
        <w:rPr>
          <w:rFonts w:ascii="Times New Roman" w:hAnsi="Times New Roman" w:cs="Times New Roman"/>
          <w:color w:val="FF0000"/>
          <w:sz w:val="24"/>
        </w:rPr>
        <w:t xml:space="preserve"> in aging society</w:t>
      </w:r>
      <w:r w:rsidRPr="00354FE6">
        <w:rPr>
          <w:rFonts w:ascii="Times New Roman" w:hAnsi="Times New Roman" w:cs="Times New Roman"/>
          <w:color w:val="FF0000"/>
          <w:sz w:val="24"/>
        </w:rPr>
        <w:t>.</w:t>
      </w:r>
    </w:p>
    <w:p w14:paraId="10D80199" w14:textId="77777777" w:rsidR="00D12AE0" w:rsidRDefault="00A27FCC">
      <w:pPr>
        <w:widowControl/>
        <w:spacing w:line="360" w:lineRule="auto"/>
        <w:rPr>
          <w:rFonts w:ascii="Times New Roman" w:hAnsi="Times New Roman" w:cs="Times New Roman"/>
          <w:b/>
          <w:bCs/>
          <w:sz w:val="24"/>
        </w:rPr>
      </w:pPr>
      <w:r>
        <w:rPr>
          <w:rFonts w:ascii="Times New Roman" w:hAnsi="Times New Roman" w:cs="Times New Roman"/>
          <w:b/>
          <w:bCs/>
          <w:sz w:val="24"/>
        </w:rPr>
        <w:t xml:space="preserve">3.3 </w:t>
      </w:r>
      <w:bookmarkStart w:id="2" w:name="_Hlk157528939"/>
      <w:r>
        <w:rPr>
          <w:rFonts w:ascii="Times New Roman" w:hAnsi="Times New Roman" w:cs="Times New Roman"/>
          <w:b/>
          <w:bCs/>
          <w:sz w:val="24"/>
        </w:rPr>
        <w:t>Mesenchymal stem cells</w:t>
      </w:r>
      <w:bookmarkEnd w:id="2"/>
    </w:p>
    <w:p w14:paraId="49C1FEBB" w14:textId="353CA475" w:rsidR="00D12AE0" w:rsidRDefault="00392B7D">
      <w:pPr>
        <w:widowControl/>
        <w:spacing w:line="360" w:lineRule="auto"/>
        <w:rPr>
          <w:rFonts w:ascii="Times New Roman" w:hAnsi="Times New Roman" w:cs="Times New Roman"/>
          <w:sz w:val="24"/>
        </w:rPr>
      </w:pPr>
      <w:bookmarkStart w:id="3" w:name="_Hlk157521840"/>
      <w:r w:rsidRPr="00392B7D">
        <w:rPr>
          <w:rFonts w:ascii="Times New Roman" w:hAnsi="Times New Roman" w:cs="Times New Roman"/>
          <w:color w:val="FF0000"/>
          <w:sz w:val="24"/>
        </w:rPr>
        <w:t>The combination of MSCs and a fibrin scaffold can promote the migration of mesenchymal cells across the blood-brain barrier</w:t>
      </w:r>
      <w:r w:rsidR="003F7D47">
        <w:rPr>
          <w:rFonts w:ascii="Times New Roman" w:hAnsi="Times New Roman" w:cs="Times New Roman"/>
          <w:color w:val="FF0000"/>
          <w:sz w:val="24"/>
        </w:rPr>
        <w:t xml:space="preserve"> in rats</w:t>
      </w:r>
      <w:r w:rsidRPr="00392B7D">
        <w:rPr>
          <w:rFonts w:ascii="Times New Roman" w:hAnsi="Times New Roman" w:cs="Times New Roman"/>
          <w:color w:val="FF0000"/>
          <w:sz w:val="24"/>
        </w:rPr>
        <w:t xml:space="preserve">, facilitate the reconstruction of the neural glial cell pool, and induce differentiation into neuron-like cells and oligodendrocyte-like cells </w:t>
      </w:r>
      <w:r w:rsidR="00A27FCC" w:rsidRPr="00392B7D">
        <w:rPr>
          <w:rFonts w:ascii="Times New Roman" w:hAnsi="Times New Roman" w:cs="Times New Roman"/>
          <w:color w:val="FF0000"/>
          <w:sz w:val="24"/>
        </w:rPr>
        <w:fldChar w:fldCharType="begin">
          <w:fldData xml:space="preserve">PEVuZE5vdGU+PENpdGU+PEF1dGhvcj5CbGFuZG88L0F1dGhvcj48WWVhcj4yMDIyPC9ZZWFyPjxS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==
</w:fldData>
        </w:fldChar>
      </w:r>
      <w:r w:rsidR="00354FE6">
        <w:rPr>
          <w:rFonts w:ascii="Times New Roman" w:hAnsi="Times New Roman" w:cs="Times New Roman"/>
          <w:color w:val="FF0000"/>
          <w:sz w:val="24"/>
        </w:rPr>
        <w:instrText xml:space="preserve"> ADDIN EN.CITE </w:instrText>
      </w:r>
      <w:r w:rsidR="00354FE6">
        <w:rPr>
          <w:rFonts w:ascii="Times New Roman" w:hAnsi="Times New Roman" w:cs="Times New Roman"/>
          <w:color w:val="FF0000"/>
          <w:sz w:val="24"/>
        </w:rPr>
        <w:fldChar w:fldCharType="begin">
          <w:fldData xml:space="preserve">PEVuZE5vdGU+PENpdGU+PEF1dGhvcj5CbGFuZG88L0F1dGhvcj48WWVhcj4yMDIyPC9ZZWFyPjxS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==
</w:fldData>
        </w:fldChar>
      </w:r>
      <w:r w:rsidR="00354FE6">
        <w:rPr>
          <w:rFonts w:ascii="Times New Roman" w:hAnsi="Times New Roman" w:cs="Times New Roman"/>
          <w:color w:val="FF0000"/>
          <w:sz w:val="24"/>
        </w:rPr>
        <w:instrText xml:space="preserve"> ADDIN EN.CITE.DATA </w:instrText>
      </w:r>
      <w:r w:rsidR="00354FE6">
        <w:rPr>
          <w:rFonts w:ascii="Times New Roman" w:hAnsi="Times New Roman" w:cs="Times New Roman"/>
          <w:color w:val="FF0000"/>
          <w:sz w:val="24"/>
        </w:rPr>
      </w:r>
      <w:r w:rsidR="00354FE6">
        <w:rPr>
          <w:rFonts w:ascii="Times New Roman" w:hAnsi="Times New Roman" w:cs="Times New Roman"/>
          <w:color w:val="FF0000"/>
          <w:sz w:val="24"/>
        </w:rPr>
        <w:fldChar w:fldCharType="end"/>
      </w:r>
      <w:r w:rsidR="00A27FCC" w:rsidRPr="00392B7D">
        <w:rPr>
          <w:rFonts w:ascii="Times New Roman" w:hAnsi="Times New Roman" w:cs="Times New Roman"/>
          <w:color w:val="FF0000"/>
          <w:sz w:val="24"/>
        </w:rPr>
      </w:r>
      <w:r w:rsidR="00A27FCC" w:rsidRPr="00392B7D">
        <w:rPr>
          <w:rFonts w:ascii="Times New Roman" w:hAnsi="Times New Roman" w:cs="Times New Roman"/>
          <w:color w:val="FF0000"/>
          <w:sz w:val="24"/>
        </w:rPr>
        <w:fldChar w:fldCharType="separate"/>
      </w:r>
      <w:r w:rsidR="00354FE6">
        <w:rPr>
          <w:rFonts w:ascii="Times New Roman" w:hAnsi="Times New Roman" w:cs="Times New Roman"/>
          <w:noProof/>
          <w:color w:val="FF0000"/>
          <w:sz w:val="24"/>
        </w:rPr>
        <w:t>[38, 52]</w:t>
      </w:r>
      <w:r w:rsidR="00A27FCC" w:rsidRPr="00392B7D">
        <w:rPr>
          <w:rFonts w:ascii="Times New Roman" w:hAnsi="Times New Roman" w:cs="Times New Roman"/>
          <w:color w:val="FF0000"/>
          <w:sz w:val="24"/>
        </w:rPr>
        <w:fldChar w:fldCharType="end"/>
      </w:r>
      <w:r w:rsidR="00A27FCC" w:rsidRPr="00392B7D">
        <w:rPr>
          <w:rFonts w:ascii="Times New Roman" w:hAnsi="Times New Roman" w:cs="Times New Roman"/>
          <w:color w:val="FF0000"/>
          <w:sz w:val="24"/>
        </w:rPr>
        <w:t>.</w:t>
      </w:r>
      <w:bookmarkEnd w:id="3"/>
      <w:r w:rsidR="00A27FCC" w:rsidRPr="00392B7D">
        <w:rPr>
          <w:rFonts w:ascii="Times New Roman" w:hAnsi="Times New Roman" w:cs="Times New Roman"/>
          <w:color w:val="FF0000"/>
          <w:sz w:val="24"/>
        </w:rPr>
        <w:t xml:space="preserve"> </w:t>
      </w:r>
      <w:r w:rsidR="00A27FCC">
        <w:rPr>
          <w:rFonts w:ascii="Times New Roman" w:hAnsi="Times New Roman" w:cs="Times New Roman"/>
          <w:sz w:val="24"/>
        </w:rPr>
        <w:t xml:space="preserve">The most commonly used MSCs in combination with fibrin </w:t>
      </w:r>
      <w:r w:rsidR="003F7D47">
        <w:rPr>
          <w:rFonts w:ascii="Times New Roman" w:hAnsi="Times New Roman" w:cs="Times New Roman"/>
          <w:sz w:val="24"/>
        </w:rPr>
        <w:t>for</w:t>
      </w:r>
      <w:r w:rsidR="00A27FCC">
        <w:rPr>
          <w:rFonts w:ascii="Times New Roman" w:hAnsi="Times New Roman" w:cs="Times New Roman"/>
          <w:sz w:val="24"/>
        </w:rPr>
        <w:t xml:space="preserve"> treat</w:t>
      </w:r>
      <w:r w:rsidR="003F7D47">
        <w:rPr>
          <w:rFonts w:ascii="Times New Roman" w:hAnsi="Times New Roman" w:cs="Times New Roman"/>
          <w:sz w:val="24"/>
        </w:rPr>
        <w:t>ing</w:t>
      </w:r>
      <w:r w:rsidR="00A27FCC">
        <w:rPr>
          <w:rFonts w:ascii="Times New Roman" w:hAnsi="Times New Roman" w:cs="Times New Roman"/>
          <w:sz w:val="24"/>
        </w:rPr>
        <w:t xml:space="preserve"> SCI are bone marrow mesenchymal stem cells (BM-MSCs) and adipose-derived mesenchymal stem cells (AD-MSCs). MSCs promote angiogenesis by expressing angiogenic factors, such as vascular endothelial growth factor (VEGF) </w:t>
      </w:r>
      <w:r w:rsidR="00A27FCC">
        <w:rPr>
          <w:rFonts w:ascii="Times New Roman" w:hAnsi="Times New Roman" w:cs="Times New Roman"/>
          <w:sz w:val="24"/>
        </w:rPr>
        <w:fldChar w:fldCharType="begin">
          <w:fldData xml:space="preserve">PEVuZE5vdGU+PENpdGU+PEF1dGhvcj5DaHVuPC9BdXRob3I+PFllYXI+MjAxOTwvWWVhcj48UmVj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DaHVuPC9BdXRob3I+PFllYXI+MjAxOTwvWWVhcj48UmVj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sidR="00A27FCC">
        <w:rPr>
          <w:rFonts w:ascii="Times New Roman" w:hAnsi="Times New Roman" w:cs="Times New Roman"/>
          <w:sz w:val="24"/>
        </w:rPr>
      </w:r>
      <w:r w:rsidR="00A27FCC">
        <w:rPr>
          <w:rFonts w:ascii="Times New Roman" w:hAnsi="Times New Roman" w:cs="Times New Roman"/>
          <w:sz w:val="24"/>
        </w:rPr>
        <w:fldChar w:fldCharType="separate"/>
      </w:r>
      <w:r w:rsidR="00354FE6">
        <w:rPr>
          <w:rFonts w:ascii="Times New Roman" w:hAnsi="Times New Roman" w:cs="Times New Roman"/>
          <w:noProof/>
          <w:sz w:val="24"/>
        </w:rPr>
        <w:t>[53]</w:t>
      </w:r>
      <w:r w:rsidR="00A27FCC">
        <w:rPr>
          <w:rFonts w:ascii="Times New Roman" w:hAnsi="Times New Roman" w:cs="Times New Roman"/>
          <w:sz w:val="24"/>
        </w:rPr>
        <w:fldChar w:fldCharType="end"/>
      </w:r>
      <w:r w:rsidR="00A27FCC">
        <w:rPr>
          <w:rFonts w:ascii="Times New Roman" w:hAnsi="Times New Roman" w:cs="Times New Roman"/>
          <w:sz w:val="24"/>
        </w:rPr>
        <w:t xml:space="preserve">. In addition, MSCs can be used to promote axonal regeneration and myelination of the myelin sheath in nervous system injury, which is </w:t>
      </w:r>
      <w:r w:rsidR="00024D02">
        <w:rPr>
          <w:rFonts w:ascii="Times New Roman" w:hAnsi="Times New Roman" w:cs="Times New Roman"/>
          <w:sz w:val="24"/>
        </w:rPr>
        <w:t xml:space="preserve">beneficial for </w:t>
      </w:r>
      <w:r w:rsidR="00A27FCC">
        <w:rPr>
          <w:rFonts w:ascii="Times New Roman" w:hAnsi="Times New Roman" w:cs="Times New Roman"/>
          <w:sz w:val="24"/>
        </w:rPr>
        <w:t xml:space="preserve">nerve regeneration </w:t>
      </w:r>
      <w:r w:rsidR="00A27FCC">
        <w:rPr>
          <w:rFonts w:ascii="Times New Roman" w:hAnsi="Times New Roman" w:cs="Times New Roman"/>
          <w:sz w:val="24"/>
        </w:rPr>
        <w:fldChar w:fldCharType="begin">
          <w:fldData xml:space="preserve">PEVuZE5vdGU+PENpdGU+PEF1dGhvcj5HYXJkaW48L0F1dGhvcj48WWVhcj4yMDExPC9ZZWFyPjxS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HYXJkaW48L0F1dGhvcj48WWVhcj4yMDExPC9ZZWFyPjxS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sidR="00A27FCC">
        <w:rPr>
          <w:rFonts w:ascii="Times New Roman" w:hAnsi="Times New Roman" w:cs="Times New Roman"/>
          <w:sz w:val="24"/>
        </w:rPr>
      </w:r>
      <w:r w:rsidR="00A27FCC">
        <w:rPr>
          <w:rFonts w:ascii="Times New Roman" w:hAnsi="Times New Roman" w:cs="Times New Roman"/>
          <w:sz w:val="24"/>
        </w:rPr>
        <w:fldChar w:fldCharType="separate"/>
      </w:r>
      <w:r w:rsidR="00354FE6">
        <w:rPr>
          <w:rFonts w:ascii="Times New Roman" w:hAnsi="Times New Roman" w:cs="Times New Roman"/>
          <w:noProof/>
          <w:sz w:val="24"/>
        </w:rPr>
        <w:t>[42, 54, 55]</w:t>
      </w:r>
      <w:r w:rsidR="00A27FCC">
        <w:rPr>
          <w:rFonts w:ascii="Times New Roman" w:hAnsi="Times New Roman" w:cs="Times New Roman"/>
          <w:sz w:val="24"/>
        </w:rPr>
        <w:fldChar w:fldCharType="end"/>
      </w:r>
      <w:r w:rsidR="00A27FCC">
        <w:rPr>
          <w:rFonts w:ascii="Times New Roman" w:hAnsi="Times New Roman" w:cs="Times New Roman"/>
          <w:sz w:val="24"/>
        </w:rPr>
        <w:t xml:space="preserve">. García Elisa </w:t>
      </w:r>
      <w:r w:rsidR="00A27FCC">
        <w:rPr>
          <w:rFonts w:ascii="Times New Roman" w:hAnsi="Times New Roman" w:cs="Times New Roman"/>
          <w:i/>
          <w:iCs/>
          <w:sz w:val="24"/>
        </w:rPr>
        <w:t>et al.</w:t>
      </w:r>
      <w:r w:rsidR="00A27FCC">
        <w:rPr>
          <w:rFonts w:ascii="Times New Roman" w:hAnsi="Times New Roman" w:cs="Times New Roman"/>
          <w:sz w:val="24"/>
        </w:rPr>
        <w:t xml:space="preserve"> </w:t>
      </w:r>
      <w:r w:rsidR="00A27FCC">
        <w:rPr>
          <w:rFonts w:ascii="Times New Roman" w:hAnsi="Times New Roman" w:cs="Times New Roman"/>
          <w:sz w:val="24"/>
        </w:rPr>
        <w:fldChar w:fldCharType="begin">
          <w:fldData xml:space="preserve">PEVuZE5vdGU+PENpdGU+PEF1dGhvcj5HYXJjw61hPC9BdXRob3I+PFllYXI+MjAxOTwvWWVhcj48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HYXJjw61hPC9BdXRob3I+PFllYXI+MjAxOTwvWWVhcj48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sidR="00A27FCC">
        <w:rPr>
          <w:rFonts w:ascii="Times New Roman" w:hAnsi="Times New Roman" w:cs="Times New Roman"/>
          <w:sz w:val="24"/>
        </w:rPr>
      </w:r>
      <w:r w:rsidR="00A27FCC">
        <w:rPr>
          <w:rFonts w:ascii="Times New Roman" w:hAnsi="Times New Roman" w:cs="Times New Roman"/>
          <w:sz w:val="24"/>
        </w:rPr>
        <w:fldChar w:fldCharType="separate"/>
      </w:r>
      <w:r w:rsidR="00354FE6">
        <w:rPr>
          <w:rFonts w:ascii="Times New Roman" w:hAnsi="Times New Roman" w:cs="Times New Roman"/>
          <w:noProof/>
          <w:sz w:val="24"/>
        </w:rPr>
        <w:t>[56]</w:t>
      </w:r>
      <w:r w:rsidR="00A27FCC">
        <w:rPr>
          <w:rFonts w:ascii="Times New Roman" w:hAnsi="Times New Roman" w:cs="Times New Roman"/>
          <w:sz w:val="24"/>
        </w:rPr>
        <w:fldChar w:fldCharType="end"/>
      </w:r>
      <w:r w:rsidR="00A27FCC">
        <w:rPr>
          <w:rFonts w:ascii="Times New Roman" w:hAnsi="Times New Roman" w:cs="Times New Roman"/>
          <w:sz w:val="24"/>
        </w:rPr>
        <w:t xml:space="preserve"> observed mechanical retraction, increase of axonal fibers and recovery of motor and sensory function in rats after implantation of fibrin scaffold and BM-MSCs into injured spinal cord. </w:t>
      </w:r>
      <w:r w:rsidR="005158DC" w:rsidRPr="005158DC">
        <w:rPr>
          <w:rFonts w:ascii="Times New Roman" w:hAnsi="Times New Roman" w:cs="Times New Roman"/>
          <w:color w:val="FF0000"/>
          <w:sz w:val="24"/>
        </w:rPr>
        <w:t xml:space="preserve">Zhang </w:t>
      </w:r>
      <w:r w:rsidR="005158DC" w:rsidRPr="005158DC">
        <w:rPr>
          <w:rFonts w:ascii="Times New Roman" w:hAnsi="Times New Roman" w:cs="Times New Roman"/>
          <w:i/>
          <w:iCs/>
          <w:color w:val="FF0000"/>
          <w:sz w:val="24"/>
        </w:rPr>
        <w:t>et al.</w:t>
      </w:r>
      <w:r w:rsidR="005158DC" w:rsidRPr="005158DC">
        <w:rPr>
          <w:rFonts w:ascii="Times New Roman" w:hAnsi="Times New Roman" w:cs="Times New Roman"/>
          <w:color w:val="FF0000"/>
          <w:sz w:val="24"/>
        </w:rPr>
        <w:t xml:space="preserve"> </w:t>
      </w:r>
      <w:r w:rsidR="005158DC">
        <w:rPr>
          <w:rFonts w:ascii="Times New Roman" w:hAnsi="Times New Roman" w:cs="Times New Roman"/>
          <w:color w:val="FF0000"/>
          <w:sz w:val="24"/>
        </w:rPr>
        <w:fldChar w:fldCharType="begin">
          <w:fldData xml:space="preserve">PEVuZE5vdGU+PENpdGU+PEF1dGhvcj5aaGFuZzwvQXV0aG9yPjxZZWFyPjIwMjM8L1llYXI+PFJl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=
</w:fldData>
        </w:fldChar>
      </w:r>
      <w:r w:rsidR="00354FE6">
        <w:rPr>
          <w:rFonts w:ascii="Times New Roman" w:hAnsi="Times New Roman" w:cs="Times New Roman"/>
          <w:color w:val="FF0000"/>
          <w:sz w:val="24"/>
        </w:rPr>
        <w:instrText xml:space="preserve"> ADDIN EN.CITE </w:instrText>
      </w:r>
      <w:r w:rsidR="00354FE6">
        <w:rPr>
          <w:rFonts w:ascii="Times New Roman" w:hAnsi="Times New Roman" w:cs="Times New Roman"/>
          <w:color w:val="FF0000"/>
          <w:sz w:val="24"/>
        </w:rPr>
        <w:fldChar w:fldCharType="begin">
          <w:fldData xml:space="preserve">PEVuZE5vdGU+PENpdGU+PEF1dGhvcj5aaGFuZzwvQXV0aG9yPjxZZWFyPjIwMjM8L1llYXI+PFJl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=
</w:fldData>
        </w:fldChar>
      </w:r>
      <w:r w:rsidR="00354FE6">
        <w:rPr>
          <w:rFonts w:ascii="Times New Roman" w:hAnsi="Times New Roman" w:cs="Times New Roman"/>
          <w:color w:val="FF0000"/>
          <w:sz w:val="24"/>
        </w:rPr>
        <w:instrText xml:space="preserve"> ADDIN EN.CITE.DATA </w:instrText>
      </w:r>
      <w:r w:rsidR="00354FE6">
        <w:rPr>
          <w:rFonts w:ascii="Times New Roman" w:hAnsi="Times New Roman" w:cs="Times New Roman"/>
          <w:color w:val="FF0000"/>
          <w:sz w:val="24"/>
        </w:rPr>
      </w:r>
      <w:r w:rsidR="00354FE6">
        <w:rPr>
          <w:rFonts w:ascii="Times New Roman" w:hAnsi="Times New Roman" w:cs="Times New Roman"/>
          <w:color w:val="FF0000"/>
          <w:sz w:val="24"/>
        </w:rPr>
        <w:fldChar w:fldCharType="end"/>
      </w:r>
      <w:r w:rsidR="005158DC">
        <w:rPr>
          <w:rFonts w:ascii="Times New Roman" w:hAnsi="Times New Roman" w:cs="Times New Roman"/>
          <w:color w:val="FF0000"/>
          <w:sz w:val="24"/>
        </w:rPr>
      </w:r>
      <w:r w:rsidR="005158DC">
        <w:rPr>
          <w:rFonts w:ascii="Times New Roman" w:hAnsi="Times New Roman" w:cs="Times New Roman"/>
          <w:color w:val="FF0000"/>
          <w:sz w:val="24"/>
        </w:rPr>
        <w:fldChar w:fldCharType="separate"/>
      </w:r>
      <w:r w:rsidR="00354FE6">
        <w:rPr>
          <w:rFonts w:ascii="Times New Roman" w:hAnsi="Times New Roman" w:cs="Times New Roman"/>
          <w:noProof/>
          <w:color w:val="FF0000"/>
          <w:sz w:val="24"/>
        </w:rPr>
        <w:t>[57]</w:t>
      </w:r>
      <w:r w:rsidR="005158DC">
        <w:rPr>
          <w:rFonts w:ascii="Times New Roman" w:hAnsi="Times New Roman" w:cs="Times New Roman"/>
          <w:color w:val="FF0000"/>
          <w:sz w:val="24"/>
        </w:rPr>
        <w:fldChar w:fldCharType="end"/>
      </w:r>
      <w:r w:rsidR="00DC4C07">
        <w:rPr>
          <w:rFonts w:ascii="Times New Roman" w:hAnsi="Times New Roman" w:cs="Times New Roman"/>
          <w:color w:val="FF0000"/>
          <w:sz w:val="24"/>
        </w:rPr>
        <w:t xml:space="preserve"> </w:t>
      </w:r>
      <w:r w:rsidR="005158DC" w:rsidRPr="005158DC">
        <w:rPr>
          <w:rFonts w:ascii="Times New Roman" w:hAnsi="Times New Roman" w:cs="Times New Roman"/>
          <w:color w:val="FF0000"/>
          <w:sz w:val="24"/>
        </w:rPr>
        <w:t xml:space="preserve">demonstrated that the combined use of a fibrous scaffold and BM-MSCs significantly improved motor function in elderly rats compared to the use of the fibrous scaffold or BM-MSCs alone. </w:t>
      </w:r>
      <w:r w:rsidR="00A27FCC">
        <w:rPr>
          <w:rFonts w:ascii="Times New Roman" w:hAnsi="Times New Roman" w:cs="Times New Roman"/>
          <w:sz w:val="24"/>
        </w:rPr>
        <w:t xml:space="preserve">Mukhamedshina </w:t>
      </w:r>
      <w:r w:rsidR="00A27FCC">
        <w:rPr>
          <w:rFonts w:ascii="Times New Roman" w:hAnsi="Times New Roman" w:cs="Times New Roman"/>
          <w:i/>
          <w:iCs/>
          <w:sz w:val="24"/>
        </w:rPr>
        <w:t>et al.</w:t>
      </w:r>
      <w:r w:rsidR="00A27FCC">
        <w:rPr>
          <w:rFonts w:ascii="Times New Roman" w:hAnsi="Times New Roman" w:cs="Times New Roman"/>
          <w:sz w:val="24"/>
        </w:rPr>
        <w:t xml:space="preserve"> </w:t>
      </w:r>
      <w:r w:rsidR="00A27FCC">
        <w:rPr>
          <w:rFonts w:ascii="Times New Roman" w:hAnsi="Times New Roman" w:cs="Times New Roman"/>
          <w:sz w:val="24"/>
        </w:rPr>
        <w:fldChar w:fldCharType="begin"/>
      </w:r>
      <w:r w:rsidR="00354FE6">
        <w:rPr>
          <w:rFonts w:ascii="Times New Roman" w:hAnsi="Times New Roman" w:cs="Times New Roman"/>
          <w:sz w:val="24"/>
        </w:rPr>
        <w:instrText xml:space="preserve"> ADDIN EN.CITE &lt;EndNote&gt;&lt;Cite&gt;&lt;Author&gt;Mukhamedshina&lt;/Author&gt;&lt;Year&gt;2018&lt;/Year&gt;&lt;RecNum&gt;823&lt;/RecNum&gt;&lt;DisplayText&gt;[58]&lt;/DisplayText&gt;&lt;record&gt;&lt;rec-number&gt;823&lt;/rec-number&gt;&lt;foreign-keys&gt;&lt;key app="EN" db-id="e9wsff0w5w02dqe2ascpedv8vsxx0x22zsap" timestamp="1698825606"&gt;823&lt;/key&gt;&lt;/foreign-keys&gt;&lt;ref-type name="Journal Article"&gt;17&lt;/ref-type&gt;&lt;contributors&gt;&lt;authors&gt;&lt;author&gt;Mukhamedshina, Y. O.&lt;/author&gt;&lt;author&gt;Akhmetzyanova, E. R.&lt;/author&gt;&lt;author&gt;Kostennikov, A. A.&lt;/author&gt;&lt;author&gt;Zakirova, E. Y.&lt;/author&gt;&lt;author&gt;Galieva, L. R.&lt;/author&gt;&lt;author&gt;Garanina, E. E.&lt;/author&gt;&lt;author&gt;Rogozin, A. A.&lt;/author&gt;&lt;author&gt;Kiassov, A. P.&lt;/author&gt;&lt;author&gt;Rizvanov, A. A.&lt;/author&gt;&lt;/authors&gt;&lt;/contributors&gt;&lt;auth-address&gt;OpenLab &amp;quot;Gene and Cell Technologies&amp;quot;, Institute of Fundamental Medicine and Biology, Kazan Federal University, Kazan, Russia.&amp;#xD;Department of Histology, Cytology and Embryology, Kazan State Medical University, Kazan, Russia.&amp;#xD;Department of Neurology and Manual Therapy, Kazan State Medical Academy, Kazan, Russia.&lt;/auth-address&gt;&lt;titles&gt;&lt;title&gt;Adipose-Derived Mesenchymal Stem Cell Application Combined With Fibrin Matrix Promotes Structural and Functional Recovery Following Spinal Cord Injury in Rats&lt;/title&gt;&lt;secondary-title&gt;Front Pharmacol&lt;/secondary-title&gt;&lt;/titles&gt;&lt;periodical&gt;&lt;full-title&gt;Front Pharmacol&lt;/full-title&gt;&lt;/periodical&gt;&lt;pages&gt;343&lt;/pages&gt;&lt;volume&gt;9&lt;/volume&gt;&lt;edition&gt;20180410&lt;/edition&gt;&lt;keywords&gt;&lt;keyword&gt;adipose tissue&lt;/keyword&gt;&lt;keyword&gt;fibrin matrix&lt;/keyword&gt;&lt;keyword&gt;mesenchymal stem cells&lt;/keyword&gt;&lt;keyword&gt;rats&lt;/keyword&gt;&lt;keyword&gt;spinal cord injury&lt;/keyword&gt;&lt;/keywords&gt;&lt;dates&gt;&lt;year&gt;2018&lt;/year&gt;&lt;/dates&gt;&lt;isbn&gt;1663-9812 (Print)&amp;#xD;1663-9812&lt;/isbn&gt;&lt;accession-num&gt;29692732&lt;/accession-num&gt;&lt;urls&gt;&lt;/urls&gt;&lt;custom2&gt;PMC5902567&lt;/custom2&gt;&lt;electronic-resource-num&gt;10.3389/fphar.2018.00343&lt;/electronic-resource-num&gt;&lt;remote-database-provider&gt;NLM&lt;/remote-database-provider&gt;&lt;language&gt;eng&lt;/language&gt;&lt;/record&gt;&lt;/Cite&gt;&lt;/EndNote&gt;</w:instrText>
      </w:r>
      <w:r w:rsidR="00A27FCC">
        <w:rPr>
          <w:rFonts w:ascii="Times New Roman" w:hAnsi="Times New Roman" w:cs="Times New Roman"/>
          <w:sz w:val="24"/>
        </w:rPr>
        <w:fldChar w:fldCharType="separate"/>
      </w:r>
      <w:r w:rsidR="00354FE6">
        <w:rPr>
          <w:rFonts w:ascii="Times New Roman" w:hAnsi="Times New Roman" w:cs="Times New Roman"/>
          <w:noProof/>
          <w:sz w:val="24"/>
        </w:rPr>
        <w:t>[58]</w:t>
      </w:r>
      <w:r w:rsidR="00A27FCC">
        <w:rPr>
          <w:rFonts w:ascii="Times New Roman" w:hAnsi="Times New Roman" w:cs="Times New Roman"/>
          <w:sz w:val="24"/>
        </w:rPr>
        <w:fldChar w:fldCharType="end"/>
      </w:r>
      <w:r w:rsidR="00A27FCC">
        <w:rPr>
          <w:rFonts w:ascii="Times New Roman" w:hAnsi="Times New Roman" w:cs="Times New Roman"/>
          <w:sz w:val="24"/>
        </w:rPr>
        <w:t xml:space="preserve"> investigated the effect of the combination of AD-MSCs and fibrin matrix on the post-traumatic response of the spinal cord in rats. The experiment showed that the application of AD-MSCs reduced the expression of astrocytes in the SCI area, and the combination of AD-MSCs and fibrin matrix significantly increased the expression of platelet-derived growth factor receptor (PDGFR) and HSPA1b mRNA, </w:t>
      </w:r>
      <w:r w:rsidR="00024D02">
        <w:rPr>
          <w:rFonts w:ascii="Times New Roman" w:hAnsi="Times New Roman" w:cs="Times New Roman"/>
          <w:sz w:val="24"/>
        </w:rPr>
        <w:t>while</w:t>
      </w:r>
      <w:r w:rsidR="00A27FCC">
        <w:rPr>
          <w:rFonts w:ascii="Times New Roman" w:hAnsi="Times New Roman" w:cs="Times New Roman"/>
          <w:sz w:val="24"/>
        </w:rPr>
        <w:t xml:space="preserve"> decreas</w:t>
      </w:r>
      <w:r w:rsidR="00024D02">
        <w:rPr>
          <w:rFonts w:ascii="Times New Roman" w:hAnsi="Times New Roman" w:cs="Times New Roman"/>
          <w:sz w:val="24"/>
        </w:rPr>
        <w:t>ing</w:t>
      </w:r>
      <w:r w:rsidR="00A27FCC">
        <w:rPr>
          <w:rFonts w:ascii="Times New Roman" w:hAnsi="Times New Roman" w:cs="Times New Roman"/>
          <w:sz w:val="24"/>
        </w:rPr>
        <w:t xml:space="preserve"> the expression of ionized calcium-binding adapter molecule 1 in the central canal. Liu </w:t>
      </w:r>
      <w:r w:rsidR="00A27FCC">
        <w:rPr>
          <w:rFonts w:ascii="Times New Roman" w:hAnsi="Times New Roman" w:cs="Times New Roman"/>
          <w:i/>
          <w:iCs/>
          <w:sz w:val="24"/>
        </w:rPr>
        <w:t>et al.</w:t>
      </w:r>
      <w:r w:rsidR="00A27FCC">
        <w:rPr>
          <w:rFonts w:ascii="Times New Roman" w:hAnsi="Times New Roman" w:cs="Times New Roman"/>
          <w:sz w:val="24"/>
        </w:rPr>
        <w:t xml:space="preserve"> </w:t>
      </w:r>
      <w:r w:rsidR="00A27FCC">
        <w:rPr>
          <w:rFonts w:ascii="Times New Roman" w:hAnsi="Times New Roman" w:cs="Times New Roman"/>
          <w:sz w:val="24"/>
        </w:rPr>
        <w:fldChar w:fldCharType="begin"/>
      </w:r>
      <w:r w:rsidR="00354FE6">
        <w:rPr>
          <w:rFonts w:ascii="Times New Roman" w:hAnsi="Times New Roman" w:cs="Times New Roman"/>
          <w:sz w:val="24"/>
        </w:rPr>
        <w:instrText xml:space="preserve"> ADDIN EN.CITE &lt;EndNote&gt;&lt;Cite&gt;&lt;Author&gt;Liu&lt;/Author&gt;&lt;Year&gt;2013&lt;/Year&gt;&lt;RecNum&gt;824&lt;/RecNum&gt;&lt;DisplayText&gt;[59]&lt;/DisplayText&gt;&lt;record&gt;&lt;rec-number&gt;824&lt;/rec-number&gt;&lt;foreign-keys&gt;&lt;key app="EN" db-id="e9wsff0w5w02dqe2ascpedv8vsxx0x22zsap" timestamp="1698825664"&gt;824&lt;/key&gt;&lt;/foreign-keys&gt;&lt;ref-type name="Journal Article"&gt;17&lt;/ref-type&gt;&lt;contributors&gt;&lt;authors&gt;&lt;author&gt;Liu, J.&lt;/author&gt;&lt;author&gt;Chen, Q.&lt;/author&gt;&lt;author&gt;Zhang, Z.&lt;/author&gt;&lt;author&gt;Zheng, Y.&lt;/author&gt;&lt;author&gt;Sun, X.&lt;/author&gt;&lt;author&gt;Cao, X.&lt;/author&gt;&lt;author&gt;Gong, A.&lt;/author&gt;&lt;author&gt;Cui, Y.&lt;/author&gt;&lt;author&gt;He, Q.&lt;/author&gt;&lt;author&gt;Jiang, P.&lt;/author&gt;&lt;/authors&gt;&lt;/contributors&gt;&lt;auth-address&gt;Department of Orthopedics, The Third Affiliated Hospital of Suzhou University, Changzhou, Jiangsu 213003, PR China. jsczljb@yahoo.com.cn&lt;/auth-address&gt;&lt;titles&gt;&lt;title&gt;Fibrin scaffolds containing ectomesenchymal stem cells enhance behavioral and histological improvement in a rat model of spinal cord injury&lt;/title&gt;&lt;secondary-title&gt;Cells Tissues Organs&lt;/secondary-title&gt;&lt;/titles&gt;&lt;periodical&gt;&lt;full-title&gt;Cells Tissues Organs&lt;/full-title&gt;&lt;/periodical&gt;&lt;pages&gt;35-46&lt;/pages&gt;&lt;volume&gt;198&lt;/volume&gt;&lt;number&gt;1&lt;/number&gt;&lt;edition&gt;20130613&lt;/edition&gt;&lt;keywords&gt;&lt;keyword&gt;Animals&lt;/keyword&gt;&lt;keyword&gt;Cell Movement&lt;/keyword&gt;&lt;keyword&gt;Cells, Cultured&lt;/keyword&gt;&lt;keyword&gt;Female&lt;/keyword&gt;&lt;keyword&gt;Fibrin/chemistry&lt;/keyword&gt;&lt;keyword&gt;*Mesenchymal Stem Cell Transplantation/methods&lt;/keyword&gt;&lt;keyword&gt;Mesenchymal Stem Cells/*cytology/metabolism&lt;/keyword&gt;&lt;keyword&gt;Myelin Sheath/ultrastructure&lt;/keyword&gt;&lt;keyword&gt;Rats&lt;/keyword&gt;&lt;keyword&gt;Rats, Sprague-Dawley&lt;/keyword&gt;&lt;keyword&gt;Spinal Cord/*pathology&lt;/keyword&gt;&lt;keyword&gt;Spinal Cord Injuries/*pathology/*surgery&lt;/keyword&gt;&lt;keyword&gt;Tissue Scaffolds/*chemistry&lt;/keyword&gt;&lt;/keywords&gt;&lt;dates&gt;&lt;year&gt;2013&lt;/year&gt;&lt;/dates&gt;&lt;isbn&gt;1422-6405&lt;/isbn&gt;&lt;accession-num&gt;23774080&lt;/accession-num&gt;&lt;urls&gt;&lt;/urls&gt;&lt;electronic-resource-num&gt;10.1159/000351665&lt;/electronic-resource-num&gt;&lt;remote-database-provider&gt;NLM&lt;/remote-database-provider&gt;&lt;language&gt;eng&lt;/language&gt;&lt;/record&gt;&lt;/Cite&gt;&lt;/EndNote&gt;</w:instrText>
      </w:r>
      <w:r w:rsidR="00A27FCC">
        <w:rPr>
          <w:rFonts w:ascii="Times New Roman" w:hAnsi="Times New Roman" w:cs="Times New Roman"/>
          <w:sz w:val="24"/>
        </w:rPr>
        <w:fldChar w:fldCharType="separate"/>
      </w:r>
      <w:r w:rsidR="00354FE6">
        <w:rPr>
          <w:rFonts w:ascii="Times New Roman" w:hAnsi="Times New Roman" w:cs="Times New Roman"/>
          <w:noProof/>
          <w:sz w:val="24"/>
        </w:rPr>
        <w:t>[59]</w:t>
      </w:r>
      <w:r w:rsidR="00A27FCC">
        <w:rPr>
          <w:rFonts w:ascii="Times New Roman" w:hAnsi="Times New Roman" w:cs="Times New Roman"/>
          <w:sz w:val="24"/>
        </w:rPr>
        <w:fldChar w:fldCharType="end"/>
      </w:r>
      <w:r w:rsidR="00A27FCC">
        <w:rPr>
          <w:rFonts w:ascii="Times New Roman" w:hAnsi="Times New Roman" w:cs="Times New Roman"/>
          <w:sz w:val="24"/>
        </w:rPr>
        <w:t xml:space="preserve"> randomly divided the rat model of SCI into four groups: control group (laminectomy group), SCI group (laminectomy + spinal cord transection group), fibrin group (fibrin transplantation immediately after SCI), fibrin cell group [fibrin scaffold containing ectodermal mesenchymal stem cells (EM-SCs) implanted after SCI]. In comparison, it </w:t>
      </w:r>
      <w:r w:rsidR="00024D02">
        <w:rPr>
          <w:rFonts w:ascii="Times New Roman" w:hAnsi="Times New Roman" w:cs="Times New Roman"/>
          <w:sz w:val="24"/>
        </w:rPr>
        <w:t>has been</w:t>
      </w:r>
      <w:r w:rsidR="00A27FCC">
        <w:rPr>
          <w:rFonts w:ascii="Times New Roman" w:hAnsi="Times New Roman" w:cs="Times New Roman"/>
          <w:sz w:val="24"/>
        </w:rPr>
        <w:t xml:space="preserve"> proven that the combination of ectodermal mesenchymal stem cells and fibrin scaffold in the treatment of SCI in rats is </w:t>
      </w:r>
      <w:r w:rsidR="00024D02" w:rsidRPr="00024D02">
        <w:rPr>
          <w:rFonts w:ascii="Times New Roman" w:hAnsi="Times New Roman" w:cs="Times New Roman"/>
          <w:sz w:val="24"/>
        </w:rPr>
        <w:t>superior to the use of</w:t>
      </w:r>
      <w:r w:rsidR="00A27FCC">
        <w:rPr>
          <w:rFonts w:ascii="Times New Roman" w:hAnsi="Times New Roman" w:cs="Times New Roman"/>
          <w:sz w:val="24"/>
        </w:rPr>
        <w:t xml:space="preserve"> fibrin scaffold alone in terms of cell apoptosis rate, number of </w:t>
      </w:r>
      <w:r w:rsidR="00A27FCC">
        <w:rPr>
          <w:rFonts w:ascii="Times New Roman" w:hAnsi="Times New Roman" w:cs="Times New Roman"/>
          <w:sz w:val="24"/>
        </w:rPr>
        <w:lastRenderedPageBreak/>
        <w:t xml:space="preserve">nerve fibers, myelin sheath thickness, and motor score. </w:t>
      </w:r>
      <w:r w:rsidR="00E8257F" w:rsidRPr="00E8257F">
        <w:rPr>
          <w:rFonts w:ascii="Times New Roman" w:hAnsi="Times New Roman" w:cs="Times New Roman"/>
          <w:color w:val="FF0000"/>
          <w:sz w:val="24"/>
        </w:rPr>
        <w:t>In the treatment of spinal cord injury in middle-aged and elderly patients, the combined use of acidic fibroblast growth factor (aFGF) secreted by MSCs and fibrin glue gel may help promote moderate neural regeneration</w:t>
      </w:r>
      <w:r w:rsidR="00E8257F">
        <w:rPr>
          <w:rFonts w:ascii="Times New Roman" w:hAnsi="Times New Roman" w:cs="Times New Roman"/>
          <w:color w:val="FF0000"/>
          <w:sz w:val="24"/>
        </w:rPr>
        <w:t xml:space="preserve"> </w:t>
      </w:r>
      <w:r w:rsidR="00E8257F">
        <w:rPr>
          <w:rFonts w:ascii="Times New Roman" w:hAnsi="Times New Roman" w:cs="Times New Roman"/>
          <w:color w:val="FF0000"/>
          <w:sz w:val="24"/>
        </w:rPr>
        <w:fldChar w:fldCharType="begin">
          <w:fldData xml:space="preserve">PEVuZE5vdGU+PENpdGU+PEF1dGhvcj5XdTwvQXV0aG9yPjxZZWFyPjIwMDg8L1llYXI+PFJlY051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==
</w:fldData>
        </w:fldChar>
      </w:r>
      <w:r w:rsidR="00354FE6">
        <w:rPr>
          <w:rFonts w:ascii="Times New Roman" w:hAnsi="Times New Roman" w:cs="Times New Roman"/>
          <w:color w:val="FF0000"/>
          <w:sz w:val="24"/>
        </w:rPr>
        <w:instrText xml:space="preserve"> ADDIN EN.CITE </w:instrText>
      </w:r>
      <w:r w:rsidR="00354FE6">
        <w:rPr>
          <w:rFonts w:ascii="Times New Roman" w:hAnsi="Times New Roman" w:cs="Times New Roman"/>
          <w:color w:val="FF0000"/>
          <w:sz w:val="24"/>
        </w:rPr>
        <w:fldChar w:fldCharType="begin">
          <w:fldData xml:space="preserve">PEVuZE5vdGU+PENpdGU+PEF1dGhvcj5XdTwvQXV0aG9yPjxZZWFyPjIwMDg8L1llYXI+PFJlY051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==
</w:fldData>
        </w:fldChar>
      </w:r>
      <w:r w:rsidR="00354FE6">
        <w:rPr>
          <w:rFonts w:ascii="Times New Roman" w:hAnsi="Times New Roman" w:cs="Times New Roman"/>
          <w:color w:val="FF0000"/>
          <w:sz w:val="24"/>
        </w:rPr>
        <w:instrText xml:space="preserve"> ADDIN EN.CITE.DATA </w:instrText>
      </w:r>
      <w:r w:rsidR="00354FE6">
        <w:rPr>
          <w:rFonts w:ascii="Times New Roman" w:hAnsi="Times New Roman" w:cs="Times New Roman"/>
          <w:color w:val="FF0000"/>
          <w:sz w:val="24"/>
        </w:rPr>
      </w:r>
      <w:r w:rsidR="00354FE6">
        <w:rPr>
          <w:rFonts w:ascii="Times New Roman" w:hAnsi="Times New Roman" w:cs="Times New Roman"/>
          <w:color w:val="FF0000"/>
          <w:sz w:val="24"/>
        </w:rPr>
        <w:fldChar w:fldCharType="end"/>
      </w:r>
      <w:r w:rsidR="00E8257F">
        <w:rPr>
          <w:rFonts w:ascii="Times New Roman" w:hAnsi="Times New Roman" w:cs="Times New Roman"/>
          <w:color w:val="FF0000"/>
          <w:sz w:val="24"/>
        </w:rPr>
      </w:r>
      <w:r w:rsidR="00E8257F">
        <w:rPr>
          <w:rFonts w:ascii="Times New Roman" w:hAnsi="Times New Roman" w:cs="Times New Roman"/>
          <w:color w:val="FF0000"/>
          <w:sz w:val="24"/>
        </w:rPr>
        <w:fldChar w:fldCharType="separate"/>
      </w:r>
      <w:r w:rsidR="00354FE6">
        <w:rPr>
          <w:rFonts w:ascii="Times New Roman" w:hAnsi="Times New Roman" w:cs="Times New Roman"/>
          <w:noProof/>
          <w:color w:val="FF0000"/>
          <w:sz w:val="24"/>
        </w:rPr>
        <w:t>[60, 61]</w:t>
      </w:r>
      <w:r w:rsidR="00E8257F">
        <w:rPr>
          <w:rFonts w:ascii="Times New Roman" w:hAnsi="Times New Roman" w:cs="Times New Roman"/>
          <w:color w:val="FF0000"/>
          <w:sz w:val="24"/>
        </w:rPr>
        <w:fldChar w:fldCharType="end"/>
      </w:r>
      <w:r w:rsidR="00E8257F" w:rsidRPr="00E8257F">
        <w:rPr>
          <w:rFonts w:ascii="Times New Roman" w:hAnsi="Times New Roman" w:cs="Times New Roman"/>
          <w:color w:val="FF0000"/>
          <w:sz w:val="24"/>
        </w:rPr>
        <w:t>.</w:t>
      </w:r>
      <w:r w:rsidR="00E8257F">
        <w:rPr>
          <w:rFonts w:ascii="Times New Roman" w:hAnsi="Times New Roman" w:cs="Times New Roman"/>
          <w:color w:val="FF0000"/>
          <w:sz w:val="24"/>
        </w:rPr>
        <w:t xml:space="preserve"> </w:t>
      </w:r>
      <w:r w:rsidR="00E8257F">
        <w:rPr>
          <w:rFonts w:ascii="Times New Roman" w:hAnsi="Times New Roman" w:cs="Times New Roman"/>
          <w:sz w:val="24"/>
        </w:rPr>
        <w:t xml:space="preserve">In addition, a large number of experiments support the conclusion that the fibrin niche contributes to the stable differentiation of rat MSCs into neural progenitor cells and promotes nerve tissue regeneration </w:t>
      </w:r>
      <w:r w:rsidR="00E8257F">
        <w:rPr>
          <w:rFonts w:ascii="Times New Roman" w:hAnsi="Times New Roman" w:cs="Times New Roman"/>
          <w:sz w:val="24"/>
        </w:rPr>
        <w:fldChar w:fldCharType="begin">
          <w:fldData xml:space="preserve">PEVuZE5vdGU+PENpdGU+PEF1dGhvcj5DaGFuZHJhYmFidTwvQXV0aG9yPjxZZWFyPjIwMjM8L1ll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DaGFuZHJhYmFidTwvQXV0aG9yPjxZZWFyPjIwMjM8L1ll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sidR="00E8257F">
        <w:rPr>
          <w:rFonts w:ascii="Times New Roman" w:hAnsi="Times New Roman" w:cs="Times New Roman"/>
          <w:sz w:val="24"/>
        </w:rPr>
      </w:r>
      <w:r w:rsidR="00E8257F">
        <w:rPr>
          <w:rFonts w:ascii="Times New Roman" w:hAnsi="Times New Roman" w:cs="Times New Roman"/>
          <w:sz w:val="24"/>
        </w:rPr>
        <w:fldChar w:fldCharType="separate"/>
      </w:r>
      <w:r w:rsidR="00354FE6">
        <w:rPr>
          <w:rFonts w:ascii="Times New Roman" w:hAnsi="Times New Roman" w:cs="Times New Roman"/>
          <w:noProof/>
          <w:sz w:val="24"/>
        </w:rPr>
        <w:t>[62-64]</w:t>
      </w:r>
      <w:r w:rsidR="00E8257F">
        <w:rPr>
          <w:rFonts w:ascii="Times New Roman" w:hAnsi="Times New Roman" w:cs="Times New Roman"/>
          <w:sz w:val="24"/>
        </w:rPr>
        <w:fldChar w:fldCharType="end"/>
      </w:r>
      <w:r w:rsidR="00E8257F">
        <w:rPr>
          <w:rFonts w:ascii="Times New Roman" w:hAnsi="Times New Roman" w:cs="Times New Roman"/>
          <w:sz w:val="24"/>
        </w:rPr>
        <w:t>.</w:t>
      </w:r>
    </w:p>
    <w:p w14:paraId="325635F5" w14:textId="77777777" w:rsidR="00D12AE0" w:rsidRDefault="00A27FCC">
      <w:pPr>
        <w:widowControl/>
        <w:spacing w:line="360" w:lineRule="auto"/>
        <w:rPr>
          <w:rFonts w:ascii="Times New Roman" w:hAnsi="Times New Roman" w:cs="Times New Roman"/>
          <w:b/>
          <w:bCs/>
          <w:sz w:val="24"/>
        </w:rPr>
      </w:pPr>
      <w:r>
        <w:rPr>
          <w:rFonts w:ascii="Times New Roman" w:hAnsi="Times New Roman" w:cs="Times New Roman"/>
          <w:b/>
          <w:bCs/>
          <w:sz w:val="24"/>
        </w:rPr>
        <w:t>3.4 Neural stem cells</w:t>
      </w:r>
    </w:p>
    <w:p w14:paraId="3060D2AB" w14:textId="697126E8" w:rsidR="00D12AE0" w:rsidRDefault="00A27FCC" w:rsidP="00E8257F">
      <w:pPr>
        <w:widowControl/>
        <w:spacing w:line="360" w:lineRule="auto"/>
        <w:rPr>
          <w:rFonts w:ascii="Times New Roman" w:hAnsi="Times New Roman" w:cs="Times New Roman"/>
          <w:sz w:val="24"/>
        </w:rPr>
      </w:pPr>
      <w:r>
        <w:rPr>
          <w:rFonts w:ascii="Times New Roman" w:hAnsi="Times New Roman" w:cs="Times New Roman"/>
          <w:sz w:val="24"/>
        </w:rPr>
        <w:t xml:space="preserve">Neural stem cells (NSCs) are a group of cells that </w:t>
      </w:r>
      <w:r w:rsidR="002A6641" w:rsidRPr="002A6641">
        <w:rPr>
          <w:rFonts w:ascii="Times New Roman" w:hAnsi="Times New Roman" w:cs="Times New Roman"/>
          <w:sz w:val="24"/>
        </w:rPr>
        <w:t>possess the ability to</w:t>
      </w:r>
      <w:r>
        <w:rPr>
          <w:rFonts w:ascii="Times New Roman" w:hAnsi="Times New Roman" w:cs="Times New Roman"/>
          <w:sz w:val="24"/>
        </w:rPr>
        <w:t xml:space="preserve"> self-renew and differentiate into neurons and various types of glial cells. The transplanted neural stem cells replace the injured neurons and glial cells through renewal, thus reconnecting the injured spinal cord. Lu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hAnsi="Times New Roman" w:cs="Times New Roman"/>
          <w:sz w:val="24"/>
        </w:rPr>
        <w:instrText xml:space="preserve"> ADDIN EN.CITE </w:instrText>
      </w:r>
      <w:r w:rsidR="002D1EFB">
        <w:rPr>
          <w:rFonts w:ascii="Times New Roman" w:hAnsi="Times New Roman" w:cs="Times New Roman"/>
          <w:sz w:val="24"/>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hAnsi="Times New Roman" w:cs="Times New Roman"/>
          <w:sz w:val="24"/>
        </w:rPr>
        <w:instrText xml:space="preserve"> ADDIN EN.CITE.DATA </w:instrText>
      </w:r>
      <w:r w:rsidR="002D1EFB">
        <w:rPr>
          <w:rFonts w:ascii="Times New Roman" w:hAnsi="Times New Roman" w:cs="Times New Roman"/>
          <w:sz w:val="24"/>
        </w:rPr>
      </w:r>
      <w:r w:rsidR="002D1EFB">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D1EFB">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 xml:space="preserve"> implanted NSCs into the fibrin matrix containing the growth factor cocktail, and found that a large number of axons extended in the injured spinal cord and formed neuronal relay, which improved the electrophysiological function of rats. Then, Lu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MdTwvQXV0aG9yPjxZZWFyPjIwMTQ8L1llYXI+PFJlY051
bT44Mjg8L1JlY051bT48RGlzcGxheVRleHQ+WzY1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MdTwvQXV0aG9yPjxZZWFyPjIwMTQ8L1llYXI+PFJlY051
bT44Mjg8L1JlY051bT48RGlzcGxheVRleHQ+WzY1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354FE6">
        <w:rPr>
          <w:rFonts w:ascii="Times New Roman" w:hAnsi="Times New Roman" w:cs="Times New Roman"/>
          <w:noProof/>
          <w:sz w:val="24"/>
        </w:rPr>
        <w:t>[65]</w:t>
      </w:r>
      <w:r>
        <w:rPr>
          <w:rFonts w:ascii="Times New Roman" w:hAnsi="Times New Roman" w:cs="Times New Roman"/>
          <w:sz w:val="24"/>
        </w:rPr>
        <w:fldChar w:fldCharType="end"/>
      </w:r>
      <w:r>
        <w:rPr>
          <w:rFonts w:ascii="Times New Roman" w:hAnsi="Times New Roman" w:cs="Times New Roman"/>
          <w:sz w:val="24"/>
        </w:rPr>
        <w:t xml:space="preserve"> separated fresh NSCs from transgenic Fischer 344 rat embryos expressing green fluorescent protein (GFP) and embedded them in fibrin matrix containing growth factors. The results showed that the graft completely filled the lesion cavity and differentiated into two types of neurons (the axons extended very far from the host spinal cord) and glial cells. </w:t>
      </w:r>
      <w:r w:rsidR="00BE1B0A">
        <w:rPr>
          <w:rFonts w:ascii="Times New Roman" w:hAnsi="Times New Roman" w:cs="Times New Roman"/>
          <w:sz w:val="24"/>
        </w:rPr>
        <w:t>Subsequently</w:t>
      </w:r>
      <w:r>
        <w:rPr>
          <w:rFonts w:ascii="Times New Roman" w:hAnsi="Times New Roman" w:cs="Times New Roman"/>
          <w:sz w:val="24"/>
        </w:rPr>
        <w:t xml:space="preserve">, Robinson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Sb2JpbnNvbjwvQXV0aG9yPjxZZWFyPjIwMTc8L1llYXI+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Sb2JpbnNvbjwvQXV0aG9yPjxZZWFyPjIwMTc8L1llYXI+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354FE6">
        <w:rPr>
          <w:rFonts w:ascii="Times New Roman" w:hAnsi="Times New Roman" w:cs="Times New Roman"/>
          <w:noProof/>
          <w:sz w:val="24"/>
        </w:rPr>
        <w:t>[66]</w:t>
      </w:r>
      <w:r>
        <w:rPr>
          <w:rFonts w:ascii="Times New Roman" w:hAnsi="Times New Roman" w:cs="Times New Roman"/>
          <w:sz w:val="24"/>
        </w:rPr>
        <w:fldChar w:fldCharType="end"/>
      </w:r>
      <w:r>
        <w:rPr>
          <w:rFonts w:ascii="Times New Roman" w:hAnsi="Times New Roman" w:cs="Times New Roman"/>
          <w:sz w:val="24"/>
        </w:rPr>
        <w:t xml:space="preserve"> experimentally verified the conclusions </w:t>
      </w:r>
      <w:r w:rsidR="00BE1B0A">
        <w:rPr>
          <w:rFonts w:ascii="Times New Roman" w:hAnsi="Times New Roman" w:cs="Times New Roman"/>
          <w:sz w:val="24"/>
        </w:rPr>
        <w:t>by</w:t>
      </w:r>
      <w:r>
        <w:rPr>
          <w:rFonts w:ascii="Times New Roman" w:hAnsi="Times New Roman" w:cs="Times New Roman"/>
          <w:sz w:val="24"/>
        </w:rPr>
        <w:t xml:space="preserve"> Lu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MdTwvQXV0aG9yPjxZZWFyPjIwMTQ8L1llYXI+PFJlY051
bT44Mjg8L1JlY051bT48RGlzcGxheVRleHQ+WzY1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MdTwvQXV0aG9yPjxZZWFyPjIwMTQ8L1llYXI+PFJlY051
bT44Mjg8L1JlY051bT48RGlzcGxheVRleHQ+WzY1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354FE6">
        <w:rPr>
          <w:rFonts w:ascii="Times New Roman" w:hAnsi="Times New Roman" w:cs="Times New Roman"/>
          <w:noProof/>
          <w:sz w:val="24"/>
        </w:rPr>
        <w:t>[65]</w:t>
      </w:r>
      <w:r>
        <w:rPr>
          <w:rFonts w:ascii="Times New Roman" w:hAnsi="Times New Roman" w:cs="Times New Roman"/>
          <w:sz w:val="24"/>
        </w:rPr>
        <w:fldChar w:fldCharType="end"/>
      </w:r>
      <w:r>
        <w:rPr>
          <w:rFonts w:ascii="Times New Roman" w:hAnsi="Times New Roman" w:cs="Times New Roman"/>
          <w:sz w:val="24"/>
        </w:rPr>
        <w:t xml:space="preserve">. </w:t>
      </w:r>
      <w:r w:rsidR="00E8257F" w:rsidRPr="005438AE">
        <w:rPr>
          <w:rFonts w:ascii="Times New Roman" w:hAnsi="Times New Roman" w:cs="Times New Roman"/>
          <w:color w:val="FF0000"/>
          <w:sz w:val="24"/>
        </w:rPr>
        <w:t xml:space="preserve">Self-assembling peptide nanofiber scaffolds (SAPNS), which possess a fine three-dimensional structure and cell compatibility, can induce the differentiation of NSCs into neurons </w:t>
      </w:r>
      <w:r w:rsidR="00E8257F" w:rsidRPr="005438AE">
        <w:rPr>
          <w:rFonts w:ascii="Times New Roman" w:hAnsi="Times New Roman" w:cs="Times New Roman"/>
          <w:i/>
          <w:iCs/>
          <w:color w:val="FF0000"/>
          <w:sz w:val="24"/>
        </w:rPr>
        <w:t>in vitro</w:t>
      </w:r>
      <w:r w:rsidR="005438AE" w:rsidRPr="005438AE">
        <w:rPr>
          <w:rFonts w:ascii="Times New Roman" w:hAnsi="Times New Roman" w:cs="Times New Roman"/>
          <w:color w:val="FF0000"/>
          <w:sz w:val="24"/>
        </w:rPr>
        <w:t xml:space="preserve"> and promote axonal regeneration and improve hind limb motor function when transplanted </w:t>
      </w:r>
      <w:r w:rsidR="005438AE" w:rsidRPr="005438AE">
        <w:rPr>
          <w:rFonts w:ascii="Times New Roman" w:hAnsi="Times New Roman" w:cs="Times New Roman"/>
          <w:i/>
          <w:iCs/>
          <w:color w:val="FF0000"/>
          <w:sz w:val="24"/>
        </w:rPr>
        <w:t>in vivo</w:t>
      </w:r>
      <w:r w:rsidR="005438AE">
        <w:rPr>
          <w:rFonts w:ascii="Times New Roman" w:hAnsi="Times New Roman" w:cs="Times New Roman"/>
          <w:i/>
          <w:iCs/>
          <w:color w:val="FF0000"/>
          <w:sz w:val="24"/>
        </w:rPr>
        <w:t xml:space="preserve"> </w:t>
      </w:r>
      <w:r w:rsidR="005438AE" w:rsidRPr="005438AE">
        <w:rPr>
          <w:rFonts w:ascii="Times New Roman" w:hAnsi="Times New Roman" w:cs="Times New Roman"/>
          <w:color w:val="FF0000"/>
          <w:sz w:val="24"/>
        </w:rPr>
        <w:fldChar w:fldCharType="begin">
          <w:fldData xml:space="preserve">PEVuZE5vdGU+PENpdGU+PEF1dGhvcj5XYW48L0F1dGhvcj48WWVhcj4yMDE3PC9ZZWFyPjxSZWNO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</w:fldData>
        </w:fldChar>
      </w:r>
      <w:r w:rsidR="00354FE6">
        <w:rPr>
          <w:rFonts w:ascii="Times New Roman" w:hAnsi="Times New Roman" w:cs="Times New Roman"/>
          <w:color w:val="FF0000"/>
          <w:sz w:val="24"/>
        </w:rPr>
        <w:instrText xml:space="preserve"> ADDIN EN.CITE </w:instrText>
      </w:r>
      <w:r w:rsidR="00354FE6">
        <w:rPr>
          <w:rFonts w:ascii="Times New Roman" w:hAnsi="Times New Roman" w:cs="Times New Roman"/>
          <w:color w:val="FF0000"/>
          <w:sz w:val="24"/>
        </w:rPr>
        <w:fldChar w:fldCharType="begin">
          <w:fldData xml:space="preserve">PEVuZE5vdGU+PENpdGU+PEF1dGhvcj5XYW48L0F1dGhvcj48WWVhcj4yMDE3PC9ZZWFyPjxSZWNO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</w:fldData>
        </w:fldChar>
      </w:r>
      <w:r w:rsidR="00354FE6">
        <w:rPr>
          <w:rFonts w:ascii="Times New Roman" w:hAnsi="Times New Roman" w:cs="Times New Roman"/>
          <w:color w:val="FF0000"/>
          <w:sz w:val="24"/>
        </w:rPr>
        <w:instrText xml:space="preserve"> ADDIN EN.CITE.DATA </w:instrText>
      </w:r>
      <w:r w:rsidR="00354FE6">
        <w:rPr>
          <w:rFonts w:ascii="Times New Roman" w:hAnsi="Times New Roman" w:cs="Times New Roman"/>
          <w:color w:val="FF0000"/>
          <w:sz w:val="24"/>
        </w:rPr>
      </w:r>
      <w:r w:rsidR="00354FE6">
        <w:rPr>
          <w:rFonts w:ascii="Times New Roman" w:hAnsi="Times New Roman" w:cs="Times New Roman"/>
          <w:color w:val="FF0000"/>
          <w:sz w:val="24"/>
        </w:rPr>
        <w:fldChar w:fldCharType="end"/>
      </w:r>
      <w:r w:rsidR="005438AE" w:rsidRPr="005438AE">
        <w:rPr>
          <w:rFonts w:ascii="Times New Roman" w:hAnsi="Times New Roman" w:cs="Times New Roman"/>
          <w:color w:val="FF0000"/>
          <w:sz w:val="24"/>
        </w:rPr>
      </w:r>
      <w:r w:rsidR="005438AE" w:rsidRPr="005438AE">
        <w:rPr>
          <w:rFonts w:ascii="Times New Roman" w:hAnsi="Times New Roman" w:cs="Times New Roman"/>
          <w:color w:val="FF0000"/>
          <w:sz w:val="24"/>
        </w:rPr>
        <w:fldChar w:fldCharType="separate"/>
      </w:r>
      <w:r w:rsidR="00354FE6">
        <w:rPr>
          <w:rFonts w:ascii="Times New Roman" w:hAnsi="Times New Roman" w:cs="Times New Roman"/>
          <w:noProof/>
          <w:color w:val="FF0000"/>
          <w:sz w:val="24"/>
        </w:rPr>
        <w:t>[67]</w:t>
      </w:r>
      <w:r w:rsidR="005438AE" w:rsidRPr="005438AE">
        <w:rPr>
          <w:rFonts w:ascii="Times New Roman" w:hAnsi="Times New Roman" w:cs="Times New Roman"/>
          <w:color w:val="FF0000"/>
          <w:sz w:val="24"/>
        </w:rPr>
        <w:fldChar w:fldCharType="end"/>
      </w:r>
      <w:r w:rsidR="00E8257F" w:rsidRPr="005438AE">
        <w:rPr>
          <w:rFonts w:ascii="Times New Roman" w:hAnsi="Times New Roman" w:cs="Times New Roman"/>
          <w:color w:val="FF0000"/>
          <w:sz w:val="24"/>
        </w:rPr>
        <w:t>.</w:t>
      </w:r>
      <w:r w:rsidR="005438AE">
        <w:rPr>
          <w:rFonts w:ascii="Times New Roman" w:hAnsi="Times New Roman" w:cs="Times New Roman" w:hint="eastAsia"/>
          <w:sz w:val="24"/>
        </w:rPr>
        <w:t xml:space="preserve"> </w:t>
      </w:r>
      <w:r w:rsidR="005438AE">
        <w:rPr>
          <w:rFonts w:ascii="Times New Roman" w:hAnsi="Times New Roman" w:cs="Times New Roman"/>
          <w:sz w:val="24"/>
        </w:rPr>
        <w:t>S</w:t>
      </w:r>
      <w:r w:rsidR="005438AE" w:rsidRPr="005438AE">
        <w:rPr>
          <w:rFonts w:ascii="Times New Roman" w:hAnsi="Times New Roman" w:cs="Times New Roman"/>
          <w:sz w:val="24"/>
        </w:rPr>
        <w:t>imilarly</w:t>
      </w:r>
      <w:r w:rsidR="005438AE">
        <w:rPr>
          <w:rFonts w:ascii="Times New Roman" w:hAnsi="Times New Roman" w:cs="Times New Roman"/>
          <w:sz w:val="24"/>
        </w:rPr>
        <w:t xml:space="preserve">, </w:t>
      </w:r>
      <w:r>
        <w:rPr>
          <w:rFonts w:ascii="Times New Roman" w:hAnsi="Times New Roman" w:cs="Times New Roman"/>
          <w:sz w:val="24"/>
        </w:rPr>
        <w:t xml:space="preserve">Arulmoli </w:t>
      </w:r>
      <w:r>
        <w:rPr>
          <w:rFonts w:ascii="Times New Roman" w:hAnsi="Times New Roman" w:cs="Times New Roman"/>
          <w:i/>
          <w:iCs/>
          <w:sz w:val="24"/>
        </w:rPr>
        <w:t>et al.</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BcnVsbW9saTwvQXV0aG9yPjxZZWFyPjIwMTY8L1llYXI+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=
</w:fldData>
        </w:fldChar>
      </w:r>
      <w:r w:rsidR="00354FE6">
        <w:rPr>
          <w:rFonts w:ascii="Times New Roman" w:hAnsi="Times New Roman" w:cs="Times New Roman"/>
          <w:sz w:val="24"/>
        </w:rPr>
        <w:instrText xml:space="preserve"> ADDIN EN.CITE </w:instrText>
      </w:r>
      <w:r w:rsidR="00354FE6">
        <w:rPr>
          <w:rFonts w:ascii="Times New Roman" w:hAnsi="Times New Roman" w:cs="Times New Roman"/>
          <w:sz w:val="24"/>
        </w:rPr>
        <w:fldChar w:fldCharType="begin">
          <w:fldData xml:space="preserve">PEVuZE5vdGU+PENpdGU+PEF1dGhvcj5BcnVsbW9saTwvQXV0aG9yPjxZZWFyPjIwMTY8L1llYXI+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=
</w:fldData>
        </w:fldChar>
      </w:r>
      <w:r w:rsidR="00354FE6">
        <w:rPr>
          <w:rFonts w:ascii="Times New Roman" w:hAnsi="Times New Roman" w:cs="Times New Roman"/>
          <w:sz w:val="24"/>
        </w:rPr>
        <w:instrText xml:space="preserve"> ADDIN EN.CITE.DATA </w:instrText>
      </w:r>
      <w:r w:rsidR="00354FE6">
        <w:rPr>
          <w:rFonts w:ascii="Times New Roman" w:hAnsi="Times New Roman" w:cs="Times New Roman"/>
          <w:sz w:val="24"/>
        </w:rPr>
      </w:r>
      <w:r w:rsidR="00354FE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354FE6">
        <w:rPr>
          <w:rFonts w:ascii="Times New Roman" w:hAnsi="Times New Roman" w:cs="Times New Roman"/>
          <w:noProof/>
          <w:sz w:val="24"/>
        </w:rPr>
        <w:t>[68]</w:t>
      </w:r>
      <w:r>
        <w:rPr>
          <w:rFonts w:ascii="Times New Roman" w:hAnsi="Times New Roman" w:cs="Times New Roman"/>
          <w:sz w:val="24"/>
        </w:rPr>
        <w:fldChar w:fldCharType="end"/>
      </w:r>
      <w:r>
        <w:rPr>
          <w:rFonts w:ascii="Times New Roman" w:hAnsi="Times New Roman" w:cs="Times New Roman"/>
          <w:sz w:val="24"/>
        </w:rPr>
        <w:t xml:space="preserve"> reported a n</w:t>
      </w:r>
      <w:r w:rsidR="00BE1B0A">
        <w:rPr>
          <w:rFonts w:ascii="Times New Roman" w:hAnsi="Times New Roman" w:cs="Times New Roman"/>
          <w:sz w:val="24"/>
        </w:rPr>
        <w:t>ovel</w:t>
      </w:r>
      <w:r>
        <w:rPr>
          <w:rFonts w:ascii="Times New Roman" w:hAnsi="Times New Roman" w:cs="Times New Roman"/>
          <w:sz w:val="24"/>
        </w:rPr>
        <w:t xml:space="preserve"> composite scaffold composed of fibrin, hyaluronic acid, and laminin that can support the function of human neural stem/progenitor cells (HNSPCs). This composite biomaterial scaffold has physical properties suitable for HNSPCs and the central nervous system, supports the proliferation and differentiation of human neural stem/progenitor cells, and attenuates the rapid cell-mediated scaffold degradation. This has set a benchmark for the treatment of central nervous system injuries with biomaterials. </w:t>
      </w:r>
    </w:p>
    <w:p w14:paraId="0D7EBBB9" w14:textId="77777777" w:rsidR="00D12AE0" w:rsidRDefault="00D12AE0">
      <w:pPr>
        <w:widowControl/>
        <w:spacing w:line="360" w:lineRule="auto"/>
        <w:rPr>
          <w:rFonts w:ascii="Times New Roman" w:hAnsi="Times New Roman" w:cs="Times New Roman"/>
          <w:sz w:val="24"/>
        </w:rPr>
      </w:pPr>
    </w:p>
    <w:p w14:paraId="51F45444" w14:textId="77777777" w:rsidR="00D12AE0" w:rsidRDefault="00A27FCC">
      <w:pPr>
        <w:numPr>
          <w:ilvl w:val="0"/>
          <w:numId w:val="2"/>
        </w:num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lastRenderedPageBreak/>
        <w:t>Summary and outlook</w:t>
      </w:r>
    </w:p>
    <w:p w14:paraId="2551870D" w14:textId="77777777" w:rsidR="00D12AE0" w:rsidRDefault="00A27FCC">
      <w:pPr>
        <w:widowControl/>
        <w:spacing w:line="360" w:lineRule="auto"/>
        <w:rPr>
          <w:rFonts w:ascii="Times New Roman" w:hAnsi="Times New Roman" w:cs="Times New Roman"/>
          <w:sz w:val="24"/>
        </w:rPr>
      </w:pPr>
      <w:r>
        <w:rPr>
          <w:rFonts w:ascii="Times New Roman" w:hAnsi="Times New Roman" w:cs="Times New Roman"/>
          <w:sz w:val="24"/>
        </w:rPr>
        <w:t>In this review, we have briefly discussed different types of stem cell transplantation combined with fibrin scaffold for the treatment of SCI. SCI is a devastating neurological injury, and there is no single treatment that can completely restore the injured spinal cord structure and function. Currently, the focus of SCI research is on stem cell transplantation and tissue engineering scaffolds, but each has its own limitations. It is difficult to control the direction and amount of differentiation of stem cells when they are transplanted into the injured spinal cord alone, and it is difficult to ensure the healthy survival of transplanted stem cells in a poor microenvironment. Therefore, the use of tissue engineering scaffold technology can provide support and guidance for the newborn axons, and at the same time can avoid the characteristics of the newborn axons being invaded by scar tissue. It is a very potential research direction to combine the two technologies in the treatment of SCI.</w:t>
      </w:r>
    </w:p>
    <w:p w14:paraId="43B6C91A" w14:textId="5F059694" w:rsidR="00D12AE0" w:rsidRDefault="00A27FCC">
      <w:pPr>
        <w:widowControl/>
        <w:spacing w:line="360" w:lineRule="auto"/>
        <w:rPr>
          <w:rFonts w:ascii="Times New Roman" w:hAnsi="Times New Roman" w:cs="Times New Roman"/>
          <w:sz w:val="24"/>
        </w:rPr>
      </w:pPr>
      <w:r>
        <w:rPr>
          <w:rFonts w:ascii="Times New Roman" w:hAnsi="Times New Roman" w:cs="Times New Roman"/>
          <w:sz w:val="24"/>
        </w:rPr>
        <w:t>However, at present, our research on</w:t>
      </w:r>
      <w:r w:rsidR="006B71E6">
        <w:rPr>
          <w:rFonts w:ascii="Times New Roman" w:hAnsi="Times New Roman" w:cs="Times New Roman"/>
          <w:sz w:val="24"/>
        </w:rPr>
        <w:t xml:space="preserve"> the combination of</w:t>
      </w:r>
      <w:r>
        <w:rPr>
          <w:rFonts w:ascii="Times New Roman" w:hAnsi="Times New Roman" w:cs="Times New Roman"/>
          <w:sz w:val="24"/>
        </w:rPr>
        <w:t xml:space="preserve"> fibrin scaffold </w:t>
      </w:r>
      <w:r w:rsidR="006B71E6">
        <w:rPr>
          <w:rFonts w:ascii="Times New Roman" w:hAnsi="Times New Roman" w:cs="Times New Roman"/>
          <w:sz w:val="24"/>
        </w:rPr>
        <w:t xml:space="preserve">and </w:t>
      </w:r>
      <w:r>
        <w:rPr>
          <w:rFonts w:ascii="Times New Roman" w:hAnsi="Times New Roman" w:cs="Times New Roman"/>
          <w:sz w:val="24"/>
        </w:rPr>
        <w:t xml:space="preserve">stem cell transplantation is still in the </w:t>
      </w:r>
      <w:r w:rsidR="006B71E6">
        <w:rPr>
          <w:rFonts w:ascii="Times New Roman" w:hAnsi="Times New Roman" w:cs="Times New Roman"/>
          <w:sz w:val="24"/>
        </w:rPr>
        <w:t xml:space="preserve">early stages of </w:t>
      </w:r>
      <w:r>
        <w:rPr>
          <w:rFonts w:ascii="Times New Roman" w:hAnsi="Times New Roman" w:cs="Times New Roman"/>
          <w:sz w:val="24"/>
        </w:rPr>
        <w:t xml:space="preserve">exploration, and there are </w:t>
      </w:r>
      <w:r w:rsidR="006B71E6">
        <w:rPr>
          <w:rFonts w:ascii="Times New Roman" w:hAnsi="Times New Roman" w:cs="Times New Roman"/>
          <w:sz w:val="24"/>
        </w:rPr>
        <w:t>numerous</w:t>
      </w:r>
      <w:r>
        <w:rPr>
          <w:rFonts w:ascii="Times New Roman" w:hAnsi="Times New Roman" w:cs="Times New Roman"/>
          <w:sz w:val="24"/>
        </w:rPr>
        <w:t xml:space="preserve"> directions </w:t>
      </w:r>
      <w:r w:rsidR="006B71E6">
        <w:rPr>
          <w:rFonts w:ascii="Times New Roman" w:hAnsi="Times New Roman" w:cs="Times New Roman"/>
          <w:sz w:val="24"/>
        </w:rPr>
        <w:t xml:space="preserve">that warrant further </w:t>
      </w:r>
      <w:r>
        <w:rPr>
          <w:rFonts w:ascii="Times New Roman" w:hAnsi="Times New Roman" w:cs="Times New Roman"/>
          <w:sz w:val="24"/>
        </w:rPr>
        <w:t xml:space="preserve">worthy of exploration and development. Therefore, the following is our outlook for the future of this topic. First, we need to search for more types of stem cells and compare their ability to differentiate into neurons to find the most suitable type for transplantation. Second, in the future research, we can focus on the morphology and physical properties of </w:t>
      </w:r>
      <w:r w:rsidR="007F5E2E">
        <w:rPr>
          <w:rFonts w:ascii="Times New Roman" w:hAnsi="Times New Roman" w:cs="Times New Roman"/>
          <w:sz w:val="24"/>
        </w:rPr>
        <w:t xml:space="preserve">the </w:t>
      </w:r>
      <w:r>
        <w:rPr>
          <w:rFonts w:ascii="Times New Roman" w:hAnsi="Times New Roman" w:cs="Times New Roman"/>
          <w:sz w:val="24"/>
        </w:rPr>
        <w:t>fibrin scaffold. Update the existing fibrin scaffold technology, improve the mechanical properties of fibrin scaffold, and provide the best transplantation site for stem cells to protect them for better proliferation and differentiation. Third, in the future, we can broaden our perspective and combine fibrin scaffold with stem cell transplantation and growth factors for research. The advantages of different substances should be fully exploited to better reduce neuronal damage after SCI, promote axon growth and rebuild the damaged spinal cord tissue.</w:t>
      </w:r>
    </w:p>
    <w:p w14:paraId="564DB9F1" w14:textId="77777777" w:rsidR="00D12AE0" w:rsidRDefault="00D12AE0">
      <w:pPr>
        <w:widowControl/>
        <w:spacing w:line="360" w:lineRule="auto"/>
        <w:rPr>
          <w:rFonts w:ascii="Times New Roman" w:hAnsi="Times New Roman" w:cs="Times New Roman"/>
          <w:sz w:val="24"/>
        </w:rPr>
      </w:pPr>
    </w:p>
    <w:p w14:paraId="7EE34809" w14:textId="77777777" w:rsidR="00D12AE0" w:rsidRDefault="00A27FCC">
      <w:pPr>
        <w:widowControl/>
        <w:numPr>
          <w:ilvl w:val="0"/>
          <w:numId w:val="2"/>
        </w:num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Conclusion</w:t>
      </w:r>
    </w:p>
    <w:p w14:paraId="704F7A47" w14:textId="47B6846E" w:rsidR="00D12AE0" w:rsidRDefault="00A27FCC">
      <w:pPr>
        <w:widowControl/>
        <w:spacing w:line="360" w:lineRule="auto"/>
        <w:rPr>
          <w:rFonts w:ascii="Times New Roman" w:hAnsi="Times New Roman" w:cs="Times New Roman"/>
          <w:sz w:val="24"/>
        </w:rPr>
      </w:pPr>
      <w:r>
        <w:rPr>
          <w:rFonts w:ascii="Times New Roman" w:hAnsi="Times New Roman" w:cs="Times New Roman"/>
          <w:sz w:val="24"/>
        </w:rPr>
        <w:t xml:space="preserve">In a word, for SCI, especially for elderly SCI, the current clinical treatment effect is not satisfactory. Based on the understanding of the pathological changes of SCI, with the </w:t>
      </w:r>
      <w:r>
        <w:rPr>
          <w:rFonts w:ascii="Times New Roman" w:hAnsi="Times New Roman" w:cs="Times New Roman"/>
          <w:sz w:val="24"/>
        </w:rPr>
        <w:lastRenderedPageBreak/>
        <w:t>deepening of research on stem cell transplantation combined with fibrin scaffold, this treatment strategy may be a promising choice for the regenerative treatment of SCI</w:t>
      </w:r>
      <w:r w:rsidR="007F5E2E">
        <w:rPr>
          <w:rFonts w:ascii="Times New Roman" w:hAnsi="Times New Roman" w:cs="Times New Roman"/>
          <w:sz w:val="24"/>
        </w:rPr>
        <w:t xml:space="preserve"> patients</w:t>
      </w:r>
      <w:r>
        <w:rPr>
          <w:rFonts w:ascii="Times New Roman" w:hAnsi="Times New Roman" w:cs="Times New Roman"/>
          <w:sz w:val="24"/>
        </w:rPr>
        <w:t>.</w:t>
      </w:r>
    </w:p>
    <w:p w14:paraId="3412DD1F" w14:textId="77777777" w:rsidR="00D12AE0" w:rsidRDefault="00D12AE0">
      <w:pPr>
        <w:pStyle w:val="HTML"/>
        <w:widowControl/>
        <w:spacing w:line="360" w:lineRule="auto"/>
        <w:jc w:val="both"/>
        <w:rPr>
          <w:rFonts w:ascii="Times New Roman" w:eastAsia="微软雅黑" w:hAnsi="Times New Roman" w:hint="default"/>
          <w:b/>
          <w:bCs/>
          <w:color w:val="303133"/>
          <w:kern w:val="2"/>
          <w:shd w:val="clear" w:color="auto" w:fill="FFFFFF"/>
        </w:rPr>
      </w:pPr>
    </w:p>
    <w:p w14:paraId="52B9B452" w14:textId="77777777" w:rsidR="00D12AE0" w:rsidRDefault="00A27FCC">
      <w:pPr>
        <w:pStyle w:val="HTML"/>
        <w:widowControl/>
        <w:spacing w:line="360" w:lineRule="auto"/>
        <w:jc w:val="both"/>
        <w:rPr>
          <w:rFonts w:ascii="Times New Roman" w:eastAsia="微软雅黑" w:hAnsi="Times New Roman" w:hint="default"/>
          <w:b/>
          <w:bCs/>
          <w:color w:val="303133"/>
          <w:kern w:val="2"/>
          <w:shd w:val="clear" w:color="auto" w:fill="FFFFFF"/>
        </w:rPr>
      </w:pPr>
      <w:r>
        <w:rPr>
          <w:rFonts w:ascii="Times New Roman" w:eastAsia="微软雅黑" w:hAnsi="Times New Roman" w:hint="default"/>
          <w:b/>
          <w:bCs/>
          <w:color w:val="303133"/>
          <w:kern w:val="2"/>
          <w:shd w:val="clear" w:color="auto" w:fill="FFFFFF"/>
        </w:rPr>
        <w:t>Declarations</w:t>
      </w:r>
    </w:p>
    <w:p w14:paraId="39478143"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Author contributions</w:t>
      </w:r>
    </w:p>
    <w:p w14:paraId="0736A828" w14:textId="0830377A" w:rsidR="00D12AE0" w:rsidRDefault="004A2638">
      <w:pPr>
        <w:spacing w:line="360" w:lineRule="auto"/>
        <w:rPr>
          <w:rFonts w:ascii="Times New Roman" w:hAnsi="Times New Roman" w:cs="Times New Roman"/>
          <w:sz w:val="24"/>
        </w:rPr>
      </w:pPr>
      <w:r w:rsidRPr="004A2638">
        <w:rPr>
          <w:rFonts w:ascii="Times New Roman" w:eastAsia="微软雅黑" w:hAnsi="Times New Roman" w:cs="Times New Roman"/>
          <w:color w:val="303133"/>
          <w:sz w:val="24"/>
          <w:shd w:val="clear" w:color="auto" w:fill="FFFFFF"/>
        </w:rPr>
        <w:t>TJ and ZC jointly wrote the manuscript and produced and revised pictures and tables. YH participated in critical revision of the manuscript for intellectual content. XT and YL sorted out and screened the relevant literatures. HY designed the outline and revised the paper. All authors have read and approved the final version of this manuscript.</w:t>
      </w:r>
    </w:p>
    <w:p w14:paraId="56DDBE94"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Conflicts of interest</w:t>
      </w:r>
    </w:p>
    <w:p w14:paraId="13E50883" w14:textId="77777777" w:rsidR="00D12AE0" w:rsidRDefault="00A27FCC">
      <w:pPr>
        <w:spacing w:line="360" w:lineRule="auto"/>
        <w:rPr>
          <w:rFonts w:ascii="Times New Roman" w:eastAsia="微软雅黑" w:hAnsi="Times New Roman" w:cs="Times New Roman"/>
          <w:color w:val="303133"/>
          <w:sz w:val="24"/>
          <w:shd w:val="clear" w:color="auto" w:fill="FFFFFF"/>
        </w:rPr>
      </w:pPr>
      <w:r>
        <w:rPr>
          <w:rFonts w:ascii="Times New Roman" w:eastAsia="微软雅黑" w:hAnsi="Times New Roman" w:cs="Times New Roman"/>
          <w:color w:val="303133"/>
          <w:sz w:val="24"/>
          <w:shd w:val="clear" w:color="auto" w:fill="FFFFFF"/>
        </w:rPr>
        <w:t>The authors declare that they have no conflicts of interest related to this work.</w:t>
      </w:r>
    </w:p>
    <w:p w14:paraId="54844DC6"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t>Acknowledgements</w:t>
      </w:r>
    </w:p>
    <w:p w14:paraId="72A88A01" w14:textId="77777777" w:rsidR="00D12AE0" w:rsidRDefault="00A27FCC">
      <w:pPr>
        <w:spacing w:line="360" w:lineRule="auto"/>
        <w:rPr>
          <w:rFonts w:ascii="Times New Roman" w:eastAsia="微软雅黑" w:hAnsi="Times New Roman" w:cs="Times New Roman"/>
          <w:color w:val="303133"/>
          <w:sz w:val="24"/>
          <w:shd w:val="clear" w:color="auto" w:fill="FFFFFF"/>
        </w:rPr>
      </w:pPr>
      <w:r>
        <w:rPr>
          <w:rFonts w:ascii="Times New Roman" w:eastAsia="微软雅黑" w:hAnsi="Times New Roman" w:cs="Times New Roman"/>
          <w:color w:val="303133"/>
          <w:sz w:val="24"/>
          <w:shd w:val="clear" w:color="auto" w:fill="FFFFFF"/>
        </w:rPr>
        <w:t xml:space="preserve">The authors thank all the participants for sharing their perspectives in this study. We would also like to thank Prof. Yongxiong He from the Second Affiliated Hospital of Hainan Medical University for his guidance. We also thank our editor and reviewers for their untiring help and constructive comments. This work was supported by the National Natural Science Foundation of China [grant number 82060398]. </w:t>
      </w:r>
    </w:p>
    <w:p w14:paraId="46C349D7" w14:textId="77777777" w:rsidR="00D12AE0" w:rsidRDefault="00A27FCC">
      <w:pPr>
        <w:pStyle w:val="HTML"/>
        <w:widowControl/>
        <w:spacing w:line="360" w:lineRule="auto"/>
        <w:jc w:val="both"/>
        <w:rPr>
          <w:rFonts w:ascii="Times New Roman" w:eastAsia="微软雅黑" w:hAnsi="Times New Roman" w:hint="default"/>
          <w:b/>
          <w:bCs/>
          <w:color w:val="303133"/>
          <w:kern w:val="2"/>
          <w:shd w:val="clear" w:color="auto" w:fill="FFFFFF"/>
        </w:rPr>
      </w:pPr>
      <w:r>
        <w:rPr>
          <w:rFonts w:ascii="Times New Roman" w:eastAsia="微软雅黑" w:hAnsi="Times New Roman" w:hint="default"/>
          <w:b/>
          <w:bCs/>
          <w:color w:val="303133"/>
          <w:kern w:val="2"/>
          <w:shd w:val="clear" w:color="auto" w:fill="FFFFFF"/>
        </w:rPr>
        <w:t>Ethics approval and consent to participate</w:t>
      </w:r>
    </w:p>
    <w:p w14:paraId="4CF49226" w14:textId="77777777" w:rsidR="00D12AE0" w:rsidRDefault="00A27FCC">
      <w:pPr>
        <w:pStyle w:val="HTML"/>
        <w:widowControl/>
        <w:spacing w:line="360" w:lineRule="auto"/>
        <w:jc w:val="both"/>
        <w:rPr>
          <w:rFonts w:ascii="Times New Roman" w:eastAsia="微软雅黑" w:hAnsi="Times New Roman" w:hint="default"/>
          <w:color w:val="303133"/>
          <w:kern w:val="2"/>
          <w:shd w:val="clear" w:color="auto" w:fill="FFFFFF"/>
        </w:rPr>
      </w:pPr>
      <w:r>
        <w:rPr>
          <w:rFonts w:ascii="Times New Roman" w:eastAsia="微软雅黑" w:hAnsi="Times New Roman" w:hint="default"/>
          <w:color w:val="303133"/>
          <w:kern w:val="2"/>
          <w:shd w:val="clear" w:color="auto" w:fill="FFFFFF"/>
        </w:rPr>
        <w:t>Not applicable.</w:t>
      </w:r>
    </w:p>
    <w:p w14:paraId="5D979BDC" w14:textId="77777777" w:rsidR="00D12AE0" w:rsidRDefault="00A27FCC">
      <w:pPr>
        <w:pStyle w:val="HTML"/>
        <w:widowControl/>
        <w:spacing w:line="360" w:lineRule="auto"/>
        <w:jc w:val="both"/>
        <w:rPr>
          <w:rFonts w:ascii="Times New Roman" w:hAnsi="Times New Roman" w:hint="default"/>
          <w:color w:val="000000"/>
        </w:rPr>
      </w:pPr>
      <w:r>
        <w:rPr>
          <w:rFonts w:ascii="Times New Roman" w:eastAsia="微软雅黑" w:hAnsi="Times New Roman" w:hint="default"/>
          <w:b/>
          <w:bCs/>
          <w:color w:val="303133"/>
          <w:kern w:val="2"/>
          <w:shd w:val="clear" w:color="auto" w:fill="FFFFFF"/>
        </w:rPr>
        <w:t>Consent for publication</w:t>
      </w:r>
    </w:p>
    <w:p w14:paraId="1C4341E2" w14:textId="77777777" w:rsidR="00D12AE0" w:rsidRDefault="00A27FCC">
      <w:pPr>
        <w:pStyle w:val="HTML"/>
        <w:widowControl/>
        <w:spacing w:line="360" w:lineRule="auto"/>
        <w:jc w:val="both"/>
        <w:rPr>
          <w:rFonts w:ascii="Times New Roman" w:hAnsi="Times New Roman" w:hint="default"/>
          <w:b/>
          <w:bCs/>
        </w:rPr>
      </w:pPr>
      <w:r>
        <w:rPr>
          <w:rFonts w:ascii="Times New Roman" w:eastAsia="微软雅黑" w:hAnsi="Times New Roman" w:hint="default"/>
          <w:color w:val="303133"/>
          <w:kern w:val="2"/>
          <w:shd w:val="clear" w:color="auto" w:fill="FFFFFF"/>
        </w:rPr>
        <w:t>Not applicable.</w:t>
      </w:r>
      <w:r>
        <w:rPr>
          <w:rFonts w:ascii="Times New Roman" w:hAnsi="Times New Roman" w:hint="default"/>
          <w:b/>
          <w:bCs/>
        </w:rPr>
        <w:br w:type="page"/>
      </w:r>
    </w:p>
    <w:p w14:paraId="5B433159" w14:textId="77777777" w:rsidR="00D12AE0" w:rsidRDefault="00A27FCC">
      <w:pPr>
        <w:spacing w:line="360" w:lineRule="auto"/>
        <w:rPr>
          <w:rFonts w:ascii="Times New Roman" w:hAnsi="Times New Roman" w:cs="Times New Roman"/>
          <w:b/>
          <w:bCs/>
          <w:sz w:val="24"/>
        </w:rPr>
      </w:pPr>
      <w:r>
        <w:rPr>
          <w:rFonts w:ascii="Times New Roman" w:hAnsi="Times New Roman" w:cs="Times New Roman"/>
          <w:b/>
          <w:bCs/>
          <w:sz w:val="24"/>
        </w:rPr>
        <w:lastRenderedPageBreak/>
        <w:t>References</w:t>
      </w:r>
    </w:p>
    <w:p w14:paraId="4C026446" w14:textId="77777777" w:rsidR="00354FE6" w:rsidRPr="004248C5" w:rsidRDefault="00A27FCC" w:rsidP="00354FE6">
      <w:pPr>
        <w:pStyle w:val="EndNoteBibliography"/>
        <w:ind w:left="720" w:hanging="720"/>
        <w:rPr>
          <w:rFonts w:ascii="Times New Roman" w:hAnsi="Times New Roman" w:cs="Times New Roman"/>
          <w:noProof/>
        </w:rPr>
      </w:pPr>
      <w:r w:rsidRPr="004248C5">
        <w:rPr>
          <w:rFonts w:ascii="Times New Roman" w:hAnsi="Times New Roman" w:cs="Times New Roman"/>
          <w:sz w:val="24"/>
        </w:rPr>
        <w:fldChar w:fldCharType="begin"/>
      </w:r>
      <w:r w:rsidRPr="004248C5">
        <w:rPr>
          <w:rFonts w:ascii="Times New Roman" w:hAnsi="Times New Roman" w:cs="Times New Roman"/>
          <w:sz w:val="24"/>
        </w:rPr>
        <w:instrText xml:space="preserve"> ADDIN EN.REFLIST </w:instrText>
      </w:r>
      <w:r w:rsidRPr="004248C5">
        <w:rPr>
          <w:rFonts w:ascii="Times New Roman" w:hAnsi="Times New Roman" w:cs="Times New Roman"/>
          <w:sz w:val="24"/>
        </w:rPr>
        <w:fldChar w:fldCharType="separate"/>
      </w:r>
      <w:r w:rsidR="00354FE6" w:rsidRPr="004248C5">
        <w:rPr>
          <w:rFonts w:ascii="Times New Roman" w:hAnsi="Times New Roman" w:cs="Times New Roman"/>
          <w:noProof/>
        </w:rPr>
        <w:t>1.</w:t>
      </w:r>
      <w:r w:rsidR="00354FE6" w:rsidRPr="004248C5">
        <w:rPr>
          <w:rFonts w:ascii="Times New Roman" w:hAnsi="Times New Roman" w:cs="Times New Roman"/>
          <w:noProof/>
        </w:rPr>
        <w:tab/>
        <w:t xml:space="preserve">Chay, W. and S. Kirshblum, Predicting Outcomes After Spinal Cord Injury. Phys Med Rehabil Clin N Am, 2020. </w:t>
      </w:r>
      <w:r w:rsidR="00354FE6" w:rsidRPr="004248C5">
        <w:rPr>
          <w:rFonts w:ascii="Times New Roman" w:hAnsi="Times New Roman" w:cs="Times New Roman"/>
          <w:b/>
          <w:noProof/>
        </w:rPr>
        <w:t>31</w:t>
      </w:r>
      <w:r w:rsidR="00354FE6" w:rsidRPr="004248C5">
        <w:rPr>
          <w:rFonts w:ascii="Times New Roman" w:hAnsi="Times New Roman" w:cs="Times New Roman"/>
          <w:noProof/>
        </w:rPr>
        <w:t>(3): p. 331-343.</w:t>
      </w:r>
    </w:p>
    <w:p w14:paraId="35B02345"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w:t>
      </w:r>
      <w:r w:rsidRPr="004248C5">
        <w:rPr>
          <w:rFonts w:ascii="Times New Roman" w:hAnsi="Times New Roman" w:cs="Times New Roman"/>
          <w:noProof/>
        </w:rPr>
        <w:tab/>
        <w:t xml:space="preserve">Hiremath, S.V., et al., Factors associated with post-acute functional status and discharge dispositions in individuals with spinal cord injury. J Spinal Cord Med, 2022. </w:t>
      </w:r>
      <w:r w:rsidRPr="004248C5">
        <w:rPr>
          <w:rFonts w:ascii="Times New Roman" w:hAnsi="Times New Roman" w:cs="Times New Roman"/>
          <w:b/>
          <w:noProof/>
        </w:rPr>
        <w:t>45</w:t>
      </w:r>
      <w:r w:rsidRPr="004248C5">
        <w:rPr>
          <w:rFonts w:ascii="Times New Roman" w:hAnsi="Times New Roman" w:cs="Times New Roman"/>
          <w:noProof/>
        </w:rPr>
        <w:t>(1): p. 126-136.</w:t>
      </w:r>
    </w:p>
    <w:p w14:paraId="1AEA13F7"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w:t>
      </w:r>
      <w:r w:rsidRPr="004248C5">
        <w:rPr>
          <w:rFonts w:ascii="Times New Roman" w:hAnsi="Times New Roman" w:cs="Times New Roman"/>
          <w:noProof/>
        </w:rPr>
        <w:tab/>
        <w:t xml:space="preserve">Jiang, T. and Y. He, Recent Advances in the Role of Nuclear Factor Erythroid-2-Related Factor 2 in Spinal Cord Injury: Regulatory Mechanisms and Therapeutic Options. Front Aging Neurosci, 2022. </w:t>
      </w:r>
      <w:r w:rsidRPr="004248C5">
        <w:rPr>
          <w:rFonts w:ascii="Times New Roman" w:hAnsi="Times New Roman" w:cs="Times New Roman"/>
          <w:b/>
          <w:noProof/>
        </w:rPr>
        <w:t>14</w:t>
      </w:r>
      <w:r w:rsidRPr="004248C5">
        <w:rPr>
          <w:rFonts w:ascii="Times New Roman" w:hAnsi="Times New Roman" w:cs="Times New Roman"/>
          <w:noProof/>
        </w:rPr>
        <w:t>: p. 851257.</w:t>
      </w:r>
    </w:p>
    <w:p w14:paraId="7CAB029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w:t>
      </w:r>
      <w:r w:rsidRPr="004248C5">
        <w:rPr>
          <w:rFonts w:ascii="Times New Roman" w:hAnsi="Times New Roman" w:cs="Times New Roman"/>
          <w:noProof/>
        </w:rPr>
        <w:tab/>
        <w:t xml:space="preserve">Liu, X., et al., Inflammatory Response to Spinal Cord Injury and Its Treatment. World Neurosurg, 2021. </w:t>
      </w:r>
      <w:r w:rsidRPr="004248C5">
        <w:rPr>
          <w:rFonts w:ascii="Times New Roman" w:hAnsi="Times New Roman" w:cs="Times New Roman"/>
          <w:b/>
          <w:noProof/>
        </w:rPr>
        <w:t>155</w:t>
      </w:r>
      <w:r w:rsidRPr="004248C5">
        <w:rPr>
          <w:rFonts w:ascii="Times New Roman" w:hAnsi="Times New Roman" w:cs="Times New Roman"/>
          <w:noProof/>
        </w:rPr>
        <w:t>: p. 19-31.</w:t>
      </w:r>
    </w:p>
    <w:p w14:paraId="4D37C3CA"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w:t>
      </w:r>
      <w:r w:rsidRPr="004248C5">
        <w:rPr>
          <w:rFonts w:ascii="Times New Roman" w:hAnsi="Times New Roman" w:cs="Times New Roman"/>
          <w:noProof/>
        </w:rPr>
        <w:tab/>
        <w:t xml:space="preserve">Tran, A.P., P.M. Warren, and J. Silver, The Biology of Regeneration Failure and Success After Spinal Cord Injury. Physiol Rev, 2018. </w:t>
      </w:r>
      <w:r w:rsidRPr="004248C5">
        <w:rPr>
          <w:rFonts w:ascii="Times New Roman" w:hAnsi="Times New Roman" w:cs="Times New Roman"/>
          <w:b/>
          <w:noProof/>
        </w:rPr>
        <w:t>98</w:t>
      </w:r>
      <w:r w:rsidRPr="004248C5">
        <w:rPr>
          <w:rFonts w:ascii="Times New Roman" w:hAnsi="Times New Roman" w:cs="Times New Roman"/>
          <w:noProof/>
        </w:rPr>
        <w:t>(2): p. 881-917.</w:t>
      </w:r>
    </w:p>
    <w:p w14:paraId="29B3F36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w:t>
      </w:r>
      <w:r w:rsidRPr="004248C5">
        <w:rPr>
          <w:rFonts w:ascii="Times New Roman" w:hAnsi="Times New Roman" w:cs="Times New Roman"/>
          <w:noProof/>
        </w:rPr>
        <w:tab/>
        <w:t xml:space="preserve">Pang, Q.M., et al., Neuroinflammation and Scarring After Spinal Cord Injury: Therapeutic Roles of MSCs on Inflammation and Glial Scar. Front Immunol, 2021. </w:t>
      </w:r>
      <w:r w:rsidRPr="004248C5">
        <w:rPr>
          <w:rFonts w:ascii="Times New Roman" w:hAnsi="Times New Roman" w:cs="Times New Roman"/>
          <w:b/>
          <w:noProof/>
        </w:rPr>
        <w:t>12</w:t>
      </w:r>
      <w:r w:rsidRPr="004248C5">
        <w:rPr>
          <w:rFonts w:ascii="Times New Roman" w:hAnsi="Times New Roman" w:cs="Times New Roman"/>
          <w:noProof/>
        </w:rPr>
        <w:t>: p. 751021.</w:t>
      </w:r>
    </w:p>
    <w:p w14:paraId="6379B04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7.</w:t>
      </w:r>
      <w:r w:rsidRPr="004248C5">
        <w:rPr>
          <w:rFonts w:ascii="Times New Roman" w:hAnsi="Times New Roman" w:cs="Times New Roman"/>
          <w:noProof/>
        </w:rPr>
        <w:tab/>
        <w:t xml:space="preserve">Khaing, Z.Z., et al., Advanced biomaterials for repairing the nervous system: what can hydrogels do for the brain? Materials Today, 2014. </w:t>
      </w:r>
      <w:r w:rsidRPr="004248C5">
        <w:rPr>
          <w:rFonts w:ascii="Times New Roman" w:hAnsi="Times New Roman" w:cs="Times New Roman"/>
          <w:b/>
          <w:noProof/>
        </w:rPr>
        <w:t>17</w:t>
      </w:r>
      <w:r w:rsidRPr="004248C5">
        <w:rPr>
          <w:rFonts w:ascii="Times New Roman" w:hAnsi="Times New Roman" w:cs="Times New Roman"/>
          <w:noProof/>
        </w:rPr>
        <w:t>(7): p. 332-340.</w:t>
      </w:r>
    </w:p>
    <w:p w14:paraId="678F89A1"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8.</w:t>
      </w:r>
      <w:r w:rsidRPr="004248C5">
        <w:rPr>
          <w:rFonts w:ascii="Times New Roman" w:hAnsi="Times New Roman" w:cs="Times New Roman"/>
          <w:noProof/>
        </w:rPr>
        <w:tab/>
        <w:t xml:space="preserve">Papastefanaki, F. and R. Matsas, From demyelination to remyelination: the road toward therapies for spinal cord injury. Glia, 2015. </w:t>
      </w:r>
      <w:r w:rsidRPr="004248C5">
        <w:rPr>
          <w:rFonts w:ascii="Times New Roman" w:hAnsi="Times New Roman" w:cs="Times New Roman"/>
          <w:b/>
          <w:noProof/>
        </w:rPr>
        <w:t>63</w:t>
      </w:r>
      <w:r w:rsidRPr="004248C5">
        <w:rPr>
          <w:rFonts w:ascii="Times New Roman" w:hAnsi="Times New Roman" w:cs="Times New Roman"/>
          <w:noProof/>
        </w:rPr>
        <w:t>(7): p. 1101-25.</w:t>
      </w:r>
    </w:p>
    <w:p w14:paraId="778F3C3D"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9.</w:t>
      </w:r>
      <w:r w:rsidRPr="004248C5">
        <w:rPr>
          <w:rFonts w:ascii="Times New Roman" w:hAnsi="Times New Roman" w:cs="Times New Roman"/>
          <w:noProof/>
        </w:rPr>
        <w:tab/>
        <w:t xml:space="preserve">Tian, D.S., et al., Attenuation of astrogliosis by suppressing of microglial proliferation with the cell cycle inhibitor olomoucine in rat spinal cord injury model. Brain Res, 2007. </w:t>
      </w:r>
      <w:r w:rsidRPr="004248C5">
        <w:rPr>
          <w:rFonts w:ascii="Times New Roman" w:hAnsi="Times New Roman" w:cs="Times New Roman"/>
          <w:b/>
          <w:noProof/>
        </w:rPr>
        <w:t>1154</w:t>
      </w:r>
      <w:r w:rsidRPr="004248C5">
        <w:rPr>
          <w:rFonts w:ascii="Times New Roman" w:hAnsi="Times New Roman" w:cs="Times New Roman"/>
          <w:noProof/>
        </w:rPr>
        <w:t>: p. 206-14.</w:t>
      </w:r>
    </w:p>
    <w:p w14:paraId="4B4BB139"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0.</w:t>
      </w:r>
      <w:r w:rsidRPr="004248C5">
        <w:rPr>
          <w:rFonts w:ascii="Times New Roman" w:hAnsi="Times New Roman" w:cs="Times New Roman"/>
          <w:noProof/>
        </w:rPr>
        <w:tab/>
        <w:t xml:space="preserve">Zipser, C.M., et al., Cell-based and stem-cell-based treatments for spinal cord injury: evidence from clinical trials. Lancet Neurol, 2022. </w:t>
      </w:r>
      <w:r w:rsidRPr="004248C5">
        <w:rPr>
          <w:rFonts w:ascii="Times New Roman" w:hAnsi="Times New Roman" w:cs="Times New Roman"/>
          <w:b/>
          <w:noProof/>
        </w:rPr>
        <w:t>21</w:t>
      </w:r>
      <w:r w:rsidRPr="004248C5">
        <w:rPr>
          <w:rFonts w:ascii="Times New Roman" w:hAnsi="Times New Roman" w:cs="Times New Roman"/>
          <w:noProof/>
        </w:rPr>
        <w:t>(7): p. 659-670.</w:t>
      </w:r>
    </w:p>
    <w:p w14:paraId="684FFE61"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1.</w:t>
      </w:r>
      <w:r w:rsidRPr="004248C5">
        <w:rPr>
          <w:rFonts w:ascii="Times New Roman" w:hAnsi="Times New Roman" w:cs="Times New Roman"/>
          <w:noProof/>
        </w:rPr>
        <w:tab/>
        <w:t xml:space="preserve">Mothe, A.J. and C.H. Tator, Review of transplantation of neural stem/progenitor cells for spinal cord injury. Int J Dev Neurosci, 2013. </w:t>
      </w:r>
      <w:r w:rsidRPr="004248C5">
        <w:rPr>
          <w:rFonts w:ascii="Times New Roman" w:hAnsi="Times New Roman" w:cs="Times New Roman"/>
          <w:b/>
          <w:noProof/>
        </w:rPr>
        <w:t>31</w:t>
      </w:r>
      <w:r w:rsidRPr="004248C5">
        <w:rPr>
          <w:rFonts w:ascii="Times New Roman" w:hAnsi="Times New Roman" w:cs="Times New Roman"/>
          <w:noProof/>
        </w:rPr>
        <w:t>(7): p. 701-13.</w:t>
      </w:r>
    </w:p>
    <w:p w14:paraId="01FF9145"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2.</w:t>
      </w:r>
      <w:r w:rsidRPr="004248C5">
        <w:rPr>
          <w:rFonts w:ascii="Times New Roman" w:hAnsi="Times New Roman" w:cs="Times New Roman"/>
          <w:noProof/>
        </w:rPr>
        <w:tab/>
        <w:t xml:space="preserve">Coppé, J.P., et al., The senescence-associated secretory phenotype: the dark side of tumor suppression. Annu Rev Pathol, 2010. </w:t>
      </w:r>
      <w:r w:rsidRPr="004248C5">
        <w:rPr>
          <w:rFonts w:ascii="Times New Roman" w:hAnsi="Times New Roman" w:cs="Times New Roman"/>
          <w:b/>
          <w:noProof/>
        </w:rPr>
        <w:t>5</w:t>
      </w:r>
      <w:r w:rsidRPr="004248C5">
        <w:rPr>
          <w:rFonts w:ascii="Times New Roman" w:hAnsi="Times New Roman" w:cs="Times New Roman"/>
          <w:noProof/>
        </w:rPr>
        <w:t>: p. 99-118.</w:t>
      </w:r>
    </w:p>
    <w:p w14:paraId="474233F7"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3.</w:t>
      </w:r>
      <w:r w:rsidRPr="004248C5">
        <w:rPr>
          <w:rFonts w:ascii="Times New Roman" w:hAnsi="Times New Roman" w:cs="Times New Roman"/>
          <w:noProof/>
        </w:rPr>
        <w:tab/>
        <w:t xml:space="preserve">Tchkonia, T., et al., Cellular senescence and the senescent secretory phenotype: therapeutic opportunities. J Clin Invest, 2013. </w:t>
      </w:r>
      <w:r w:rsidRPr="004248C5">
        <w:rPr>
          <w:rFonts w:ascii="Times New Roman" w:hAnsi="Times New Roman" w:cs="Times New Roman"/>
          <w:b/>
          <w:noProof/>
        </w:rPr>
        <w:t>123</w:t>
      </w:r>
      <w:r w:rsidRPr="004248C5">
        <w:rPr>
          <w:rFonts w:ascii="Times New Roman" w:hAnsi="Times New Roman" w:cs="Times New Roman"/>
          <w:noProof/>
        </w:rPr>
        <w:t>(3): p. 966-72.</w:t>
      </w:r>
    </w:p>
    <w:p w14:paraId="5169147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4.</w:t>
      </w:r>
      <w:r w:rsidRPr="004248C5">
        <w:rPr>
          <w:rFonts w:ascii="Times New Roman" w:hAnsi="Times New Roman" w:cs="Times New Roman"/>
          <w:noProof/>
        </w:rPr>
        <w:tab/>
        <w:t xml:space="preserve">Takano, M., et al., Enhanced Functional Recovery from Spinal Cord Injury in Aged Mice after Stem Cell Transplantation through HGF Induction. Stem Cell Reports, 2017. </w:t>
      </w:r>
      <w:r w:rsidRPr="004248C5">
        <w:rPr>
          <w:rFonts w:ascii="Times New Roman" w:hAnsi="Times New Roman" w:cs="Times New Roman"/>
          <w:b/>
          <w:noProof/>
        </w:rPr>
        <w:t>8</w:t>
      </w:r>
      <w:r w:rsidRPr="004248C5">
        <w:rPr>
          <w:rFonts w:ascii="Times New Roman" w:hAnsi="Times New Roman" w:cs="Times New Roman"/>
          <w:noProof/>
        </w:rPr>
        <w:t>(3): p. 509-518.</w:t>
      </w:r>
    </w:p>
    <w:p w14:paraId="6CA22029"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5.</w:t>
      </w:r>
      <w:r w:rsidRPr="004248C5">
        <w:rPr>
          <w:rFonts w:ascii="Times New Roman" w:hAnsi="Times New Roman" w:cs="Times New Roman"/>
          <w:noProof/>
        </w:rPr>
        <w:tab/>
        <w:t xml:space="preserve">Siegenthaler, M.M., et al., Voluntary running attenuates age-related deficits following SCI. Exp Neurol, 2008. </w:t>
      </w:r>
      <w:r w:rsidRPr="004248C5">
        <w:rPr>
          <w:rFonts w:ascii="Times New Roman" w:hAnsi="Times New Roman" w:cs="Times New Roman"/>
          <w:b/>
          <w:noProof/>
        </w:rPr>
        <w:t>210</w:t>
      </w:r>
      <w:r w:rsidRPr="004248C5">
        <w:rPr>
          <w:rFonts w:ascii="Times New Roman" w:hAnsi="Times New Roman" w:cs="Times New Roman"/>
          <w:noProof/>
        </w:rPr>
        <w:t>(1): p. 207-16.</w:t>
      </w:r>
    </w:p>
    <w:p w14:paraId="2743947D"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6.</w:t>
      </w:r>
      <w:r w:rsidRPr="004248C5">
        <w:rPr>
          <w:rFonts w:ascii="Times New Roman" w:hAnsi="Times New Roman" w:cs="Times New Roman"/>
          <w:noProof/>
        </w:rPr>
        <w:tab/>
        <w:t xml:space="preserve">Jaerve, A., et al., Age-dependent modulation of cortical transcriptomes in spinal cord injury and repair. PLoS One, 2012. </w:t>
      </w:r>
      <w:r w:rsidRPr="004248C5">
        <w:rPr>
          <w:rFonts w:ascii="Times New Roman" w:hAnsi="Times New Roman" w:cs="Times New Roman"/>
          <w:b/>
          <w:noProof/>
        </w:rPr>
        <w:t>7</w:t>
      </w:r>
      <w:r w:rsidRPr="004248C5">
        <w:rPr>
          <w:rFonts w:ascii="Times New Roman" w:hAnsi="Times New Roman" w:cs="Times New Roman"/>
          <w:noProof/>
        </w:rPr>
        <w:t>(12): p. e49812.</w:t>
      </w:r>
    </w:p>
    <w:p w14:paraId="47601C2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7.</w:t>
      </w:r>
      <w:r w:rsidRPr="004248C5">
        <w:rPr>
          <w:rFonts w:ascii="Times New Roman" w:hAnsi="Times New Roman" w:cs="Times New Roman"/>
          <w:noProof/>
        </w:rPr>
        <w:tab/>
        <w:t xml:space="preserve">Hooshmand, M.J., et al., Characterization of recovery, repair, and inflammatory processes following contusion spinal cord injury in old female rats: is age a limitation? Immun Ageing, 2014. </w:t>
      </w:r>
      <w:r w:rsidRPr="004248C5">
        <w:rPr>
          <w:rFonts w:ascii="Times New Roman" w:hAnsi="Times New Roman" w:cs="Times New Roman"/>
          <w:b/>
          <w:noProof/>
        </w:rPr>
        <w:t>11</w:t>
      </w:r>
      <w:r w:rsidRPr="004248C5">
        <w:rPr>
          <w:rFonts w:ascii="Times New Roman" w:hAnsi="Times New Roman" w:cs="Times New Roman"/>
          <w:noProof/>
        </w:rPr>
        <w:t>: p. 15.</w:t>
      </w:r>
    </w:p>
    <w:p w14:paraId="45650F9A"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8.</w:t>
      </w:r>
      <w:r w:rsidRPr="004248C5">
        <w:rPr>
          <w:rFonts w:ascii="Times New Roman" w:hAnsi="Times New Roman" w:cs="Times New Roman"/>
          <w:noProof/>
        </w:rPr>
        <w:tab/>
        <w:t xml:space="preserve">von Leden, R.E., et al., Age exacerbates microglial activation, oxidative stress, inflammatory and NOX2 gene expression, and delays functional recovery in a middle-aged rodent model of spinal cord injury. J Neuroinflammation, 2017. </w:t>
      </w:r>
      <w:r w:rsidRPr="004248C5">
        <w:rPr>
          <w:rFonts w:ascii="Times New Roman" w:hAnsi="Times New Roman" w:cs="Times New Roman"/>
          <w:b/>
          <w:noProof/>
        </w:rPr>
        <w:t>14</w:t>
      </w:r>
      <w:r w:rsidRPr="004248C5">
        <w:rPr>
          <w:rFonts w:ascii="Times New Roman" w:hAnsi="Times New Roman" w:cs="Times New Roman"/>
          <w:noProof/>
        </w:rPr>
        <w:t>(1): p. 161.</w:t>
      </w:r>
    </w:p>
    <w:p w14:paraId="40A22FA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19.</w:t>
      </w:r>
      <w:r w:rsidRPr="004248C5">
        <w:rPr>
          <w:rFonts w:ascii="Times New Roman" w:hAnsi="Times New Roman" w:cs="Times New Roman"/>
          <w:noProof/>
        </w:rPr>
        <w:tab/>
        <w:t xml:space="preserve">Ansorena, E., et al., Injectable alginate hydrogel loaded with GDNF promotes functional recovery in a hemisection model of spinal cord injury. Int J Pharm, 2013. </w:t>
      </w:r>
      <w:r w:rsidRPr="004248C5">
        <w:rPr>
          <w:rFonts w:ascii="Times New Roman" w:hAnsi="Times New Roman" w:cs="Times New Roman"/>
          <w:b/>
          <w:noProof/>
        </w:rPr>
        <w:t>455</w:t>
      </w:r>
      <w:r w:rsidRPr="004248C5">
        <w:rPr>
          <w:rFonts w:ascii="Times New Roman" w:hAnsi="Times New Roman" w:cs="Times New Roman"/>
          <w:noProof/>
        </w:rPr>
        <w:t>(1-2): p. 148-58.</w:t>
      </w:r>
    </w:p>
    <w:p w14:paraId="5FD44AA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0.</w:t>
      </w:r>
      <w:r w:rsidRPr="004248C5">
        <w:rPr>
          <w:rFonts w:ascii="Times New Roman" w:hAnsi="Times New Roman" w:cs="Times New Roman"/>
          <w:noProof/>
        </w:rPr>
        <w:tab/>
        <w:t xml:space="preserve">Shrestha, B., et al., Repair of injured spinal cord using biomaterial scaffolds and stem cells. </w:t>
      </w:r>
      <w:r w:rsidRPr="004248C5">
        <w:rPr>
          <w:rFonts w:ascii="Times New Roman" w:hAnsi="Times New Roman" w:cs="Times New Roman"/>
          <w:noProof/>
        </w:rPr>
        <w:lastRenderedPageBreak/>
        <w:t xml:space="preserve">Stem Cell Res Ther, 2014. </w:t>
      </w:r>
      <w:r w:rsidRPr="004248C5">
        <w:rPr>
          <w:rFonts w:ascii="Times New Roman" w:hAnsi="Times New Roman" w:cs="Times New Roman"/>
          <w:b/>
          <w:noProof/>
        </w:rPr>
        <w:t>5</w:t>
      </w:r>
      <w:r w:rsidRPr="004248C5">
        <w:rPr>
          <w:rFonts w:ascii="Times New Roman" w:hAnsi="Times New Roman" w:cs="Times New Roman"/>
          <w:noProof/>
        </w:rPr>
        <w:t>(4): p. 91.</w:t>
      </w:r>
    </w:p>
    <w:p w14:paraId="4E46578D"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1.</w:t>
      </w:r>
      <w:r w:rsidRPr="004248C5">
        <w:rPr>
          <w:rFonts w:ascii="Times New Roman" w:hAnsi="Times New Roman" w:cs="Times New Roman"/>
          <w:noProof/>
        </w:rPr>
        <w:tab/>
        <w:t xml:space="preserve">Itosaka, H., et al., Fibrin matrix provides a suitable scaffold for bone marrow stromal cells transplanted into injured spinal cord: a novel material for CNS tissue engineering. Neuropathology, 2009. </w:t>
      </w:r>
      <w:r w:rsidRPr="004248C5">
        <w:rPr>
          <w:rFonts w:ascii="Times New Roman" w:hAnsi="Times New Roman" w:cs="Times New Roman"/>
          <w:b/>
          <w:noProof/>
        </w:rPr>
        <w:t>29</w:t>
      </w:r>
      <w:r w:rsidRPr="004248C5">
        <w:rPr>
          <w:rFonts w:ascii="Times New Roman" w:hAnsi="Times New Roman" w:cs="Times New Roman"/>
          <w:noProof/>
        </w:rPr>
        <w:t>(3): p. 248-57.</w:t>
      </w:r>
    </w:p>
    <w:p w14:paraId="4E94902E"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2.</w:t>
      </w:r>
      <w:r w:rsidRPr="004248C5">
        <w:rPr>
          <w:rFonts w:ascii="Times New Roman" w:hAnsi="Times New Roman" w:cs="Times New Roman"/>
          <w:noProof/>
        </w:rPr>
        <w:tab/>
        <w:t xml:space="preserve">Domingues, M.M., F.A. Carvalho, and N.C. Santos, Nanomechanics of Blood Clot and Thrombus Formation. Annu Rev Biophys, 2022. </w:t>
      </w:r>
      <w:r w:rsidRPr="004248C5">
        <w:rPr>
          <w:rFonts w:ascii="Times New Roman" w:hAnsi="Times New Roman" w:cs="Times New Roman"/>
          <w:b/>
          <w:noProof/>
        </w:rPr>
        <w:t>51</w:t>
      </w:r>
      <w:r w:rsidRPr="004248C5">
        <w:rPr>
          <w:rFonts w:ascii="Times New Roman" w:hAnsi="Times New Roman" w:cs="Times New Roman"/>
          <w:noProof/>
        </w:rPr>
        <w:t>: p. 201-221.</w:t>
      </w:r>
    </w:p>
    <w:p w14:paraId="1C2129C8"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3.</w:t>
      </w:r>
      <w:r w:rsidRPr="004248C5">
        <w:rPr>
          <w:rFonts w:ascii="Times New Roman" w:hAnsi="Times New Roman" w:cs="Times New Roman"/>
          <w:noProof/>
        </w:rPr>
        <w:tab/>
        <w:t xml:space="preserve">de la Puente, P. and D. Ludeña, Cell culture in autologous fibrin scaffolds for applications in tissue engineering. Exp Cell Res, 2014. </w:t>
      </w:r>
      <w:r w:rsidRPr="004248C5">
        <w:rPr>
          <w:rFonts w:ascii="Times New Roman" w:hAnsi="Times New Roman" w:cs="Times New Roman"/>
          <w:b/>
          <w:noProof/>
        </w:rPr>
        <w:t>322</w:t>
      </w:r>
      <w:r w:rsidRPr="004248C5">
        <w:rPr>
          <w:rFonts w:ascii="Times New Roman" w:hAnsi="Times New Roman" w:cs="Times New Roman"/>
          <w:noProof/>
        </w:rPr>
        <w:t>(1): p. 1-11.</w:t>
      </w:r>
    </w:p>
    <w:p w14:paraId="48C16179"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4.</w:t>
      </w:r>
      <w:r w:rsidRPr="004248C5">
        <w:rPr>
          <w:rFonts w:ascii="Times New Roman" w:hAnsi="Times New Roman" w:cs="Times New Roman"/>
          <w:noProof/>
        </w:rPr>
        <w:tab/>
        <w:t xml:space="preserve">Chen, Q., et al., A fibrin matrix promotes the differentiation of EMSCs isolated from nasal respiratory mucosa to myelinating phenotypical Schwann-like cells. Mol Cells, 2015. </w:t>
      </w:r>
      <w:r w:rsidRPr="004248C5">
        <w:rPr>
          <w:rFonts w:ascii="Times New Roman" w:hAnsi="Times New Roman" w:cs="Times New Roman"/>
          <w:b/>
          <w:noProof/>
        </w:rPr>
        <w:t>38</w:t>
      </w:r>
      <w:r w:rsidRPr="004248C5">
        <w:rPr>
          <w:rFonts w:ascii="Times New Roman" w:hAnsi="Times New Roman" w:cs="Times New Roman"/>
          <w:noProof/>
        </w:rPr>
        <w:t>(3): p. 221-8.</w:t>
      </w:r>
    </w:p>
    <w:p w14:paraId="512F46A5"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5.</w:t>
      </w:r>
      <w:r w:rsidRPr="004248C5">
        <w:rPr>
          <w:rFonts w:ascii="Times New Roman" w:hAnsi="Times New Roman" w:cs="Times New Roman"/>
          <w:noProof/>
        </w:rPr>
        <w:tab/>
        <w:t xml:space="preserve">King, V.R., et al., The use of injectable forms of fibrin and fibronectin to support axonal ingrowth after spinal cord injury. Biomaterials, 2010. </w:t>
      </w:r>
      <w:r w:rsidRPr="004248C5">
        <w:rPr>
          <w:rFonts w:ascii="Times New Roman" w:hAnsi="Times New Roman" w:cs="Times New Roman"/>
          <w:b/>
          <w:noProof/>
        </w:rPr>
        <w:t>31</w:t>
      </w:r>
      <w:r w:rsidRPr="004248C5">
        <w:rPr>
          <w:rFonts w:ascii="Times New Roman" w:hAnsi="Times New Roman" w:cs="Times New Roman"/>
          <w:noProof/>
        </w:rPr>
        <w:t>(15): p. 4447-56.</w:t>
      </w:r>
    </w:p>
    <w:p w14:paraId="5AEB163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6.</w:t>
      </w:r>
      <w:r w:rsidRPr="004248C5">
        <w:rPr>
          <w:rFonts w:ascii="Times New Roman" w:hAnsi="Times New Roman" w:cs="Times New Roman"/>
          <w:noProof/>
        </w:rPr>
        <w:tab/>
        <w:t xml:space="preserve">Lu, P., et al., Long-distance growth and connectivity of neural stem cells after severe spinal cord injury. Cell, 2012. </w:t>
      </w:r>
      <w:r w:rsidRPr="004248C5">
        <w:rPr>
          <w:rFonts w:ascii="Times New Roman" w:hAnsi="Times New Roman" w:cs="Times New Roman"/>
          <w:b/>
          <w:noProof/>
        </w:rPr>
        <w:t>150</w:t>
      </w:r>
      <w:r w:rsidRPr="004248C5">
        <w:rPr>
          <w:rFonts w:ascii="Times New Roman" w:hAnsi="Times New Roman" w:cs="Times New Roman"/>
          <w:noProof/>
        </w:rPr>
        <w:t>(6): p. 1264-73.</w:t>
      </w:r>
    </w:p>
    <w:p w14:paraId="21684732"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7.</w:t>
      </w:r>
      <w:r w:rsidRPr="004248C5">
        <w:rPr>
          <w:rFonts w:ascii="Times New Roman" w:hAnsi="Times New Roman" w:cs="Times New Roman"/>
          <w:noProof/>
        </w:rPr>
        <w:tab/>
        <w:t xml:space="preserve">Park, C.H. and K.M. Woo, Fibrin-Based Biomaterial Applications in Tissue Engineering and Regenerative Medicine. Adv Exp Med Biol, 2018. </w:t>
      </w:r>
      <w:r w:rsidRPr="004248C5">
        <w:rPr>
          <w:rFonts w:ascii="Times New Roman" w:hAnsi="Times New Roman" w:cs="Times New Roman"/>
          <w:b/>
          <w:noProof/>
        </w:rPr>
        <w:t>1064</w:t>
      </w:r>
      <w:r w:rsidRPr="004248C5">
        <w:rPr>
          <w:rFonts w:ascii="Times New Roman" w:hAnsi="Times New Roman" w:cs="Times New Roman"/>
          <w:noProof/>
        </w:rPr>
        <w:t>: p. 253-261.</w:t>
      </w:r>
    </w:p>
    <w:p w14:paraId="22C9185A"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8.</w:t>
      </w:r>
      <w:r w:rsidRPr="004248C5">
        <w:rPr>
          <w:rFonts w:ascii="Times New Roman" w:hAnsi="Times New Roman" w:cs="Times New Roman"/>
          <w:noProof/>
        </w:rPr>
        <w:tab/>
        <w:t xml:space="preserve">Yu, Z., et al., Application of fibrin-based hydrogels for nerve protection and regeneration after spinal cord injury. J Biol Eng, 2020. </w:t>
      </w:r>
      <w:r w:rsidRPr="004248C5">
        <w:rPr>
          <w:rFonts w:ascii="Times New Roman" w:hAnsi="Times New Roman" w:cs="Times New Roman"/>
          <w:b/>
          <w:noProof/>
        </w:rPr>
        <w:t>14</w:t>
      </w:r>
      <w:r w:rsidRPr="004248C5">
        <w:rPr>
          <w:rFonts w:ascii="Times New Roman" w:hAnsi="Times New Roman" w:cs="Times New Roman"/>
          <w:noProof/>
        </w:rPr>
        <w:t>: p. 22.</w:t>
      </w:r>
    </w:p>
    <w:p w14:paraId="41EEF3E8"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29.</w:t>
      </w:r>
      <w:r w:rsidRPr="004248C5">
        <w:rPr>
          <w:rFonts w:ascii="Times New Roman" w:hAnsi="Times New Roman" w:cs="Times New Roman"/>
          <w:noProof/>
        </w:rPr>
        <w:tab/>
        <w:t xml:space="preserve">Karimi, A., A. Shojaei, and P. Tehrani, Mechanical properties of the human spinal cord under the compressive loading. J Chem Neuroanat, 2017. </w:t>
      </w:r>
      <w:r w:rsidRPr="004248C5">
        <w:rPr>
          <w:rFonts w:ascii="Times New Roman" w:hAnsi="Times New Roman" w:cs="Times New Roman"/>
          <w:b/>
          <w:noProof/>
        </w:rPr>
        <w:t>86</w:t>
      </w:r>
      <w:r w:rsidRPr="004248C5">
        <w:rPr>
          <w:rFonts w:ascii="Times New Roman" w:hAnsi="Times New Roman" w:cs="Times New Roman"/>
          <w:noProof/>
        </w:rPr>
        <w:t>: p. 15-18.</w:t>
      </w:r>
    </w:p>
    <w:p w14:paraId="0571637C"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0.</w:t>
      </w:r>
      <w:r w:rsidRPr="004248C5">
        <w:rPr>
          <w:rFonts w:ascii="Times New Roman" w:hAnsi="Times New Roman" w:cs="Times New Roman"/>
          <w:noProof/>
        </w:rPr>
        <w:tab/>
        <w:t xml:space="preserve">Fehlings, M.G., et al., A Randomized Controlled Trial of Local Delivery of a Rho Inhibitor (VX-210) in Patients with Acute Traumatic Cervical Spinal Cord Injury. J Neurotrauma, 2021. </w:t>
      </w:r>
      <w:r w:rsidRPr="004248C5">
        <w:rPr>
          <w:rFonts w:ascii="Times New Roman" w:hAnsi="Times New Roman" w:cs="Times New Roman"/>
          <w:b/>
          <w:noProof/>
        </w:rPr>
        <w:t>38</w:t>
      </w:r>
      <w:r w:rsidRPr="004248C5">
        <w:rPr>
          <w:rFonts w:ascii="Times New Roman" w:hAnsi="Times New Roman" w:cs="Times New Roman"/>
          <w:noProof/>
        </w:rPr>
        <w:t>(15): p. 2065-2072.</w:t>
      </w:r>
    </w:p>
    <w:p w14:paraId="610AA469"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1.</w:t>
      </w:r>
      <w:r w:rsidRPr="004248C5">
        <w:rPr>
          <w:rFonts w:ascii="Times New Roman" w:hAnsi="Times New Roman" w:cs="Times New Roman"/>
          <w:noProof/>
        </w:rPr>
        <w:tab/>
        <w:t xml:space="preserve">Schmidt, C.E. and J.B. Leach, Neural tissue engineering: strategies for repair and regeneration. Annu Rev Biomed Eng, 2003. </w:t>
      </w:r>
      <w:r w:rsidRPr="004248C5">
        <w:rPr>
          <w:rFonts w:ascii="Times New Roman" w:hAnsi="Times New Roman" w:cs="Times New Roman"/>
          <w:b/>
          <w:noProof/>
        </w:rPr>
        <w:t>5</w:t>
      </w:r>
      <w:r w:rsidRPr="004248C5">
        <w:rPr>
          <w:rFonts w:ascii="Times New Roman" w:hAnsi="Times New Roman" w:cs="Times New Roman"/>
          <w:noProof/>
        </w:rPr>
        <w:t>: p. 293-347.</w:t>
      </w:r>
    </w:p>
    <w:p w14:paraId="44F47D42"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2.</w:t>
      </w:r>
      <w:r w:rsidRPr="004248C5">
        <w:rPr>
          <w:rFonts w:ascii="Times New Roman" w:hAnsi="Times New Roman" w:cs="Times New Roman"/>
          <w:noProof/>
        </w:rPr>
        <w:tab/>
        <w:t xml:space="preserve">Tsai, E.C., et al., Matrix inclusion within synthetic hydrogel guidance channels improves specific supraspinal and local axonal regeneration after complete spinal cord transection. Biomaterials, 2006. </w:t>
      </w:r>
      <w:r w:rsidRPr="004248C5">
        <w:rPr>
          <w:rFonts w:ascii="Times New Roman" w:hAnsi="Times New Roman" w:cs="Times New Roman"/>
          <w:b/>
          <w:noProof/>
        </w:rPr>
        <w:t>27</w:t>
      </w:r>
      <w:r w:rsidRPr="004248C5">
        <w:rPr>
          <w:rFonts w:ascii="Times New Roman" w:hAnsi="Times New Roman" w:cs="Times New Roman"/>
          <w:noProof/>
        </w:rPr>
        <w:t>(3): p. 519-33.</w:t>
      </w:r>
    </w:p>
    <w:p w14:paraId="3B6DFE12"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3.</w:t>
      </w:r>
      <w:r w:rsidRPr="004248C5">
        <w:rPr>
          <w:rFonts w:ascii="Times New Roman" w:hAnsi="Times New Roman" w:cs="Times New Roman"/>
          <w:noProof/>
        </w:rPr>
        <w:tab/>
        <w:t xml:space="preserve">Straley, K.S., C.W. Foo, and S.C. Heilshorn, Biomaterial design strategies for the treatment of spinal cord injuries. J Neurotrauma, 2010. </w:t>
      </w:r>
      <w:r w:rsidRPr="004248C5">
        <w:rPr>
          <w:rFonts w:ascii="Times New Roman" w:hAnsi="Times New Roman" w:cs="Times New Roman"/>
          <w:b/>
          <w:noProof/>
        </w:rPr>
        <w:t>27</w:t>
      </w:r>
      <w:r w:rsidRPr="004248C5">
        <w:rPr>
          <w:rFonts w:ascii="Times New Roman" w:hAnsi="Times New Roman" w:cs="Times New Roman"/>
          <w:noProof/>
        </w:rPr>
        <w:t>(1): p. 1-19.</w:t>
      </w:r>
    </w:p>
    <w:p w14:paraId="4E2D88E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4.</w:t>
      </w:r>
      <w:r w:rsidRPr="004248C5">
        <w:rPr>
          <w:rFonts w:ascii="Times New Roman" w:hAnsi="Times New Roman" w:cs="Times New Roman"/>
          <w:noProof/>
        </w:rPr>
        <w:tab/>
        <w:t xml:space="preserve">Zhang, Q., et al., Polymer scaffolds facilitate spinal cord injury repair. Acta Biomater, 2019. </w:t>
      </w:r>
      <w:r w:rsidRPr="004248C5">
        <w:rPr>
          <w:rFonts w:ascii="Times New Roman" w:hAnsi="Times New Roman" w:cs="Times New Roman"/>
          <w:b/>
          <w:noProof/>
        </w:rPr>
        <w:t>88</w:t>
      </w:r>
      <w:r w:rsidRPr="004248C5">
        <w:rPr>
          <w:rFonts w:ascii="Times New Roman" w:hAnsi="Times New Roman" w:cs="Times New Roman"/>
          <w:noProof/>
        </w:rPr>
        <w:t>: p. 57-77.</w:t>
      </w:r>
    </w:p>
    <w:p w14:paraId="23C11DD9"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5.</w:t>
      </w:r>
      <w:r w:rsidRPr="004248C5">
        <w:rPr>
          <w:rFonts w:ascii="Times New Roman" w:hAnsi="Times New Roman" w:cs="Times New Roman"/>
          <w:noProof/>
        </w:rPr>
        <w:tab/>
        <w:t xml:space="preserve">Zamani, F., et al., Promotion of spinal cord axon regeneration by 3D nanofibrous core-sheath scaffolds. J Biomed Mater Res A, 2014. </w:t>
      </w:r>
      <w:r w:rsidRPr="004248C5">
        <w:rPr>
          <w:rFonts w:ascii="Times New Roman" w:hAnsi="Times New Roman" w:cs="Times New Roman"/>
          <w:b/>
          <w:noProof/>
        </w:rPr>
        <w:t>102</w:t>
      </w:r>
      <w:r w:rsidRPr="004248C5">
        <w:rPr>
          <w:rFonts w:ascii="Times New Roman" w:hAnsi="Times New Roman" w:cs="Times New Roman"/>
          <w:noProof/>
        </w:rPr>
        <w:t>(2): p. 506-13.</w:t>
      </w:r>
    </w:p>
    <w:p w14:paraId="7B4BA96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6.</w:t>
      </w:r>
      <w:r w:rsidRPr="004248C5">
        <w:rPr>
          <w:rFonts w:ascii="Times New Roman" w:hAnsi="Times New Roman" w:cs="Times New Roman"/>
          <w:noProof/>
        </w:rPr>
        <w:tab/>
        <w:t xml:space="preserve">Jeon, O., et al., Control of basic fibroblast growth factor release from fibrin gel with heparin and concentrations of fibrinogen and thrombin. J Control Release, 2005. </w:t>
      </w:r>
      <w:r w:rsidRPr="004248C5">
        <w:rPr>
          <w:rFonts w:ascii="Times New Roman" w:hAnsi="Times New Roman" w:cs="Times New Roman"/>
          <w:b/>
          <w:noProof/>
        </w:rPr>
        <w:t>105</w:t>
      </w:r>
      <w:r w:rsidRPr="004248C5">
        <w:rPr>
          <w:rFonts w:ascii="Times New Roman" w:hAnsi="Times New Roman" w:cs="Times New Roman"/>
          <w:noProof/>
        </w:rPr>
        <w:t>(3): p. 249-59.</w:t>
      </w:r>
    </w:p>
    <w:p w14:paraId="541380C4"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7.</w:t>
      </w:r>
      <w:r w:rsidRPr="004248C5">
        <w:rPr>
          <w:rFonts w:ascii="Times New Roman" w:hAnsi="Times New Roman" w:cs="Times New Roman"/>
          <w:noProof/>
        </w:rPr>
        <w:tab/>
        <w:t xml:space="preserve">Madaghiele, M., et al., Collagen-based matrices with axially oriented pores. J Biomed Mater Res A, 2008. </w:t>
      </w:r>
      <w:r w:rsidRPr="004248C5">
        <w:rPr>
          <w:rFonts w:ascii="Times New Roman" w:hAnsi="Times New Roman" w:cs="Times New Roman"/>
          <w:b/>
          <w:noProof/>
        </w:rPr>
        <w:t>85</w:t>
      </w:r>
      <w:r w:rsidRPr="004248C5">
        <w:rPr>
          <w:rFonts w:ascii="Times New Roman" w:hAnsi="Times New Roman" w:cs="Times New Roman"/>
          <w:noProof/>
        </w:rPr>
        <w:t>(3): p. 757-67.</w:t>
      </w:r>
    </w:p>
    <w:p w14:paraId="29A18A87"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8.</w:t>
      </w:r>
      <w:r w:rsidRPr="004248C5">
        <w:rPr>
          <w:rFonts w:ascii="Times New Roman" w:hAnsi="Times New Roman" w:cs="Times New Roman"/>
          <w:noProof/>
        </w:rPr>
        <w:tab/>
        <w:t xml:space="preserve">Blando, S., et al., Can a Scaffold Enriched with Mesenchymal Stem Cells Be a Good Treatment for Spinal Cord Injury? Int J Mol Sci, 2022. </w:t>
      </w:r>
      <w:r w:rsidRPr="004248C5">
        <w:rPr>
          <w:rFonts w:ascii="Times New Roman" w:hAnsi="Times New Roman" w:cs="Times New Roman"/>
          <w:b/>
          <w:noProof/>
        </w:rPr>
        <w:t>23</w:t>
      </w:r>
      <w:r w:rsidRPr="004248C5">
        <w:rPr>
          <w:rFonts w:ascii="Times New Roman" w:hAnsi="Times New Roman" w:cs="Times New Roman"/>
          <w:noProof/>
        </w:rPr>
        <w:t>(14).</w:t>
      </w:r>
    </w:p>
    <w:p w14:paraId="778BE717"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39.</w:t>
      </w:r>
      <w:r w:rsidRPr="004248C5">
        <w:rPr>
          <w:rFonts w:ascii="Times New Roman" w:hAnsi="Times New Roman" w:cs="Times New Roman"/>
          <w:noProof/>
        </w:rPr>
        <w:tab/>
        <w:t xml:space="preserve">Willerth, S.M., A. Rader, and S.E. Sakiyama-Elbert, The effect of controlled growth factor delivery on embryonic stem cell differentiation inside fibrin scaffolds. Stem Cell Res, 2008. </w:t>
      </w:r>
      <w:r w:rsidRPr="004248C5">
        <w:rPr>
          <w:rFonts w:ascii="Times New Roman" w:hAnsi="Times New Roman" w:cs="Times New Roman"/>
          <w:b/>
          <w:noProof/>
        </w:rPr>
        <w:t>1</w:t>
      </w:r>
      <w:r w:rsidRPr="004248C5">
        <w:rPr>
          <w:rFonts w:ascii="Times New Roman" w:hAnsi="Times New Roman" w:cs="Times New Roman"/>
          <w:noProof/>
        </w:rPr>
        <w:t>(3): p. 205-18.</w:t>
      </w:r>
    </w:p>
    <w:p w14:paraId="20F4D3C0"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lastRenderedPageBreak/>
        <w:t>40.</w:t>
      </w:r>
      <w:r w:rsidRPr="004248C5">
        <w:rPr>
          <w:rFonts w:ascii="Times New Roman" w:hAnsi="Times New Roman" w:cs="Times New Roman"/>
          <w:noProof/>
        </w:rPr>
        <w:tab/>
        <w:t xml:space="preserve">Willerth, S.M., et al., Optimization of fibrin scaffolds for differentiation of murine embryonic stem cells into neural lineage cells. Biomaterials, 2006. </w:t>
      </w:r>
      <w:r w:rsidRPr="004248C5">
        <w:rPr>
          <w:rFonts w:ascii="Times New Roman" w:hAnsi="Times New Roman" w:cs="Times New Roman"/>
          <w:b/>
          <w:noProof/>
        </w:rPr>
        <w:t>27</w:t>
      </w:r>
      <w:r w:rsidRPr="004248C5">
        <w:rPr>
          <w:rFonts w:ascii="Times New Roman" w:hAnsi="Times New Roman" w:cs="Times New Roman"/>
          <w:noProof/>
        </w:rPr>
        <w:t>(36): p. 5990-6003.</w:t>
      </w:r>
    </w:p>
    <w:p w14:paraId="3216B4F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1.</w:t>
      </w:r>
      <w:r w:rsidRPr="004248C5">
        <w:rPr>
          <w:rFonts w:ascii="Times New Roman" w:hAnsi="Times New Roman" w:cs="Times New Roman"/>
          <w:noProof/>
        </w:rPr>
        <w:tab/>
        <w:t xml:space="preserve">Yousefi, F., et al., Novel approaches using mesenchymal stem cells for curing peripheral nerve injuries. Life Sci, 2019. </w:t>
      </w:r>
      <w:r w:rsidRPr="004248C5">
        <w:rPr>
          <w:rFonts w:ascii="Times New Roman" w:hAnsi="Times New Roman" w:cs="Times New Roman"/>
          <w:b/>
          <w:noProof/>
        </w:rPr>
        <w:t>221</w:t>
      </w:r>
      <w:r w:rsidRPr="004248C5">
        <w:rPr>
          <w:rFonts w:ascii="Times New Roman" w:hAnsi="Times New Roman" w:cs="Times New Roman"/>
          <w:noProof/>
        </w:rPr>
        <w:t>: p. 99-108.</w:t>
      </w:r>
    </w:p>
    <w:p w14:paraId="133BC4AD"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2.</w:t>
      </w:r>
      <w:r w:rsidRPr="004248C5">
        <w:rPr>
          <w:rFonts w:ascii="Times New Roman" w:hAnsi="Times New Roman" w:cs="Times New Roman"/>
          <w:noProof/>
        </w:rPr>
        <w:tab/>
        <w:t xml:space="preserve">Zhao, Z., et al., Improvement in nerve regeneration through a decellularized nerve graft by supplementation with bone marrow stromal cells in fibrin. Cell Transplant, 2014. </w:t>
      </w:r>
      <w:r w:rsidRPr="004248C5">
        <w:rPr>
          <w:rFonts w:ascii="Times New Roman" w:hAnsi="Times New Roman" w:cs="Times New Roman"/>
          <w:b/>
          <w:noProof/>
        </w:rPr>
        <w:t>23</w:t>
      </w:r>
      <w:r w:rsidRPr="004248C5">
        <w:rPr>
          <w:rFonts w:ascii="Times New Roman" w:hAnsi="Times New Roman" w:cs="Times New Roman"/>
          <w:noProof/>
        </w:rPr>
        <w:t>(1): p. 97-110.</w:t>
      </w:r>
    </w:p>
    <w:p w14:paraId="3A6DD705"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3.</w:t>
      </w:r>
      <w:r w:rsidRPr="004248C5">
        <w:rPr>
          <w:rFonts w:ascii="Times New Roman" w:hAnsi="Times New Roman" w:cs="Times New Roman"/>
          <w:noProof/>
        </w:rPr>
        <w:tab/>
        <w:t xml:space="preserve">Huang, L., et al., Stem Cell Therapy for Spinal Cord Injury. Cell Transplant, 2021. </w:t>
      </w:r>
      <w:r w:rsidRPr="004248C5">
        <w:rPr>
          <w:rFonts w:ascii="Times New Roman" w:hAnsi="Times New Roman" w:cs="Times New Roman"/>
          <w:b/>
          <w:noProof/>
        </w:rPr>
        <w:t>30</w:t>
      </w:r>
      <w:r w:rsidRPr="004248C5">
        <w:rPr>
          <w:rFonts w:ascii="Times New Roman" w:hAnsi="Times New Roman" w:cs="Times New Roman"/>
          <w:noProof/>
        </w:rPr>
        <w:t>: p. 963689721989266.</w:t>
      </w:r>
    </w:p>
    <w:p w14:paraId="5141AB2E"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4.</w:t>
      </w:r>
      <w:r w:rsidRPr="004248C5">
        <w:rPr>
          <w:rFonts w:ascii="Times New Roman" w:hAnsi="Times New Roman" w:cs="Times New Roman"/>
          <w:noProof/>
        </w:rPr>
        <w:tab/>
        <w:t xml:space="preserve">Muheremu, A., J. Peng, and Q. Ao, Stem cell based therapies for spinal cord injury. Tissue Cell, 2016. </w:t>
      </w:r>
      <w:r w:rsidRPr="004248C5">
        <w:rPr>
          <w:rFonts w:ascii="Times New Roman" w:hAnsi="Times New Roman" w:cs="Times New Roman"/>
          <w:b/>
          <w:noProof/>
        </w:rPr>
        <w:t>48</w:t>
      </w:r>
      <w:r w:rsidRPr="004248C5">
        <w:rPr>
          <w:rFonts w:ascii="Times New Roman" w:hAnsi="Times New Roman" w:cs="Times New Roman"/>
          <w:noProof/>
        </w:rPr>
        <w:t>(4): p. 328-33.</w:t>
      </w:r>
    </w:p>
    <w:p w14:paraId="412E115C"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5.</w:t>
      </w:r>
      <w:r w:rsidRPr="004248C5">
        <w:rPr>
          <w:rFonts w:ascii="Times New Roman" w:hAnsi="Times New Roman" w:cs="Times New Roman"/>
          <w:noProof/>
        </w:rPr>
        <w:tab/>
        <w:t xml:space="preserve">McCreedy, D.A., et al., Survival, Differentiation, and Migration of High-Purity Mouse Embryonic Stem Cell-derived Progenitor Motor Neurons in Fibrin Scaffolds after Sub-Acute Spinal Cord Injury. Biomater Sci, 2014. </w:t>
      </w:r>
      <w:r w:rsidRPr="004248C5">
        <w:rPr>
          <w:rFonts w:ascii="Times New Roman" w:hAnsi="Times New Roman" w:cs="Times New Roman"/>
          <w:b/>
          <w:noProof/>
        </w:rPr>
        <w:t>2</w:t>
      </w:r>
      <w:r w:rsidRPr="004248C5">
        <w:rPr>
          <w:rFonts w:ascii="Times New Roman" w:hAnsi="Times New Roman" w:cs="Times New Roman"/>
          <w:noProof/>
        </w:rPr>
        <w:t>(11): p. 1672-1682.</w:t>
      </w:r>
    </w:p>
    <w:p w14:paraId="65CA6A41"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6.</w:t>
      </w:r>
      <w:r w:rsidRPr="004248C5">
        <w:rPr>
          <w:rFonts w:ascii="Times New Roman" w:hAnsi="Times New Roman" w:cs="Times New Roman"/>
          <w:noProof/>
        </w:rPr>
        <w:tab/>
        <w:t xml:space="preserve">Willerth, S.M., et al., The effects of soluble growth factors on embryonic stem cell differentiation inside of fibrin scaffolds. Stem Cells, 2007. </w:t>
      </w:r>
      <w:r w:rsidRPr="004248C5">
        <w:rPr>
          <w:rFonts w:ascii="Times New Roman" w:hAnsi="Times New Roman" w:cs="Times New Roman"/>
          <w:b/>
          <w:noProof/>
        </w:rPr>
        <w:t>25</w:t>
      </w:r>
      <w:r w:rsidRPr="004248C5">
        <w:rPr>
          <w:rFonts w:ascii="Times New Roman" w:hAnsi="Times New Roman" w:cs="Times New Roman"/>
          <w:noProof/>
        </w:rPr>
        <w:t>(9): p. 2235-44.</w:t>
      </w:r>
    </w:p>
    <w:p w14:paraId="7D6F08D1"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7.</w:t>
      </w:r>
      <w:r w:rsidRPr="004248C5">
        <w:rPr>
          <w:rFonts w:ascii="Times New Roman" w:hAnsi="Times New Roman" w:cs="Times New Roman"/>
          <w:noProof/>
        </w:rPr>
        <w:tab/>
        <w:t xml:space="preserve">Johnson, P.J., et al., Controlled release of neurotrophin-3 and platelet-derived growth factor from fibrin scaffolds containing neural progenitor cells enhances survival and differentiation into neurons in a subacute model of SCI. Cell Transplant, 2010. </w:t>
      </w:r>
      <w:r w:rsidRPr="004248C5">
        <w:rPr>
          <w:rFonts w:ascii="Times New Roman" w:hAnsi="Times New Roman" w:cs="Times New Roman"/>
          <w:b/>
          <w:noProof/>
        </w:rPr>
        <w:t>19</w:t>
      </w:r>
      <w:r w:rsidRPr="004248C5">
        <w:rPr>
          <w:rFonts w:ascii="Times New Roman" w:hAnsi="Times New Roman" w:cs="Times New Roman"/>
          <w:noProof/>
        </w:rPr>
        <w:t>(1): p. 89-101.</w:t>
      </w:r>
    </w:p>
    <w:p w14:paraId="7B9AD3AA"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8.</w:t>
      </w:r>
      <w:r w:rsidRPr="004248C5">
        <w:rPr>
          <w:rFonts w:ascii="Times New Roman" w:hAnsi="Times New Roman" w:cs="Times New Roman"/>
          <w:noProof/>
        </w:rPr>
        <w:tab/>
        <w:t xml:space="preserve">Takahashi, K., et al., Induction of pluripotent stem cells from adult human fibroblasts by defined factors. Cell, 2007. </w:t>
      </w:r>
      <w:r w:rsidRPr="004248C5">
        <w:rPr>
          <w:rFonts w:ascii="Times New Roman" w:hAnsi="Times New Roman" w:cs="Times New Roman"/>
          <w:b/>
          <w:noProof/>
        </w:rPr>
        <w:t>131</w:t>
      </w:r>
      <w:r w:rsidRPr="004248C5">
        <w:rPr>
          <w:rFonts w:ascii="Times New Roman" w:hAnsi="Times New Roman" w:cs="Times New Roman"/>
          <w:noProof/>
        </w:rPr>
        <w:t>(5): p. 861-72.</w:t>
      </w:r>
    </w:p>
    <w:p w14:paraId="18389091"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49.</w:t>
      </w:r>
      <w:r w:rsidRPr="004248C5">
        <w:rPr>
          <w:rFonts w:ascii="Times New Roman" w:hAnsi="Times New Roman" w:cs="Times New Roman"/>
          <w:noProof/>
        </w:rPr>
        <w:tab/>
        <w:t xml:space="preserve">Yu, J., et al., Induced pluripotent stem cell lines derived from human somatic cells. Science, 2007. </w:t>
      </w:r>
      <w:r w:rsidRPr="004248C5">
        <w:rPr>
          <w:rFonts w:ascii="Times New Roman" w:hAnsi="Times New Roman" w:cs="Times New Roman"/>
          <w:b/>
          <w:noProof/>
        </w:rPr>
        <w:t>318</w:t>
      </w:r>
      <w:r w:rsidRPr="004248C5">
        <w:rPr>
          <w:rFonts w:ascii="Times New Roman" w:hAnsi="Times New Roman" w:cs="Times New Roman"/>
          <w:noProof/>
        </w:rPr>
        <w:t>(5858): p. 1917-20.</w:t>
      </w:r>
    </w:p>
    <w:p w14:paraId="1FE318D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0.</w:t>
      </w:r>
      <w:r w:rsidRPr="004248C5">
        <w:rPr>
          <w:rFonts w:ascii="Times New Roman" w:hAnsi="Times New Roman" w:cs="Times New Roman"/>
          <w:noProof/>
        </w:rPr>
        <w:tab/>
        <w:t xml:space="preserve">Montgomery, A., et al., Engineering personalized neural tissue by combining induced pluripotent stem cells with fibrin scaffolds. Biomater Sci, 2015. </w:t>
      </w:r>
      <w:r w:rsidRPr="004248C5">
        <w:rPr>
          <w:rFonts w:ascii="Times New Roman" w:hAnsi="Times New Roman" w:cs="Times New Roman"/>
          <w:b/>
          <w:noProof/>
        </w:rPr>
        <w:t>3</w:t>
      </w:r>
      <w:r w:rsidRPr="004248C5">
        <w:rPr>
          <w:rFonts w:ascii="Times New Roman" w:hAnsi="Times New Roman" w:cs="Times New Roman"/>
          <w:noProof/>
        </w:rPr>
        <w:t>(2): p. 401-13.</w:t>
      </w:r>
    </w:p>
    <w:p w14:paraId="6F1D96C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1.</w:t>
      </w:r>
      <w:r w:rsidRPr="004248C5">
        <w:rPr>
          <w:rFonts w:ascii="Times New Roman" w:hAnsi="Times New Roman" w:cs="Times New Roman"/>
          <w:noProof/>
        </w:rPr>
        <w:tab/>
        <w:t xml:space="preserve">Nazari, B., et al., Fibrin hydrogel as a scaffold for differentiation of induced pluripotent stem cells into oligodendrocytes. J Biomed Mater Res B Appl Biomater, 2020. </w:t>
      </w:r>
      <w:r w:rsidRPr="004248C5">
        <w:rPr>
          <w:rFonts w:ascii="Times New Roman" w:hAnsi="Times New Roman" w:cs="Times New Roman"/>
          <w:b/>
          <w:noProof/>
        </w:rPr>
        <w:t>108</w:t>
      </w:r>
      <w:r w:rsidRPr="004248C5">
        <w:rPr>
          <w:rFonts w:ascii="Times New Roman" w:hAnsi="Times New Roman" w:cs="Times New Roman"/>
          <w:noProof/>
        </w:rPr>
        <w:t>(1): p. 192-200.</w:t>
      </w:r>
    </w:p>
    <w:p w14:paraId="50E68A6C"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2.</w:t>
      </w:r>
      <w:r w:rsidRPr="004248C5">
        <w:rPr>
          <w:rFonts w:ascii="Times New Roman" w:hAnsi="Times New Roman" w:cs="Times New Roman"/>
          <w:noProof/>
        </w:rPr>
        <w:tab/>
        <w:t xml:space="preserve">Mortazavi, M.M., et al., Treatment of spinal cord injury: a review of engineering using neural and mesenchymal stem cells. Clin Anat, 2015. </w:t>
      </w:r>
      <w:r w:rsidRPr="004248C5">
        <w:rPr>
          <w:rFonts w:ascii="Times New Roman" w:hAnsi="Times New Roman" w:cs="Times New Roman"/>
          <w:b/>
          <w:noProof/>
        </w:rPr>
        <w:t>28</w:t>
      </w:r>
      <w:r w:rsidRPr="004248C5">
        <w:rPr>
          <w:rFonts w:ascii="Times New Roman" w:hAnsi="Times New Roman" w:cs="Times New Roman"/>
          <w:noProof/>
        </w:rPr>
        <w:t>(1): p. 37-44.</w:t>
      </w:r>
    </w:p>
    <w:p w14:paraId="2B921454"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3.</w:t>
      </w:r>
      <w:r w:rsidRPr="004248C5">
        <w:rPr>
          <w:rFonts w:ascii="Times New Roman" w:hAnsi="Times New Roman" w:cs="Times New Roman"/>
          <w:noProof/>
        </w:rPr>
        <w:tab/>
        <w:t xml:space="preserve">Chun, S.Y., et al., Preparation and Characterization of Human Adipose Tissue-Derived Extracellular Matrix, Growth Factors, and Stem Cells: A Concise Review. Tissue Eng Regen Med, 2019. </w:t>
      </w:r>
      <w:r w:rsidRPr="004248C5">
        <w:rPr>
          <w:rFonts w:ascii="Times New Roman" w:hAnsi="Times New Roman" w:cs="Times New Roman"/>
          <w:b/>
          <w:noProof/>
        </w:rPr>
        <w:t>16</w:t>
      </w:r>
      <w:r w:rsidRPr="004248C5">
        <w:rPr>
          <w:rFonts w:ascii="Times New Roman" w:hAnsi="Times New Roman" w:cs="Times New Roman"/>
          <w:noProof/>
        </w:rPr>
        <w:t>(4): p. 385-393.</w:t>
      </w:r>
    </w:p>
    <w:p w14:paraId="42B444C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4.</w:t>
      </w:r>
      <w:r w:rsidRPr="004248C5">
        <w:rPr>
          <w:rFonts w:ascii="Times New Roman" w:hAnsi="Times New Roman" w:cs="Times New Roman"/>
          <w:noProof/>
        </w:rPr>
        <w:tab/>
        <w:t xml:space="preserve">Gardin, C., et al., Hyaluronan and fibrin biomaterial as scaffolds for neuronal differentiation of adult stem cells derived from adipose tissue and skin. Int J Mol Sci, 2011. </w:t>
      </w:r>
      <w:r w:rsidRPr="004248C5">
        <w:rPr>
          <w:rFonts w:ascii="Times New Roman" w:hAnsi="Times New Roman" w:cs="Times New Roman"/>
          <w:b/>
          <w:noProof/>
        </w:rPr>
        <w:t>12</w:t>
      </w:r>
      <w:r w:rsidRPr="004248C5">
        <w:rPr>
          <w:rFonts w:ascii="Times New Roman" w:hAnsi="Times New Roman" w:cs="Times New Roman"/>
          <w:noProof/>
        </w:rPr>
        <w:t>(10): p. 6749-64.</w:t>
      </w:r>
    </w:p>
    <w:p w14:paraId="2CBC307D"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5.</w:t>
      </w:r>
      <w:r w:rsidRPr="004248C5">
        <w:rPr>
          <w:rFonts w:ascii="Times New Roman" w:hAnsi="Times New Roman" w:cs="Times New Roman"/>
          <w:noProof/>
        </w:rPr>
        <w:tab/>
        <w:t xml:space="preserve">Wu, X., J. Ren, and J. Li, Fibrin glue as the cell-delivery vehicle for mesenchymal stromal cells in regenerative medicine. Cytotherapy, 2012. </w:t>
      </w:r>
      <w:r w:rsidRPr="004248C5">
        <w:rPr>
          <w:rFonts w:ascii="Times New Roman" w:hAnsi="Times New Roman" w:cs="Times New Roman"/>
          <w:b/>
          <w:noProof/>
        </w:rPr>
        <w:t>14</w:t>
      </w:r>
      <w:r w:rsidRPr="004248C5">
        <w:rPr>
          <w:rFonts w:ascii="Times New Roman" w:hAnsi="Times New Roman" w:cs="Times New Roman"/>
          <w:noProof/>
        </w:rPr>
        <w:t>(5): p. 555-62.</w:t>
      </w:r>
    </w:p>
    <w:p w14:paraId="4F780DDC"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6.</w:t>
      </w:r>
      <w:r w:rsidRPr="004248C5">
        <w:rPr>
          <w:rFonts w:ascii="Times New Roman" w:hAnsi="Times New Roman" w:cs="Times New Roman"/>
          <w:noProof/>
        </w:rPr>
        <w:tab/>
        <w:t xml:space="preserve">García, E., et al., Use of a combination strategy to improve neuroprotection and neuroregeneration in a rat model of acute spinal cord injury. Neural Regen Res, 2019. </w:t>
      </w:r>
      <w:r w:rsidRPr="004248C5">
        <w:rPr>
          <w:rFonts w:ascii="Times New Roman" w:hAnsi="Times New Roman" w:cs="Times New Roman"/>
          <w:b/>
          <w:noProof/>
        </w:rPr>
        <w:t>14</w:t>
      </w:r>
      <w:r w:rsidRPr="004248C5">
        <w:rPr>
          <w:rFonts w:ascii="Times New Roman" w:hAnsi="Times New Roman" w:cs="Times New Roman"/>
          <w:noProof/>
        </w:rPr>
        <w:t>(6): p. 1060-1068.</w:t>
      </w:r>
    </w:p>
    <w:p w14:paraId="19A9029C"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7.</w:t>
      </w:r>
      <w:r w:rsidRPr="004248C5">
        <w:rPr>
          <w:rFonts w:ascii="Times New Roman" w:hAnsi="Times New Roman" w:cs="Times New Roman"/>
          <w:noProof/>
        </w:rPr>
        <w:tab/>
        <w:t xml:space="preserve">Zhang, D., Y. Sun, and W. Liu, Motor functional recovery efficacy of scaffolds with bone marrow stem cells in rat spinal cord injury: a Bayesian network meta-analysis. Spinal Cord, 2023. </w:t>
      </w:r>
      <w:r w:rsidRPr="004248C5">
        <w:rPr>
          <w:rFonts w:ascii="Times New Roman" w:hAnsi="Times New Roman" w:cs="Times New Roman"/>
          <w:b/>
          <w:noProof/>
        </w:rPr>
        <w:t>61</w:t>
      </w:r>
      <w:r w:rsidRPr="004248C5">
        <w:rPr>
          <w:rFonts w:ascii="Times New Roman" w:hAnsi="Times New Roman" w:cs="Times New Roman"/>
          <w:noProof/>
        </w:rPr>
        <w:t>(2): p. 93-98.</w:t>
      </w:r>
    </w:p>
    <w:p w14:paraId="24128C17"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8.</w:t>
      </w:r>
      <w:r w:rsidRPr="004248C5">
        <w:rPr>
          <w:rFonts w:ascii="Times New Roman" w:hAnsi="Times New Roman" w:cs="Times New Roman"/>
          <w:noProof/>
        </w:rPr>
        <w:tab/>
        <w:t xml:space="preserve">Mukhamedshina, Y.O., et al., Adipose-Derived Mesenchymal Stem Cell Application Combined With Fibrin Matrix Promotes Structural and Functional Recovery Following Spinal Cord Injury </w:t>
      </w:r>
      <w:r w:rsidRPr="004248C5">
        <w:rPr>
          <w:rFonts w:ascii="Times New Roman" w:hAnsi="Times New Roman" w:cs="Times New Roman"/>
          <w:noProof/>
        </w:rPr>
        <w:lastRenderedPageBreak/>
        <w:t xml:space="preserve">in Rats. Front Pharmacol, 2018. </w:t>
      </w:r>
      <w:r w:rsidRPr="004248C5">
        <w:rPr>
          <w:rFonts w:ascii="Times New Roman" w:hAnsi="Times New Roman" w:cs="Times New Roman"/>
          <w:b/>
          <w:noProof/>
        </w:rPr>
        <w:t>9</w:t>
      </w:r>
      <w:r w:rsidRPr="004248C5">
        <w:rPr>
          <w:rFonts w:ascii="Times New Roman" w:hAnsi="Times New Roman" w:cs="Times New Roman"/>
          <w:noProof/>
        </w:rPr>
        <w:t>: p. 343.</w:t>
      </w:r>
    </w:p>
    <w:p w14:paraId="4E5CEF93"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59.</w:t>
      </w:r>
      <w:r w:rsidRPr="004248C5">
        <w:rPr>
          <w:rFonts w:ascii="Times New Roman" w:hAnsi="Times New Roman" w:cs="Times New Roman"/>
          <w:noProof/>
        </w:rPr>
        <w:tab/>
        <w:t xml:space="preserve">Liu, J., et al., Fibrin scaffolds containing ectomesenchymal stem cells enhance behavioral and histological improvement in a rat model of spinal cord injury. Cells Tissues Organs, 2013. </w:t>
      </w:r>
      <w:r w:rsidRPr="004248C5">
        <w:rPr>
          <w:rFonts w:ascii="Times New Roman" w:hAnsi="Times New Roman" w:cs="Times New Roman"/>
          <w:b/>
          <w:noProof/>
        </w:rPr>
        <w:t>198</w:t>
      </w:r>
      <w:r w:rsidRPr="004248C5">
        <w:rPr>
          <w:rFonts w:ascii="Times New Roman" w:hAnsi="Times New Roman" w:cs="Times New Roman"/>
          <w:noProof/>
        </w:rPr>
        <w:t>(1): p. 35-46.</w:t>
      </w:r>
    </w:p>
    <w:p w14:paraId="08020F60"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0.</w:t>
      </w:r>
      <w:r w:rsidRPr="004248C5">
        <w:rPr>
          <w:rFonts w:ascii="Times New Roman" w:hAnsi="Times New Roman" w:cs="Times New Roman"/>
          <w:noProof/>
        </w:rPr>
        <w:tab/>
        <w:t xml:space="preserve">Wu, J.C., et al., Nerve repair using acidic fibroblast growth factor in human cervical spinal cord injury: a preliminary Phase I clinical study. J Neurosurg Spine, 2008. </w:t>
      </w:r>
      <w:r w:rsidRPr="004248C5">
        <w:rPr>
          <w:rFonts w:ascii="Times New Roman" w:hAnsi="Times New Roman" w:cs="Times New Roman"/>
          <w:b/>
          <w:noProof/>
        </w:rPr>
        <w:t>8</w:t>
      </w:r>
      <w:r w:rsidRPr="004248C5">
        <w:rPr>
          <w:rFonts w:ascii="Times New Roman" w:hAnsi="Times New Roman" w:cs="Times New Roman"/>
          <w:noProof/>
        </w:rPr>
        <w:t>(3): p. 208-14.</w:t>
      </w:r>
    </w:p>
    <w:p w14:paraId="1F96088F"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1.</w:t>
      </w:r>
      <w:r w:rsidRPr="004248C5">
        <w:rPr>
          <w:rFonts w:ascii="Times New Roman" w:hAnsi="Times New Roman" w:cs="Times New Roman"/>
          <w:noProof/>
        </w:rPr>
        <w:tab/>
        <w:t xml:space="preserve">Wu, J.C., et al., Acidic fibroblast growth factor for repair of human spinal cord injury: a clinical trial. J Neurosurg Spine, 2011. </w:t>
      </w:r>
      <w:r w:rsidRPr="004248C5">
        <w:rPr>
          <w:rFonts w:ascii="Times New Roman" w:hAnsi="Times New Roman" w:cs="Times New Roman"/>
          <w:b/>
          <w:noProof/>
        </w:rPr>
        <w:t>15</w:t>
      </w:r>
      <w:r w:rsidRPr="004248C5">
        <w:rPr>
          <w:rFonts w:ascii="Times New Roman" w:hAnsi="Times New Roman" w:cs="Times New Roman"/>
          <w:noProof/>
        </w:rPr>
        <w:t>(3): p. 216-27.</w:t>
      </w:r>
    </w:p>
    <w:p w14:paraId="127ED0DB"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2.</w:t>
      </w:r>
      <w:r w:rsidRPr="004248C5">
        <w:rPr>
          <w:rFonts w:ascii="Times New Roman" w:hAnsi="Times New Roman" w:cs="Times New Roman"/>
          <w:noProof/>
        </w:rPr>
        <w:tab/>
        <w:t xml:space="preserve">Chandrababu, K., et al., In vivo neural tissue engineering using adipose-derived mesenchymal stem cells and fibrin matrix. J Spinal Cord Med, 2023. </w:t>
      </w:r>
      <w:r w:rsidRPr="004248C5">
        <w:rPr>
          <w:rFonts w:ascii="Times New Roman" w:hAnsi="Times New Roman" w:cs="Times New Roman"/>
          <w:b/>
          <w:noProof/>
        </w:rPr>
        <w:t>46</w:t>
      </w:r>
      <w:r w:rsidRPr="004248C5">
        <w:rPr>
          <w:rFonts w:ascii="Times New Roman" w:hAnsi="Times New Roman" w:cs="Times New Roman"/>
          <w:noProof/>
        </w:rPr>
        <w:t>(2): p. 262-276.</w:t>
      </w:r>
    </w:p>
    <w:p w14:paraId="77BC35E9"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3.</w:t>
      </w:r>
      <w:r w:rsidRPr="004248C5">
        <w:rPr>
          <w:rFonts w:ascii="Times New Roman" w:hAnsi="Times New Roman" w:cs="Times New Roman"/>
          <w:noProof/>
        </w:rPr>
        <w:tab/>
        <w:t xml:space="preserve">Ibarra, A., et al., Motor Recovery after Chronic Spinal Cord Transection in Rats: A Proof-of-Concept Study Evaluating a Combined Strategy. CNS Neurol Disord Drug Targets, 2019. </w:t>
      </w:r>
      <w:r w:rsidRPr="004248C5">
        <w:rPr>
          <w:rFonts w:ascii="Times New Roman" w:hAnsi="Times New Roman" w:cs="Times New Roman"/>
          <w:b/>
          <w:noProof/>
        </w:rPr>
        <w:t>18</w:t>
      </w:r>
      <w:r w:rsidRPr="004248C5">
        <w:rPr>
          <w:rFonts w:ascii="Times New Roman" w:hAnsi="Times New Roman" w:cs="Times New Roman"/>
          <w:noProof/>
        </w:rPr>
        <w:t>(1): p. 52-62.</w:t>
      </w:r>
    </w:p>
    <w:p w14:paraId="2CA989CA"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4.</w:t>
      </w:r>
      <w:r w:rsidRPr="004248C5">
        <w:rPr>
          <w:rFonts w:ascii="Times New Roman" w:hAnsi="Times New Roman" w:cs="Times New Roman"/>
          <w:noProof/>
        </w:rPr>
        <w:tab/>
        <w:t xml:space="preserve">Rodríguez-Barrera, R., et al., Use of a Combination Strategy to Improve Morphological and Functional Recovery in Rats With Chronic Spinal Cord Injury. Front Neurol, 2020. </w:t>
      </w:r>
      <w:r w:rsidRPr="004248C5">
        <w:rPr>
          <w:rFonts w:ascii="Times New Roman" w:hAnsi="Times New Roman" w:cs="Times New Roman"/>
          <w:b/>
          <w:noProof/>
        </w:rPr>
        <w:t>11</w:t>
      </w:r>
      <w:r w:rsidRPr="004248C5">
        <w:rPr>
          <w:rFonts w:ascii="Times New Roman" w:hAnsi="Times New Roman" w:cs="Times New Roman"/>
          <w:noProof/>
        </w:rPr>
        <w:t>: p. 189.</w:t>
      </w:r>
    </w:p>
    <w:p w14:paraId="0DA40396"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5.</w:t>
      </w:r>
      <w:r w:rsidRPr="004248C5">
        <w:rPr>
          <w:rFonts w:ascii="Times New Roman" w:hAnsi="Times New Roman" w:cs="Times New Roman"/>
          <w:noProof/>
        </w:rPr>
        <w:tab/>
        <w:t>Lu, P., et al., Promotion of survival and differentiation of neural stem cells with fibrin and growth factor cocktails after severe spinal cord injury. J Vis Exp, 2014(89): p. e50641.</w:t>
      </w:r>
    </w:p>
    <w:p w14:paraId="3AEC3583"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6.</w:t>
      </w:r>
      <w:r w:rsidRPr="004248C5">
        <w:rPr>
          <w:rFonts w:ascii="Times New Roman" w:hAnsi="Times New Roman" w:cs="Times New Roman"/>
          <w:noProof/>
        </w:rPr>
        <w:tab/>
        <w:t xml:space="preserve">Robinson, J. and P. Lu, Optimization of trophic support for neural stem cell grafts in sites of spinal cord injury. Exp Neurol, 2017. </w:t>
      </w:r>
      <w:r w:rsidRPr="004248C5">
        <w:rPr>
          <w:rFonts w:ascii="Times New Roman" w:hAnsi="Times New Roman" w:cs="Times New Roman"/>
          <w:b/>
          <w:noProof/>
        </w:rPr>
        <w:t>291</w:t>
      </w:r>
      <w:r w:rsidRPr="004248C5">
        <w:rPr>
          <w:rFonts w:ascii="Times New Roman" w:hAnsi="Times New Roman" w:cs="Times New Roman"/>
          <w:noProof/>
        </w:rPr>
        <w:t>: p. 87-97.</w:t>
      </w:r>
    </w:p>
    <w:p w14:paraId="49212D13"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7.</w:t>
      </w:r>
      <w:r w:rsidRPr="004248C5">
        <w:rPr>
          <w:rFonts w:ascii="Times New Roman" w:hAnsi="Times New Roman" w:cs="Times New Roman"/>
          <w:noProof/>
        </w:rPr>
        <w:tab/>
        <w:t xml:space="preserve">Wan, J.M., et al., Promotion of neuronal regeneration by using self-polymerized dendritic polypeptide scaffold for spinal cord tissue engineering. J Mater Sci Mater Med, 2017. </w:t>
      </w:r>
      <w:r w:rsidRPr="004248C5">
        <w:rPr>
          <w:rFonts w:ascii="Times New Roman" w:hAnsi="Times New Roman" w:cs="Times New Roman"/>
          <w:b/>
          <w:noProof/>
        </w:rPr>
        <w:t>29</w:t>
      </w:r>
      <w:r w:rsidRPr="004248C5">
        <w:rPr>
          <w:rFonts w:ascii="Times New Roman" w:hAnsi="Times New Roman" w:cs="Times New Roman"/>
          <w:noProof/>
        </w:rPr>
        <w:t>(1): p. 6.</w:t>
      </w:r>
    </w:p>
    <w:p w14:paraId="06AB50ED" w14:textId="77777777" w:rsidR="00354FE6" w:rsidRPr="004248C5" w:rsidRDefault="00354FE6" w:rsidP="00354FE6">
      <w:pPr>
        <w:pStyle w:val="EndNoteBibliography"/>
        <w:ind w:left="720" w:hanging="720"/>
        <w:rPr>
          <w:rFonts w:ascii="Times New Roman" w:hAnsi="Times New Roman" w:cs="Times New Roman"/>
          <w:noProof/>
        </w:rPr>
      </w:pPr>
      <w:r w:rsidRPr="004248C5">
        <w:rPr>
          <w:rFonts w:ascii="Times New Roman" w:hAnsi="Times New Roman" w:cs="Times New Roman"/>
          <w:noProof/>
        </w:rPr>
        <w:t>68.</w:t>
      </w:r>
      <w:r w:rsidRPr="004248C5">
        <w:rPr>
          <w:rFonts w:ascii="Times New Roman" w:hAnsi="Times New Roman" w:cs="Times New Roman"/>
          <w:noProof/>
        </w:rPr>
        <w:tab/>
        <w:t xml:space="preserve">Arulmoli, J., et al., Combination scaffolds of salmon fibrin, hyaluronic acid, and laminin for human neural stem cell and vascular tissue engineering. Acta Biomater, 2016. </w:t>
      </w:r>
      <w:r w:rsidRPr="004248C5">
        <w:rPr>
          <w:rFonts w:ascii="Times New Roman" w:hAnsi="Times New Roman" w:cs="Times New Roman"/>
          <w:b/>
          <w:noProof/>
        </w:rPr>
        <w:t>43</w:t>
      </w:r>
      <w:r w:rsidRPr="004248C5">
        <w:rPr>
          <w:rFonts w:ascii="Times New Roman" w:hAnsi="Times New Roman" w:cs="Times New Roman"/>
          <w:noProof/>
        </w:rPr>
        <w:t>: p. 122-138.</w:t>
      </w:r>
    </w:p>
    <w:p w14:paraId="215595D0" w14:textId="3E4F6390" w:rsidR="00D12AE0" w:rsidRDefault="00A27FCC">
      <w:pPr>
        <w:pStyle w:val="EndNoteBibliography"/>
        <w:spacing w:line="360" w:lineRule="auto"/>
        <w:ind w:left="720" w:hanging="720"/>
        <w:rPr>
          <w:rFonts w:ascii="Times New Roman" w:hAnsi="Times New Roman" w:cs="Times New Roman"/>
          <w:sz w:val="24"/>
        </w:rPr>
      </w:pPr>
      <w:r w:rsidRPr="004248C5">
        <w:rPr>
          <w:rFonts w:ascii="Times New Roman" w:hAnsi="Times New Roman" w:cs="Times New Roman"/>
          <w:sz w:val="24"/>
        </w:rPr>
        <w:fldChar w:fldCharType="end"/>
      </w:r>
      <w:r>
        <w:rPr>
          <w:rFonts w:ascii="Times New Roman" w:hAnsi="Times New Roman" w:cs="Times New Roman"/>
          <w:sz w:val="24"/>
        </w:rPr>
        <w:br w:type="page"/>
      </w:r>
    </w:p>
    <w:p w14:paraId="6B610D00" w14:textId="77777777" w:rsidR="00D12AE0" w:rsidRDefault="00A27FCC">
      <w:pPr>
        <w:spacing w:line="360" w:lineRule="auto"/>
        <w:rPr>
          <w:rFonts w:ascii="Times New Roman" w:eastAsia="微软雅黑" w:hAnsi="Times New Roman" w:cs="Times New Roman"/>
          <w:b/>
          <w:bCs/>
          <w:color w:val="303133"/>
          <w:sz w:val="24"/>
          <w:shd w:val="clear" w:color="auto" w:fill="FFFFFF"/>
        </w:rPr>
      </w:pPr>
      <w:r>
        <w:rPr>
          <w:rFonts w:ascii="Times New Roman" w:eastAsia="微软雅黑" w:hAnsi="Times New Roman" w:cs="Times New Roman"/>
          <w:b/>
          <w:bCs/>
          <w:color w:val="303133"/>
          <w:sz w:val="24"/>
          <w:shd w:val="clear" w:color="auto" w:fill="FFFFFF"/>
        </w:rPr>
        <w:lastRenderedPageBreak/>
        <w:t>Figure legends</w:t>
      </w:r>
    </w:p>
    <w:p w14:paraId="053C9AEF" w14:textId="487B9071" w:rsidR="00D12AE0" w:rsidRDefault="0033784F">
      <w:pPr>
        <w:spacing w:line="360" w:lineRule="auto"/>
        <w:rPr>
          <w:rFonts w:ascii="Times New Roman" w:eastAsia="微软雅黑" w:hAnsi="Times New Roman" w:cs="Times New Roman"/>
          <w:b/>
          <w:bCs/>
          <w:color w:val="303133"/>
          <w:sz w:val="24"/>
          <w:shd w:val="clear" w:color="auto" w:fill="FFFFFF"/>
        </w:rPr>
      </w:pPr>
      <w:r>
        <w:rPr>
          <w:noProof/>
        </w:rPr>
        <w:drawing>
          <wp:inline distT="0" distB="0" distL="0" distR="0" wp14:anchorId="6A42B02F" wp14:editId="14CAF090">
            <wp:extent cx="5271770" cy="3729355"/>
            <wp:effectExtent l="0" t="0" r="5080" b="4445"/>
            <wp:docPr id="10537115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1770" cy="3729355"/>
                    </a:xfrm>
                    <a:prstGeom prst="rect">
                      <a:avLst/>
                    </a:prstGeom>
                    <a:noFill/>
                    <a:ln>
                      <a:noFill/>
                    </a:ln>
                  </pic:spPr>
                </pic:pic>
              </a:graphicData>
            </a:graphic>
          </wp:inline>
        </w:drawing>
      </w:r>
    </w:p>
    <w:p w14:paraId="011085E4" w14:textId="77777777" w:rsidR="00D12AE0" w:rsidRDefault="00A27FCC">
      <w:pPr>
        <w:spacing w:line="360" w:lineRule="auto"/>
        <w:rPr>
          <w:rFonts w:ascii="Times New Roman" w:hAnsi="Times New Roman" w:cs="Times New Roman"/>
          <w:sz w:val="24"/>
        </w:rPr>
      </w:pPr>
      <w:r>
        <w:rPr>
          <w:rFonts w:ascii="Times New Roman" w:eastAsia="微软雅黑" w:hAnsi="Times New Roman" w:cs="Times New Roman"/>
          <w:b/>
          <w:bCs/>
          <w:color w:val="303133"/>
          <w:sz w:val="24"/>
          <w:shd w:val="clear" w:color="auto" w:fill="FFFFFF"/>
        </w:rPr>
        <w:t xml:space="preserve">Figure 1. </w:t>
      </w:r>
      <w:r>
        <w:rPr>
          <w:rFonts w:ascii="Times New Roman" w:eastAsia="微软雅黑" w:hAnsi="Times New Roman" w:cs="Times New Roman"/>
          <w:color w:val="303133"/>
          <w:sz w:val="24"/>
          <w:shd w:val="clear" w:color="auto" w:fill="FFFFFF"/>
        </w:rPr>
        <w:t xml:space="preserve">(A) After SCI, inflammatory cells infiltrated and wrapped around the damaged axons, forming a glial scar that impedes axon regeneration. (B) Some repair mechanisms after transplantation of fibrin scaffold containing stem cells into the injured spinal cord. The number of neurons and oligodendrocytes differentiated from the transplanted cells increased, and the number of other inflammatory cells decreased. (C) The axon regeneration and neural circuit recovery after transplantation of fibrin scaffold and stem cells. </w:t>
      </w:r>
      <w:r>
        <w:rPr>
          <w:rFonts w:ascii="Times New Roman" w:hAnsi="Times New Roman" w:cs="Times New Roman"/>
          <w:sz w:val="24"/>
        </w:rPr>
        <w:br w:type="page"/>
      </w:r>
    </w:p>
    <w:p w14:paraId="71ED1EBE" w14:textId="77777777" w:rsidR="00D12AE0" w:rsidRDefault="00A27FCC">
      <w:pPr>
        <w:widowControl/>
        <w:spacing w:line="360" w:lineRule="auto"/>
        <w:rPr>
          <w:rFonts w:ascii="Times New Roman" w:hAnsi="Times New Roman" w:cs="Times New Roman"/>
          <w:b/>
          <w:bCs/>
          <w:sz w:val="24"/>
        </w:rPr>
      </w:pPr>
      <w:r>
        <w:rPr>
          <w:rFonts w:ascii="Times New Roman" w:hAnsi="Times New Roman" w:cs="Times New Roman"/>
          <w:b/>
          <w:bCs/>
          <w:sz w:val="24"/>
        </w:rPr>
        <w:lastRenderedPageBreak/>
        <w:t>Table 1</w:t>
      </w:r>
      <w:r>
        <w:rPr>
          <w:rFonts w:ascii="Times New Roman" w:hAnsi="Times New Roman" w:cs="Times New Roman"/>
          <w:sz w:val="24"/>
        </w:rPr>
        <w:t xml:space="preserve">. Fibrin scaffold combined with different types of stem cells for treatment of SCI. </w:t>
      </w:r>
    </w:p>
    <w:tbl>
      <w:tblPr>
        <w:tblStyle w:val="a7"/>
        <w:tblW w:w="864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3131"/>
        <w:gridCol w:w="3011"/>
        <w:gridCol w:w="662"/>
      </w:tblGrid>
      <w:tr w:rsidR="00D12AE0" w14:paraId="006A8AED" w14:textId="77777777">
        <w:trPr>
          <w:trHeight w:val="429"/>
          <w:jc w:val="center"/>
        </w:trPr>
        <w:tc>
          <w:tcPr>
            <w:tcW w:w="1843" w:type="dxa"/>
            <w:tcBorders>
              <w:tl2br w:val="nil"/>
              <w:tr2bl w:val="nil"/>
            </w:tcBorders>
          </w:tcPr>
          <w:p w14:paraId="30C15197"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Stem cell types</w:t>
            </w:r>
          </w:p>
        </w:tc>
        <w:tc>
          <w:tcPr>
            <w:tcW w:w="3131" w:type="dxa"/>
            <w:tcBorders>
              <w:tl2br w:val="nil"/>
              <w:tr2bl w:val="nil"/>
            </w:tcBorders>
          </w:tcPr>
          <w:p w14:paraId="0363E8E6"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Experimental methods</w:t>
            </w:r>
          </w:p>
        </w:tc>
        <w:tc>
          <w:tcPr>
            <w:tcW w:w="3011" w:type="dxa"/>
            <w:tcBorders>
              <w:tl2br w:val="nil"/>
              <w:tr2bl w:val="nil"/>
            </w:tcBorders>
          </w:tcPr>
          <w:p w14:paraId="2AEA6745"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Outcome</w:t>
            </w:r>
          </w:p>
        </w:tc>
        <w:tc>
          <w:tcPr>
            <w:tcW w:w="662" w:type="dxa"/>
            <w:tcBorders>
              <w:tl2br w:val="nil"/>
              <w:tr2bl w:val="nil"/>
            </w:tcBorders>
          </w:tcPr>
          <w:p w14:paraId="7D887FE1"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Ref.</w:t>
            </w:r>
          </w:p>
          <w:p w14:paraId="789ED551" w14:textId="77777777" w:rsidR="00D12AE0" w:rsidRDefault="00D12AE0">
            <w:pPr>
              <w:widowControl/>
              <w:spacing w:line="360" w:lineRule="auto"/>
              <w:rPr>
                <w:rFonts w:ascii="Times New Roman" w:eastAsia="宋体" w:hAnsi="Times New Roman" w:cs="Times New Roman"/>
                <w:szCs w:val="21"/>
              </w:rPr>
            </w:pPr>
          </w:p>
        </w:tc>
      </w:tr>
      <w:tr w:rsidR="00D12AE0" w14:paraId="673443D1" w14:textId="77777777">
        <w:trPr>
          <w:jc w:val="center"/>
        </w:trPr>
        <w:tc>
          <w:tcPr>
            <w:tcW w:w="1843" w:type="dxa"/>
            <w:tcBorders>
              <w:bottom w:val="nil"/>
            </w:tcBorders>
          </w:tcPr>
          <w:p w14:paraId="12605B60"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ESC-derived NPCs</w:t>
            </w:r>
          </w:p>
        </w:tc>
        <w:tc>
          <w:tcPr>
            <w:tcW w:w="3131" w:type="dxa"/>
            <w:tcBorders>
              <w:bottom w:val="nil"/>
            </w:tcBorders>
          </w:tcPr>
          <w:p w14:paraId="159E2AF9"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NPCs + fibrin scaffold containing HBDS, NT-3, and PDGF. </w:t>
            </w:r>
          </w:p>
        </w:tc>
        <w:tc>
          <w:tcPr>
            <w:tcW w:w="3011" w:type="dxa"/>
            <w:tcBorders>
              <w:bottom w:val="nil"/>
            </w:tcBorders>
          </w:tcPr>
          <w:p w14:paraId="6FE3612B"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NPCs↑ and neuron↑</w:t>
            </w:r>
          </w:p>
        </w:tc>
        <w:tc>
          <w:tcPr>
            <w:tcW w:w="662" w:type="dxa"/>
            <w:tcBorders>
              <w:bottom w:val="nil"/>
            </w:tcBorders>
          </w:tcPr>
          <w:p w14:paraId="0113947E" w14:textId="2AA3C241"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fldData xml:space="preserve">PEVuZE5vdGU+PENpdGU+PEF1dGhvcj5Kb2huc29uPC9BdXRob3I+PFllYXI+MjAxMDwvWWVhcj48
UmVjTnVtPjgxNDwvUmVjTnVtPjxEaXNwbGF5VGV4dD5bNDd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00BA531B">
              <w:rPr>
                <w:rFonts w:ascii="Times New Roman" w:eastAsia="宋体" w:hAnsi="Times New Roman" w:cs="Times New Roman"/>
                <w:szCs w:val="21"/>
              </w:rPr>
              <w:instrText xml:space="preserve"> ADDIN EN.CITE </w:instrText>
            </w:r>
            <w:r w:rsidR="00BA531B">
              <w:rPr>
                <w:rFonts w:ascii="Times New Roman" w:eastAsia="宋体" w:hAnsi="Times New Roman" w:cs="Times New Roman"/>
                <w:szCs w:val="21"/>
              </w:rPr>
              <w:fldChar w:fldCharType="begin">
                <w:fldData xml:space="preserve">PEVuZE5vdGU+PENpdGU+PEF1dGhvcj5Kb2huc29uPC9BdXRob3I+PFllYXI+MjAxMDwvWWVhcj48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</w:fldData>
              </w:fldChar>
            </w:r>
            <w:r w:rsidR="00BA531B">
              <w:rPr>
                <w:rFonts w:ascii="Times New Roman" w:eastAsia="宋体" w:hAnsi="Times New Roman" w:cs="Times New Roman"/>
                <w:szCs w:val="21"/>
              </w:rPr>
              <w:instrText xml:space="preserve"> ADDIN EN.CITE.DATA </w:instrText>
            </w:r>
            <w:r w:rsidR="00BA531B">
              <w:rPr>
                <w:rFonts w:ascii="Times New Roman" w:eastAsia="宋体" w:hAnsi="Times New Roman" w:cs="Times New Roman"/>
                <w:szCs w:val="21"/>
              </w:rPr>
            </w:r>
            <w:r w:rsidR="00BA531B">
              <w:rPr>
                <w:rFonts w:ascii="Times New Roman" w:eastAsia="宋体" w:hAnsi="Times New Roman" w:cs="Times New Roman"/>
                <w:szCs w:val="21"/>
              </w:rPr>
              <w:fldChar w:fldCharType="end"/>
            </w:r>
            <w:r>
              <w:rPr>
                <w:rFonts w:ascii="Times New Roman" w:eastAsia="宋体" w:hAnsi="Times New Roman" w:cs="Times New Roman"/>
                <w:szCs w:val="21"/>
              </w:rPr>
            </w:r>
            <w:r>
              <w:rPr>
                <w:rFonts w:ascii="Times New Roman" w:eastAsia="宋体" w:hAnsi="Times New Roman" w:cs="Times New Roman"/>
                <w:szCs w:val="21"/>
              </w:rPr>
              <w:fldChar w:fldCharType="separate"/>
            </w:r>
            <w:r w:rsidR="00BA531B">
              <w:rPr>
                <w:rFonts w:ascii="Times New Roman" w:eastAsia="宋体" w:hAnsi="Times New Roman" w:cs="Times New Roman"/>
                <w:noProof/>
                <w:szCs w:val="21"/>
              </w:rPr>
              <w:t>[47]</w:t>
            </w:r>
            <w:r>
              <w:rPr>
                <w:rFonts w:ascii="Times New Roman" w:eastAsia="宋体" w:hAnsi="Times New Roman" w:cs="Times New Roman"/>
                <w:szCs w:val="21"/>
              </w:rPr>
              <w:fldChar w:fldCharType="end"/>
            </w:r>
          </w:p>
        </w:tc>
      </w:tr>
      <w:tr w:rsidR="00D12AE0" w14:paraId="5A3AC509" w14:textId="77777777">
        <w:trPr>
          <w:jc w:val="center"/>
        </w:trPr>
        <w:tc>
          <w:tcPr>
            <w:tcW w:w="1843" w:type="dxa"/>
            <w:tcBorders>
              <w:top w:val="nil"/>
              <w:bottom w:val="nil"/>
            </w:tcBorders>
          </w:tcPr>
          <w:p w14:paraId="5B1AA2E9"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color w:val="222222"/>
                <w:szCs w:val="21"/>
                <w:shd w:val="clear" w:color="auto" w:fill="FFFFFF"/>
              </w:rPr>
              <w:t>ESCs</w:t>
            </w:r>
          </w:p>
        </w:tc>
        <w:tc>
          <w:tcPr>
            <w:tcW w:w="3131" w:type="dxa"/>
            <w:tcBorders>
              <w:top w:val="nil"/>
              <w:bottom w:val="nil"/>
            </w:tcBorders>
          </w:tcPr>
          <w:p w14:paraId="27E89EDC"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Retinoic acid was added to EBs to induce mouse ESCs to become NPCs and implanted into fibrin scaffolds of different concentrations. </w:t>
            </w:r>
          </w:p>
        </w:tc>
        <w:tc>
          <w:tcPr>
            <w:tcW w:w="3011" w:type="dxa"/>
            <w:tcBorders>
              <w:top w:val="nil"/>
              <w:bottom w:val="nil"/>
            </w:tcBorders>
          </w:tcPr>
          <w:p w14:paraId="22232C13"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Optimal concentrations for scaffold polymerization were 10 mg/mL of fibrinogen and 2 NIH units/mL of thrombin. The optimal aprotinin concentration was determined to be 50 μg/mL for dissociated EBs (2D) and 5 μg/mL for intact EBs in 3D fibrin scaffolds.  </w:t>
            </w:r>
          </w:p>
        </w:tc>
        <w:tc>
          <w:tcPr>
            <w:tcW w:w="662" w:type="dxa"/>
            <w:tcBorders>
              <w:top w:val="nil"/>
              <w:bottom w:val="nil"/>
            </w:tcBorders>
          </w:tcPr>
          <w:p w14:paraId="3A5E99B0" w14:textId="2DE1E76A"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BA531B">
              <w:rPr>
                <w:rFonts w:ascii="Times New Roman" w:eastAsia="宋体" w:hAnsi="Times New Roman" w:cs="Times New Roman"/>
                <w:szCs w:val="21"/>
              </w:rPr>
              <w:instrText xml:space="preserve"> ADDIN EN.CITE &lt;EndNote&gt;&lt;Cite&gt;&lt;Author&gt;Willerth&lt;/Author&gt;&lt;Year&gt;2006&lt;/Year&gt;&lt;RecNum&gt;807&lt;/RecNum&gt;&lt;DisplayText&gt;[40]&lt;/DisplayText&gt;&lt;record&gt;&lt;rec-number&gt;807&lt;/rec-number&gt;&lt;foreign-keys&gt;&lt;key app="EN" db-id="e9wsff0w5w02dqe2ascpedv8vsxx0x22zsap" timestamp="1698823494"&gt;807&lt;/key&gt;&lt;/foreign-keys&gt;&lt;ref-type name="Journal Article"&gt;17&lt;/ref-type&gt;&lt;contributors&gt;&lt;authors&gt;&lt;author&gt;Willerth, S. M.&lt;/author&gt;&lt;author&gt;Arendas, K. J.&lt;/author&gt;&lt;author&gt;Gottlieb, D. I.&lt;/author&gt;&lt;author&gt;Sakiyama-Elbert, S. E.&lt;/author&gt;&lt;/authors&gt;&lt;/contributors&gt;&lt;auth-address&gt;Department of Biomedical Engineering, Washington University in St. Louis, Campus Box 1097, One Brookings Drive, Saint Louis, MO 63130, USA.&lt;/auth-address&gt;&lt;titles&gt;&lt;title&gt;Optimization of fibrin scaffolds for differentiation of murine embryonic stem cells into neural lineage cells&lt;/title&gt;&lt;secondary-title&gt;Biomaterials&lt;/secondary-title&gt;&lt;/titles&gt;&lt;periodical&gt;&lt;full-title&gt;Biomaterials&lt;/full-title&gt;&lt;/periodical&gt;&lt;pages&gt;5990-6003&lt;/pages&gt;&lt;volume&gt;27&lt;/volume&gt;&lt;number&gt;36&lt;/number&gt;&lt;edition&gt;20060817&lt;/edition&gt;&lt;keywords&gt;&lt;keyword&gt;Animals&lt;/keyword&gt;&lt;keyword&gt;Biocompatible Materials/chemistry&lt;/keyword&gt;&lt;keyword&gt;Cell Culture Techniques/*methods&lt;/keyword&gt;&lt;keyword&gt;Cell Differentiation/drug effects&lt;/keyword&gt;&lt;keyword&gt;Cell Line&lt;/keyword&gt;&lt;keyword&gt;Cell Proliferation/drug effects&lt;/keyword&gt;&lt;keyword&gt;Cell Survival/drug effects&lt;/keyword&gt;&lt;keyword&gt;Cells, Cultured&lt;/keyword&gt;&lt;keyword&gt;Fibrin/chemistry/*pharmacology&lt;/keyword&gt;&lt;keyword&gt;Mice&lt;/keyword&gt;&lt;keyword&gt;Neurons/*cytology/drug effects/*physiology&lt;/keyword&gt;&lt;keyword&gt;Stem Cells/*cytology/drug effects/*physiology&lt;/keyword&gt;&lt;keyword&gt;Tissue Engineering/*methods&lt;/keyword&gt;&lt;/keywords&gt;&lt;dates&gt;&lt;year&gt;2006&lt;/year&gt;&lt;pub-dates&gt;&lt;date&gt;Dec&lt;/date&gt;&lt;/pub-dates&gt;&lt;/dates&gt;&lt;isbn&gt;0142-9612 (Print)&amp;#xD;0142-9612&lt;/isbn&gt;&lt;accession-num&gt;16919326&lt;/accession-num&gt;&lt;urls&gt;&lt;/urls&gt;&lt;custom2&gt;PMC1794024&lt;/custom2&gt;&lt;custom6&gt;NIHMS13337&lt;/custom6&gt;&lt;electronic-resource-num&gt;10.1016/j.biomaterials.2006.07.036&lt;/electronic-resource-num&gt;&lt;remote-database-provider&gt;NLM&lt;/remote-database-provider&gt;&lt;language&gt;eng&lt;/language&gt;&lt;/record&gt;&lt;/Cite&gt;&lt;/EndNote&gt;</w:instrText>
            </w:r>
            <w:r>
              <w:rPr>
                <w:rFonts w:ascii="Times New Roman" w:eastAsia="宋体" w:hAnsi="Times New Roman" w:cs="Times New Roman"/>
                <w:szCs w:val="21"/>
              </w:rPr>
              <w:fldChar w:fldCharType="separate"/>
            </w:r>
            <w:r w:rsidR="00BA531B">
              <w:rPr>
                <w:rFonts w:ascii="Times New Roman" w:eastAsia="宋体" w:hAnsi="Times New Roman" w:cs="Times New Roman"/>
                <w:noProof/>
                <w:szCs w:val="21"/>
              </w:rPr>
              <w:t>[40]</w:t>
            </w:r>
            <w:r>
              <w:rPr>
                <w:rFonts w:ascii="Times New Roman" w:eastAsia="宋体" w:hAnsi="Times New Roman" w:cs="Times New Roman"/>
                <w:szCs w:val="21"/>
              </w:rPr>
              <w:fldChar w:fldCharType="end"/>
            </w:r>
          </w:p>
        </w:tc>
      </w:tr>
      <w:tr w:rsidR="00D12AE0" w14:paraId="63FB8D65" w14:textId="77777777">
        <w:trPr>
          <w:jc w:val="center"/>
        </w:trPr>
        <w:tc>
          <w:tcPr>
            <w:tcW w:w="1843" w:type="dxa"/>
            <w:tcBorders>
              <w:top w:val="nil"/>
              <w:bottom w:val="nil"/>
            </w:tcBorders>
          </w:tcPr>
          <w:p w14:paraId="1BA5CAC8"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iPSCs</w:t>
            </w:r>
          </w:p>
        </w:tc>
        <w:tc>
          <w:tcPr>
            <w:tcW w:w="3131" w:type="dxa"/>
            <w:tcBorders>
              <w:top w:val="nil"/>
              <w:bottom w:val="nil"/>
            </w:tcBorders>
          </w:tcPr>
          <w:p w14:paraId="42610C55"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an 8-day 4-/4+ protocol using soluble retinoic acid in the last 4 days and a 6-day 2-/4+ protocol using soluble retinoic acid and the small molecule sonic hedgehog agonist purmorphamine. </w:t>
            </w:r>
          </w:p>
        </w:tc>
        <w:tc>
          <w:tcPr>
            <w:tcW w:w="3011" w:type="dxa"/>
            <w:tcBorders>
              <w:top w:val="nil"/>
              <w:bottom w:val="nil"/>
            </w:tcBorders>
          </w:tcPr>
          <w:p w14:paraId="20230321"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In iPSCs and ESCs, the proportion of neurons generated by EBs generated by 2-/4+ protocol is higher.</w:t>
            </w:r>
          </w:p>
        </w:tc>
        <w:tc>
          <w:tcPr>
            <w:tcW w:w="662" w:type="dxa"/>
            <w:tcBorders>
              <w:top w:val="nil"/>
              <w:bottom w:val="nil"/>
            </w:tcBorders>
          </w:tcPr>
          <w:p w14:paraId="7A3BD231" w14:textId="41DB9C08"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BA531B">
              <w:rPr>
                <w:rFonts w:ascii="Times New Roman" w:eastAsia="宋体" w:hAnsi="Times New Roman" w:cs="Times New Roman"/>
                <w:szCs w:val="21"/>
              </w:rPr>
              <w:instrText xml:space="preserve"> ADDIN EN.CITE &lt;EndNote&gt;&lt;Cite&gt;&lt;Author&gt;Montgomery&lt;/Author&gt;&lt;Year&gt;2015&lt;/Year&gt;&lt;RecNum&gt;817&lt;/RecNum&gt;&lt;DisplayText&gt;[50]&lt;/DisplayText&gt;&lt;record&gt;&lt;rec-number&gt;817&lt;/rec-number&gt;&lt;foreign-keys&gt;&lt;key app="EN" db-id="e9wsff0w5w02dqe2ascpedv8vsxx0x22zsap" timestamp="1698825157"&gt;817&lt;/key&gt;&lt;/foreign-keys&gt;&lt;ref-type name="Journal Article"&gt;17&lt;/ref-type&gt;&lt;contributors&gt;&lt;authors&gt;&lt;author&gt;Montgomery, A.&lt;/author&gt;&lt;author&gt;Wong, A.&lt;/author&gt;&lt;author&gt;Gabers, N.&lt;/author&gt;&lt;author&gt;Willerth, S. M.&lt;/author&gt;&lt;/authors&gt;&lt;/contributors&gt;&lt;auth-address&gt;Department of Mechanical Engineering, University of Victoria, Canada. willerth@uvic.ca.&lt;/auth-address&gt;&lt;titles&gt;&lt;title&gt;Engineering personalized neural tissue by combining induced pluripotent stem cells with fibrin scaffolds&lt;/title&gt;&lt;secondary-title&gt;Biomater Sci&lt;/secondary-title&gt;&lt;/titles&gt;&lt;periodical&gt;&lt;full-title&gt;Biomater Sci&lt;/full-title&gt;&lt;/periodical&gt;&lt;pages&gt;401-13&lt;/pages&gt;&lt;volume&gt;3&lt;/volume&gt;&lt;number&gt;2&lt;/number&gt;&lt;edition&gt;20141016&lt;/edition&gt;&lt;keywords&gt;&lt;keyword&gt;Animals&lt;/keyword&gt;&lt;keyword&gt;Biocompatible Materials/*chemistry/metabolism&lt;/keyword&gt;&lt;keyword&gt;Cell Differentiation/drug effects&lt;/keyword&gt;&lt;keyword&gt;Embryonic Stem Cells/chemistry/*cytology&lt;/keyword&gt;&lt;keyword&gt;Fibrin/*chemistry/metabolism&lt;/keyword&gt;&lt;keyword&gt;Humans&lt;/keyword&gt;&lt;keyword&gt;Induced Pluripotent Stem Cells/chemistry/*cytology&lt;/keyword&gt;&lt;keyword&gt;Mice&lt;/keyword&gt;&lt;keyword&gt;Nerve Tissue/cytology/*drug effects&lt;/keyword&gt;&lt;keyword&gt;Pluripotent Stem Cells/*chemistry/metabolism&lt;/keyword&gt;&lt;keyword&gt;Spinal Cord Injuries/*metabolism&lt;/keyword&gt;&lt;keyword&gt;Tissue Engineering/*methods&lt;/keyword&gt;&lt;/keywords&gt;&lt;dates&gt;&lt;year&gt;2015&lt;/year&gt;&lt;pub-dates&gt;&lt;date&gt;Feb&lt;/date&gt;&lt;/pub-dates&gt;&lt;/dates&gt;&lt;isbn&gt;2047-4830&lt;/isbn&gt;&lt;accession-num&gt;26218131&lt;/accession-num&gt;&lt;urls&gt;&lt;/urls&gt;&lt;electronic-resource-num&gt;10.1039/c4bm00299g&lt;/electronic-resource-num&gt;&lt;remote-database-provider&gt;NLM&lt;/remote-database-provider&gt;&lt;language&gt;eng&lt;/language&gt;&lt;/record&gt;&lt;/Cite&gt;&lt;/EndNote&gt;</w:instrText>
            </w:r>
            <w:r>
              <w:rPr>
                <w:rFonts w:ascii="Times New Roman" w:eastAsia="宋体" w:hAnsi="Times New Roman" w:cs="Times New Roman"/>
                <w:szCs w:val="21"/>
              </w:rPr>
              <w:fldChar w:fldCharType="separate"/>
            </w:r>
            <w:r w:rsidR="00BA531B">
              <w:rPr>
                <w:rFonts w:ascii="Times New Roman" w:eastAsia="宋体" w:hAnsi="Times New Roman" w:cs="Times New Roman"/>
                <w:noProof/>
                <w:szCs w:val="21"/>
              </w:rPr>
              <w:t>[50]</w:t>
            </w:r>
            <w:r>
              <w:rPr>
                <w:rFonts w:ascii="Times New Roman" w:eastAsia="宋体" w:hAnsi="Times New Roman" w:cs="Times New Roman"/>
                <w:szCs w:val="21"/>
              </w:rPr>
              <w:fldChar w:fldCharType="end"/>
            </w:r>
          </w:p>
        </w:tc>
      </w:tr>
      <w:tr w:rsidR="00D12AE0" w14:paraId="22413FDF" w14:textId="77777777">
        <w:trPr>
          <w:jc w:val="center"/>
        </w:trPr>
        <w:tc>
          <w:tcPr>
            <w:tcW w:w="1843" w:type="dxa"/>
            <w:tcBorders>
              <w:top w:val="nil"/>
              <w:bottom w:val="nil"/>
            </w:tcBorders>
          </w:tcPr>
          <w:p w14:paraId="446C559A"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BM-MSCs</w:t>
            </w:r>
          </w:p>
        </w:tc>
        <w:tc>
          <w:tcPr>
            <w:tcW w:w="3131" w:type="dxa"/>
            <w:tcBorders>
              <w:top w:val="nil"/>
              <w:bottom w:val="nil"/>
            </w:tcBorders>
          </w:tcPr>
          <w:p w14:paraId="0B1CBCBB"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BM-MSCs were affixed with fibrin glue and injected inside or around the graft. </w:t>
            </w:r>
          </w:p>
          <w:p w14:paraId="688105DB" w14:textId="77777777" w:rsidR="00D12AE0" w:rsidRDefault="00D12AE0">
            <w:pPr>
              <w:widowControl/>
              <w:spacing w:line="360" w:lineRule="auto"/>
              <w:rPr>
                <w:rFonts w:ascii="Times New Roman" w:eastAsia="宋体" w:hAnsi="Times New Roman" w:cs="Times New Roman"/>
                <w:szCs w:val="21"/>
              </w:rPr>
            </w:pPr>
          </w:p>
        </w:tc>
        <w:tc>
          <w:tcPr>
            <w:tcW w:w="3011" w:type="dxa"/>
            <w:tcBorders>
              <w:top w:val="nil"/>
              <w:bottom w:val="nil"/>
            </w:tcBorders>
          </w:tcPr>
          <w:p w14:paraId="38CA9E0B"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Repaired rat sciatic nerve. </w:t>
            </w:r>
          </w:p>
        </w:tc>
        <w:tc>
          <w:tcPr>
            <w:tcW w:w="662" w:type="dxa"/>
            <w:tcBorders>
              <w:top w:val="nil"/>
              <w:bottom w:val="nil"/>
            </w:tcBorders>
          </w:tcPr>
          <w:p w14:paraId="501DCCA9" w14:textId="7483C4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BA531B">
              <w:rPr>
                <w:rFonts w:ascii="Times New Roman" w:eastAsia="宋体" w:hAnsi="Times New Roman" w:cs="Times New Roman"/>
                <w:szCs w:val="21"/>
              </w:rPr>
              <w:instrText xml:space="preserve"> ADDIN EN.CITE &lt;EndNote&gt;&lt;Cite&gt;&lt;Author&gt;Zhao&lt;/Author&gt;&lt;Year&gt;2014&lt;/Year&gt;&lt;RecNum&gt;809&lt;/RecNum&gt;&lt;DisplayText&gt;[42]&lt;/DisplayText&gt;&lt;record&gt;&lt;rec-number&gt;809&lt;/rec-number&gt;&lt;foreign-keys&gt;&lt;key app="EN" db-id="e9wsff0w5w02dqe2ascpedv8vsxx0x22zsap" timestamp="1698823845"&gt;809&lt;/key&gt;&lt;/foreign-keys&gt;&lt;ref-type name="Journal Article"&gt;17&lt;/ref-type&gt;&lt;contributors&gt;&lt;authors&gt;&lt;author&gt;Zhao, Z.&lt;/author&gt;&lt;author&gt;Wang, Y.&lt;/author&gt;&lt;author&gt;Peng, J.&lt;/author&gt;&lt;author&gt;Ren, Z.&lt;/author&gt;&lt;author&gt;Zhang, L.&lt;/author&gt;&lt;author&gt;Guo, Q.&lt;/author&gt;&lt;author&gt;Xu, W.&lt;/author&gt;&lt;author&gt;Lu, S.&lt;/author&gt;&lt;/authors&gt;&lt;/contributors&gt;&lt;titles&gt;&lt;title&gt;Improvement in nerve regeneration through a decellularized nerve graft by supplementation with bone marrow stromal cells in fibrin&lt;/title&gt;&lt;secondary-title&gt;Cell Transplant&lt;/secondary-title&gt;&lt;/titles&gt;&lt;periodical&gt;&lt;full-title&gt;Cell Transplant&lt;/full-title&gt;&lt;/periodical&gt;&lt;pages&gt;97-110&lt;/pages&gt;&lt;volume&gt;23&lt;/volume&gt;&lt;number&gt;1&lt;/number&gt;&lt;edition&gt;20121101&lt;/edition&gt;&lt;keywords&gt;&lt;keyword&gt;Animals&lt;/keyword&gt;&lt;keyword&gt;Bone Marrow Cells&lt;/keyword&gt;&lt;keyword&gt;Fibrin&lt;/keyword&gt;&lt;keyword&gt;Male&lt;/keyword&gt;&lt;keyword&gt;Mesenchymal Stem Cells/*cytology&lt;/keyword&gt;&lt;keyword&gt;Nerve Growth Factor/physiology&lt;/keyword&gt;&lt;keyword&gt;Nerve Regeneration/*physiology&lt;/keyword&gt;&lt;keyword&gt;Nerve Tissue/*transplantation&lt;/keyword&gt;&lt;keyword&gt;Rats&lt;/keyword&gt;&lt;keyword&gt;Rats, Sprague-Dawley&lt;/keyword&gt;&lt;keyword&gt;Rats, Wistar&lt;/keyword&gt;&lt;keyword&gt;Transplantation, Autologous&lt;/keyword&gt;&lt;/keywords&gt;&lt;dates&gt;&lt;year&gt;2014&lt;/year&gt;&lt;pub-dates&gt;&lt;date&gt;Jan&lt;/date&gt;&lt;/pub-dates&gt;&lt;/dates&gt;&lt;isbn&gt;0963-6897&lt;/isbn&gt;&lt;accession-num&gt;23128095&lt;/accession-num&gt;&lt;urls&gt;&lt;/urls&gt;&lt;electronic-resource-num&gt;10.3727/096368912x658845&lt;/electronic-resource-num&gt;&lt;remote-database-provider&gt;NLM&lt;/remote-database-provider&gt;&lt;language&gt;eng&lt;/language&gt;&lt;/record&gt;&lt;/Cite&gt;&lt;/EndNote&gt;</w:instrText>
            </w:r>
            <w:r>
              <w:rPr>
                <w:rFonts w:ascii="Times New Roman" w:eastAsia="宋体" w:hAnsi="Times New Roman" w:cs="Times New Roman"/>
                <w:szCs w:val="21"/>
              </w:rPr>
              <w:fldChar w:fldCharType="separate"/>
            </w:r>
            <w:r w:rsidR="00BA531B">
              <w:rPr>
                <w:rFonts w:ascii="Times New Roman" w:eastAsia="宋体" w:hAnsi="Times New Roman" w:cs="Times New Roman"/>
                <w:noProof/>
                <w:szCs w:val="21"/>
              </w:rPr>
              <w:t>[42]</w:t>
            </w:r>
            <w:r>
              <w:rPr>
                <w:rFonts w:ascii="Times New Roman" w:eastAsia="宋体" w:hAnsi="Times New Roman" w:cs="Times New Roman"/>
                <w:szCs w:val="21"/>
              </w:rPr>
              <w:fldChar w:fldCharType="end"/>
            </w:r>
          </w:p>
        </w:tc>
      </w:tr>
      <w:tr w:rsidR="00D12AE0" w14:paraId="2E6E263F" w14:textId="77777777">
        <w:trPr>
          <w:jc w:val="center"/>
        </w:trPr>
        <w:tc>
          <w:tcPr>
            <w:tcW w:w="1843" w:type="dxa"/>
            <w:tcBorders>
              <w:top w:val="nil"/>
              <w:bottom w:val="nil"/>
            </w:tcBorders>
          </w:tcPr>
          <w:p w14:paraId="3C3C04A3"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BM-MSCs</w:t>
            </w:r>
          </w:p>
        </w:tc>
        <w:tc>
          <w:tcPr>
            <w:tcW w:w="3131" w:type="dxa"/>
            <w:tcBorders>
              <w:top w:val="nil"/>
              <w:bottom w:val="nil"/>
            </w:tcBorders>
          </w:tcPr>
          <w:p w14:paraId="658AA4A6"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For this purpose, female adult rats were subjected to SCI, 60 days after lesion, rats were randomly distributed in four groups: (1) Rats </w:t>
            </w:r>
            <w:r>
              <w:rPr>
                <w:rFonts w:ascii="Times New Roman" w:eastAsia="宋体" w:hAnsi="Times New Roman" w:cs="Times New Roman"/>
                <w:szCs w:val="21"/>
              </w:rPr>
              <w:lastRenderedPageBreak/>
              <w:t>immunized with complete Freund’ s adjuvant + PBS (vehicle; PBS-I); (2) Rats with SR + FGM-MSCs; (3) Rats with SR + INDP + FGM-MSCs; (4) Rats only with INDP.</w:t>
            </w:r>
          </w:p>
        </w:tc>
        <w:tc>
          <w:tcPr>
            <w:tcW w:w="3011" w:type="dxa"/>
            <w:tcBorders>
              <w:top w:val="nil"/>
              <w:bottom w:val="nil"/>
            </w:tcBorders>
          </w:tcPr>
          <w:p w14:paraId="12DB606E"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lastRenderedPageBreak/>
              <w:t>Treatment with INDP alone significantly increased motor recovery, anti-inflammatory cytokines, regeneration-</w:t>
            </w:r>
            <w:r>
              <w:rPr>
                <w:rFonts w:ascii="Times New Roman" w:eastAsia="宋体" w:hAnsi="Times New Roman" w:cs="Times New Roman"/>
                <w:szCs w:val="21"/>
              </w:rPr>
              <w:lastRenderedPageBreak/>
              <w:t>associated molecules, axonal regeneration, and neurogenesis.</w:t>
            </w:r>
          </w:p>
        </w:tc>
        <w:tc>
          <w:tcPr>
            <w:tcW w:w="662" w:type="dxa"/>
            <w:tcBorders>
              <w:top w:val="nil"/>
              <w:bottom w:val="nil"/>
            </w:tcBorders>
          </w:tcPr>
          <w:p w14:paraId="050F1390" w14:textId="1126D099"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lastRenderedPageBreak/>
              <w:fldChar w:fldCharType="begin"/>
            </w:r>
            <w:r w:rsidR="00354FE6">
              <w:rPr>
                <w:rFonts w:ascii="Times New Roman" w:eastAsia="宋体" w:hAnsi="Times New Roman" w:cs="Times New Roman"/>
                <w:szCs w:val="21"/>
              </w:rPr>
              <w:instrText xml:space="preserve"> ADDIN EN.CITE &lt;EndNote&gt;&lt;Cite&gt;&lt;Author&gt;Rodríguez-Barrera&lt;/Author&gt;&lt;Year&gt;2020&lt;/Year&gt;&lt;RecNum&gt;827&lt;/RecNum&gt;&lt;DisplayText&gt;[64]&lt;/DisplayText&gt;&lt;record&gt;&lt;rec-number&gt;827&lt;/rec-number&gt;&lt;foreign-keys&gt;&lt;key app="EN" db-id="e9wsff0w5w02dqe2ascpedv8vsxx0x22zsap" timestamp="1698825764"&gt;827&lt;/key&gt;&lt;/foreign-keys&gt;&lt;ref-type name="Journal Article"&gt;17&lt;/ref-type&gt;&lt;contributors&gt;&lt;authors&gt;&lt;author&gt;Rodríguez-Barrera, R.&lt;/author&gt;&lt;author&gt;Flores-Romero, A.&lt;/author&gt;&lt;author&gt;Buzoianu-Anguiano, V.&lt;/author&gt;&lt;author&gt;Garcia, E.&lt;/author&gt;&lt;author&gt;Soria-Zavala, K.&lt;/author&gt;&lt;author&gt;Incontri-Abraham, D.&lt;/author&gt;&lt;author&gt;Garibay-López, M.&lt;/author&gt;&lt;author&gt;Juárez-Vignon Whaley, J. J.&lt;/author&gt;&lt;author&gt;Ibarra, A.&lt;/author&gt;&lt;/authors&gt;&lt;/contributors&gt;&lt;auth-address&gt;Centro de Investigación en Ciencias de la Salud (CICSA), Facultad de Ciencias de la Salud, Universidad Anáhuac México Campus Norte, Huixquilucan, Mexico.&amp;#xD;Proyecto CAMINA A.C., Mexico City, Mexico.&amp;#xD;UIMEN, CMN Siglo XXI, Mexico City, Mexico.&lt;/auth-address&gt;&lt;titles&gt;&lt;title&gt;Use of a Combination Strategy to Improve Morphological and Functional Recovery in Rats With Chronic Spinal Cord Injury&lt;/title&gt;&lt;secondary-title&gt;Front Neurol&lt;/secondary-title&gt;&lt;/titles&gt;&lt;periodical&gt;&lt;full-title&gt;Front Neurol&lt;/full-title&gt;&lt;/periodical&gt;&lt;pages&gt;189&lt;/pages&gt;&lt;volume&gt;11&lt;/volume&gt;&lt;edition&gt;20200402&lt;/edition&gt;&lt;keywords&gt;&lt;keyword&gt;A91 peptide&lt;/keyword&gt;&lt;keyword&gt;Fibrin tissue adhesive&lt;/keyword&gt;&lt;keyword&gt;Immunomodulation&lt;/keyword&gt;&lt;keyword&gt;Msc&lt;/keyword&gt;&lt;keyword&gt;Sci&lt;/keyword&gt;&lt;/keywords&gt;&lt;dates&gt;&lt;year&gt;2020&lt;/year&gt;&lt;/dates&gt;&lt;isbn&gt;1664-2295 (Print)&amp;#xD;1664-2295&lt;/isbn&gt;&lt;accession-num&gt;32300328&lt;/accession-num&gt;&lt;urls&gt;&lt;/urls&gt;&lt;custom2&gt;PMC7142263&lt;/custom2&gt;&lt;electronic-resource-num&gt;10.3389/fneur.2020.00189&lt;/electronic-resource-num&gt;&lt;remote-database-provider&gt;NLM&lt;/remote-database-provider&gt;&lt;language&gt;eng&lt;/language&gt;&lt;/record&gt;&lt;/Cite&gt;&lt;/EndNote&gt;</w:instrText>
            </w:r>
            <w:r>
              <w:rPr>
                <w:rFonts w:ascii="Times New Roman" w:eastAsia="宋体" w:hAnsi="Times New Roman" w:cs="Times New Roman"/>
                <w:szCs w:val="21"/>
              </w:rPr>
              <w:fldChar w:fldCharType="separate"/>
            </w:r>
            <w:r w:rsidR="00354FE6">
              <w:rPr>
                <w:rFonts w:ascii="Times New Roman" w:eastAsia="宋体" w:hAnsi="Times New Roman" w:cs="Times New Roman"/>
                <w:noProof/>
                <w:szCs w:val="21"/>
              </w:rPr>
              <w:t>[64]</w:t>
            </w:r>
            <w:r>
              <w:rPr>
                <w:rFonts w:ascii="Times New Roman" w:eastAsia="宋体" w:hAnsi="Times New Roman" w:cs="Times New Roman"/>
                <w:szCs w:val="21"/>
              </w:rPr>
              <w:fldChar w:fldCharType="end"/>
            </w:r>
          </w:p>
        </w:tc>
      </w:tr>
      <w:tr w:rsidR="00D12AE0" w14:paraId="1D7BD2AE" w14:textId="77777777">
        <w:trPr>
          <w:jc w:val="center"/>
        </w:trPr>
        <w:tc>
          <w:tcPr>
            <w:tcW w:w="1843" w:type="dxa"/>
            <w:tcBorders>
              <w:top w:val="nil"/>
              <w:bottom w:val="nil"/>
            </w:tcBorders>
          </w:tcPr>
          <w:p w14:paraId="52BE1BCC"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AD-MSCs</w:t>
            </w:r>
          </w:p>
        </w:tc>
        <w:tc>
          <w:tcPr>
            <w:tcW w:w="3131" w:type="dxa"/>
            <w:tcBorders>
              <w:top w:val="nil"/>
              <w:bottom w:val="nil"/>
            </w:tcBorders>
          </w:tcPr>
          <w:p w14:paraId="623D43F0"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The derived progenitors, tagged with fluorescent tracker dye were delivered in rat T10 contusion SCI using fibrin hydrogel.</w:t>
            </w:r>
          </w:p>
        </w:tc>
        <w:tc>
          <w:tcPr>
            <w:tcW w:w="3011" w:type="dxa"/>
            <w:tcBorders>
              <w:top w:val="nil"/>
              <w:bottom w:val="nil"/>
            </w:tcBorders>
          </w:tcPr>
          <w:p w14:paraId="63643E6E"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Fibrin niche aided stable differentiation of rat ADMSCs into neural progenitors.</w:t>
            </w:r>
          </w:p>
        </w:tc>
        <w:tc>
          <w:tcPr>
            <w:tcW w:w="662" w:type="dxa"/>
            <w:tcBorders>
              <w:top w:val="nil"/>
              <w:bottom w:val="nil"/>
            </w:tcBorders>
          </w:tcPr>
          <w:p w14:paraId="17BBDF8D" w14:textId="2AD21B5D"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fldData xml:space="preserve">PEVuZE5vdGU+PENpdGU+PEF1dGhvcj5DaGFuZHJhYmFidTwvQXV0aG9yPjxZZWFyPjIwMjM8L1ll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=
</w:fldData>
              </w:fldChar>
            </w:r>
            <w:r w:rsidR="00354FE6">
              <w:rPr>
                <w:rFonts w:ascii="Times New Roman" w:eastAsia="宋体" w:hAnsi="Times New Roman" w:cs="Times New Roman"/>
                <w:szCs w:val="21"/>
              </w:rPr>
              <w:instrText xml:space="preserve"> ADDIN EN.CITE </w:instrText>
            </w:r>
            <w:r w:rsidR="00354FE6">
              <w:rPr>
                <w:rFonts w:ascii="Times New Roman" w:eastAsia="宋体" w:hAnsi="Times New Roman" w:cs="Times New Roman"/>
                <w:szCs w:val="21"/>
              </w:rPr>
              <w:fldChar w:fldCharType="begin">
                <w:fldData xml:space="preserve">PEVuZE5vdGU+PENpdGU+PEF1dGhvcj5DaGFuZHJhYmFidTwvQXV0aG9yPjxZZWFyPjIwMjM8L1ll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=
</w:fldData>
              </w:fldChar>
            </w:r>
            <w:r w:rsidR="00354FE6">
              <w:rPr>
                <w:rFonts w:ascii="Times New Roman" w:eastAsia="宋体" w:hAnsi="Times New Roman" w:cs="Times New Roman"/>
                <w:szCs w:val="21"/>
              </w:rPr>
              <w:instrText xml:space="preserve"> ADDIN EN.CITE.DATA </w:instrText>
            </w:r>
            <w:r w:rsidR="00354FE6">
              <w:rPr>
                <w:rFonts w:ascii="Times New Roman" w:eastAsia="宋体" w:hAnsi="Times New Roman" w:cs="Times New Roman"/>
                <w:szCs w:val="21"/>
              </w:rPr>
            </w:r>
            <w:r w:rsidR="00354FE6">
              <w:rPr>
                <w:rFonts w:ascii="Times New Roman" w:eastAsia="宋体" w:hAnsi="Times New Roman" w:cs="Times New Roman"/>
                <w:szCs w:val="21"/>
              </w:rPr>
              <w:fldChar w:fldCharType="end"/>
            </w:r>
            <w:r>
              <w:rPr>
                <w:rFonts w:ascii="Times New Roman" w:eastAsia="宋体" w:hAnsi="Times New Roman" w:cs="Times New Roman"/>
                <w:szCs w:val="21"/>
              </w:rPr>
            </w:r>
            <w:r>
              <w:rPr>
                <w:rFonts w:ascii="Times New Roman" w:eastAsia="宋体" w:hAnsi="Times New Roman" w:cs="Times New Roman"/>
                <w:szCs w:val="21"/>
              </w:rPr>
              <w:fldChar w:fldCharType="separate"/>
            </w:r>
            <w:r w:rsidR="00354FE6">
              <w:rPr>
                <w:rFonts w:ascii="Times New Roman" w:eastAsia="宋体" w:hAnsi="Times New Roman" w:cs="Times New Roman"/>
                <w:noProof/>
                <w:szCs w:val="21"/>
              </w:rPr>
              <w:t>[62]</w:t>
            </w:r>
            <w:r>
              <w:rPr>
                <w:rFonts w:ascii="Times New Roman" w:eastAsia="宋体" w:hAnsi="Times New Roman" w:cs="Times New Roman"/>
                <w:szCs w:val="21"/>
              </w:rPr>
              <w:fldChar w:fldCharType="end"/>
            </w:r>
          </w:p>
        </w:tc>
      </w:tr>
      <w:tr w:rsidR="00D12AE0" w14:paraId="375376EF" w14:textId="77777777">
        <w:trPr>
          <w:jc w:val="center"/>
        </w:trPr>
        <w:tc>
          <w:tcPr>
            <w:tcW w:w="1843" w:type="dxa"/>
            <w:tcBorders>
              <w:top w:val="nil"/>
              <w:bottom w:val="nil"/>
            </w:tcBorders>
          </w:tcPr>
          <w:p w14:paraId="324E285D"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NSCs</w:t>
            </w:r>
          </w:p>
        </w:tc>
        <w:tc>
          <w:tcPr>
            <w:tcW w:w="3131" w:type="dxa"/>
            <w:tcBorders>
              <w:top w:val="nil"/>
              <w:bottom w:val="nil"/>
            </w:tcBorders>
          </w:tcPr>
          <w:p w14:paraId="7B6F58BD"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NSCs were implanted into fibrin matrix containing growth factor cocktails.</w:t>
            </w:r>
          </w:p>
        </w:tc>
        <w:tc>
          <w:tcPr>
            <w:tcW w:w="3011" w:type="dxa"/>
            <w:tcBorders>
              <w:top w:val="nil"/>
              <w:bottom w:val="nil"/>
            </w:tcBorders>
          </w:tcPr>
          <w:p w14:paraId="79AC4C82"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The injured spinal cord extended a large number of axons and formed neuronal relay, and the electrophysiological function of the rats recovered at the same time.</w:t>
            </w:r>
          </w:p>
        </w:tc>
        <w:tc>
          <w:tcPr>
            <w:tcW w:w="662" w:type="dxa"/>
            <w:tcBorders>
              <w:top w:val="nil"/>
              <w:bottom w:val="nil"/>
            </w:tcBorders>
          </w:tcPr>
          <w:p w14:paraId="62000F2F" w14:textId="6DEBBBF4"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eastAsia="宋体" w:hAnsi="Times New Roman" w:cs="Times New Roman"/>
                <w:szCs w:val="21"/>
              </w:rPr>
              <w:instrText xml:space="preserve"> ADDIN EN.CITE </w:instrText>
            </w:r>
            <w:r w:rsidR="002D1EFB">
              <w:rPr>
                <w:rFonts w:ascii="Times New Roman" w:eastAsia="宋体" w:hAnsi="Times New Roman" w:cs="Times New Roman"/>
                <w:szCs w:val="21"/>
              </w:rPr>
              <w:fldChar w:fldCharType="begin">
                <w:fldData xml:space="preserve">PEVuZE5vdGU+PENpdGU+PEF1dGhvcj5MdTwvQXV0aG9yPjxZZWFyPjIwMTI8L1llYXI+PFJlY051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</w:fldData>
              </w:fldChar>
            </w:r>
            <w:r w:rsidR="002D1EFB">
              <w:rPr>
                <w:rFonts w:ascii="Times New Roman" w:eastAsia="宋体" w:hAnsi="Times New Roman" w:cs="Times New Roman"/>
                <w:szCs w:val="21"/>
              </w:rPr>
              <w:instrText xml:space="preserve"> ADDIN EN.CITE.DATA </w:instrText>
            </w:r>
            <w:r w:rsidR="002D1EFB">
              <w:rPr>
                <w:rFonts w:ascii="Times New Roman" w:eastAsia="宋体" w:hAnsi="Times New Roman" w:cs="Times New Roman"/>
                <w:szCs w:val="21"/>
              </w:rPr>
            </w:r>
            <w:r w:rsidR="002D1EFB">
              <w:rPr>
                <w:rFonts w:ascii="Times New Roman" w:eastAsia="宋体" w:hAnsi="Times New Roman" w:cs="Times New Roman"/>
                <w:szCs w:val="21"/>
              </w:rPr>
              <w:fldChar w:fldCharType="end"/>
            </w:r>
            <w:r>
              <w:rPr>
                <w:rFonts w:ascii="Times New Roman" w:eastAsia="宋体" w:hAnsi="Times New Roman" w:cs="Times New Roman"/>
                <w:szCs w:val="21"/>
              </w:rPr>
            </w:r>
            <w:r>
              <w:rPr>
                <w:rFonts w:ascii="Times New Roman" w:eastAsia="宋体" w:hAnsi="Times New Roman" w:cs="Times New Roman"/>
                <w:szCs w:val="21"/>
              </w:rPr>
              <w:fldChar w:fldCharType="separate"/>
            </w:r>
            <w:r w:rsidR="002D1EFB">
              <w:rPr>
                <w:rFonts w:ascii="Times New Roman" w:eastAsia="宋体" w:hAnsi="Times New Roman" w:cs="Times New Roman"/>
                <w:noProof/>
                <w:szCs w:val="21"/>
              </w:rPr>
              <w:t>[26]</w:t>
            </w:r>
            <w:r>
              <w:rPr>
                <w:rFonts w:ascii="Times New Roman" w:eastAsia="宋体" w:hAnsi="Times New Roman" w:cs="Times New Roman"/>
                <w:szCs w:val="21"/>
              </w:rPr>
              <w:fldChar w:fldCharType="end"/>
            </w:r>
          </w:p>
        </w:tc>
      </w:tr>
      <w:tr w:rsidR="00D12AE0" w14:paraId="0A8063E8" w14:textId="77777777">
        <w:trPr>
          <w:jc w:val="center"/>
        </w:trPr>
        <w:tc>
          <w:tcPr>
            <w:tcW w:w="1843" w:type="dxa"/>
            <w:tcBorders>
              <w:top w:val="nil"/>
            </w:tcBorders>
          </w:tcPr>
          <w:p w14:paraId="18068824"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NSCs</w:t>
            </w:r>
          </w:p>
        </w:tc>
        <w:tc>
          <w:tcPr>
            <w:tcW w:w="3131" w:type="dxa"/>
            <w:tcBorders>
              <w:top w:val="nil"/>
            </w:tcBorders>
          </w:tcPr>
          <w:p w14:paraId="4DA19456"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Fresh NSCs were isolated from transgenic Fischer 344 rat embryos expressing GFP and embedded in fibrin matrix containing growth factors.</w:t>
            </w:r>
          </w:p>
        </w:tc>
        <w:tc>
          <w:tcPr>
            <w:tcW w:w="3011" w:type="dxa"/>
            <w:tcBorders>
              <w:top w:val="nil"/>
            </w:tcBorders>
          </w:tcPr>
          <w:p w14:paraId="4AC4771E" w14:textId="77777777" w:rsidR="00D12AE0" w:rsidRDefault="00A27FCC">
            <w:pPr>
              <w:widowControl/>
              <w:spacing w:line="360" w:lineRule="auto"/>
              <w:rPr>
                <w:rFonts w:ascii="Times New Roman" w:eastAsia="宋体" w:hAnsi="Times New Roman" w:cs="Times New Roman"/>
                <w:szCs w:val="21"/>
              </w:rPr>
            </w:pPr>
            <w:r>
              <w:rPr>
                <w:rFonts w:ascii="Times New Roman" w:eastAsia="宋体" w:hAnsi="Times New Roman" w:cs="Times New Roman"/>
                <w:szCs w:val="21"/>
              </w:rPr>
              <w:t>The graft completely filled the lesion cavity and differentiated into two types of neurons (axons extended very far from the host spinal cord) and glial cells.</w:t>
            </w:r>
          </w:p>
        </w:tc>
        <w:tc>
          <w:tcPr>
            <w:tcW w:w="662" w:type="dxa"/>
            <w:tcBorders>
              <w:top w:val="nil"/>
            </w:tcBorders>
          </w:tcPr>
          <w:p w14:paraId="6E1A8580" w14:textId="3185263B" w:rsidR="00D12AE0" w:rsidRDefault="00A27FCC">
            <w:pPr>
              <w:widowControl/>
              <w:spacing w:line="360" w:lineRule="auto"/>
              <w:rPr>
                <w:rFonts w:ascii="Times New Roman" w:eastAsia="宋体" w:hAnsi="Times New Roman" w:cs="Times New Roman"/>
                <w:szCs w:val="21"/>
                <w:highlight w:val="cyan"/>
              </w:rPr>
            </w:pPr>
            <w:r>
              <w:rPr>
                <w:rFonts w:ascii="Times New Roman" w:eastAsia="宋体" w:hAnsi="Times New Roman" w:cs="Times New Roman"/>
                <w:szCs w:val="21"/>
              </w:rPr>
              <w:fldChar w:fldCharType="begin">
                <w:fldData xml:space="preserve">PEVuZE5vdGU+PENpdGU+PEF1dGhvcj5MdTwvQXV0aG9yPjxZZWFyPjIwMTQ8L1llYXI+PFJlY051
bT44Mjg8L1JlY051bT48RGlzcGxheVRleHQ+WzY1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354FE6">
              <w:rPr>
                <w:rFonts w:ascii="Times New Roman" w:eastAsia="宋体" w:hAnsi="Times New Roman" w:cs="Times New Roman"/>
                <w:szCs w:val="21"/>
              </w:rPr>
              <w:instrText xml:space="preserve"> ADDIN EN.CITE </w:instrText>
            </w:r>
            <w:r w:rsidR="00354FE6">
              <w:rPr>
                <w:rFonts w:ascii="Times New Roman" w:eastAsia="宋体" w:hAnsi="Times New Roman" w:cs="Times New Roman"/>
                <w:szCs w:val="21"/>
              </w:rPr>
              <w:fldChar w:fldCharType="begin">
                <w:fldData xml:space="preserve">PEVuZE5vdGU+PENpdGU+PEF1dGhvcj5MdTwvQXV0aG9yPjxZZWFyPjIwMTQ8L1llYXI+PFJlY051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</w:fldData>
              </w:fldChar>
            </w:r>
            <w:r w:rsidR="00354FE6">
              <w:rPr>
                <w:rFonts w:ascii="Times New Roman" w:eastAsia="宋体" w:hAnsi="Times New Roman" w:cs="Times New Roman"/>
                <w:szCs w:val="21"/>
              </w:rPr>
              <w:instrText xml:space="preserve"> ADDIN EN.CITE.DATA </w:instrText>
            </w:r>
            <w:r w:rsidR="00354FE6">
              <w:rPr>
                <w:rFonts w:ascii="Times New Roman" w:eastAsia="宋体" w:hAnsi="Times New Roman" w:cs="Times New Roman"/>
                <w:szCs w:val="21"/>
              </w:rPr>
            </w:r>
            <w:r w:rsidR="00354FE6">
              <w:rPr>
                <w:rFonts w:ascii="Times New Roman" w:eastAsia="宋体" w:hAnsi="Times New Roman" w:cs="Times New Roman"/>
                <w:szCs w:val="21"/>
              </w:rPr>
              <w:fldChar w:fldCharType="end"/>
            </w:r>
            <w:r>
              <w:rPr>
                <w:rFonts w:ascii="Times New Roman" w:eastAsia="宋体" w:hAnsi="Times New Roman" w:cs="Times New Roman"/>
                <w:szCs w:val="21"/>
              </w:rPr>
            </w:r>
            <w:r>
              <w:rPr>
                <w:rFonts w:ascii="Times New Roman" w:eastAsia="宋体" w:hAnsi="Times New Roman" w:cs="Times New Roman"/>
                <w:szCs w:val="21"/>
              </w:rPr>
              <w:fldChar w:fldCharType="separate"/>
            </w:r>
            <w:r w:rsidR="00354FE6">
              <w:rPr>
                <w:rFonts w:ascii="Times New Roman" w:eastAsia="宋体" w:hAnsi="Times New Roman" w:cs="Times New Roman"/>
                <w:noProof/>
                <w:szCs w:val="21"/>
              </w:rPr>
              <w:t>[65]</w:t>
            </w:r>
            <w:r>
              <w:rPr>
                <w:rFonts w:ascii="Times New Roman" w:eastAsia="宋体" w:hAnsi="Times New Roman" w:cs="Times New Roman"/>
                <w:szCs w:val="21"/>
              </w:rPr>
              <w:fldChar w:fldCharType="end"/>
            </w:r>
          </w:p>
        </w:tc>
      </w:tr>
    </w:tbl>
    <w:p w14:paraId="7A857E0A" w14:textId="77777777" w:rsidR="00D12AE0" w:rsidRDefault="00D12AE0">
      <w:pPr>
        <w:spacing w:line="360" w:lineRule="auto"/>
        <w:rPr>
          <w:rFonts w:ascii="Times New Roman" w:hAnsi="Times New Roman" w:cs="Times New Roman"/>
          <w:sz w:val="24"/>
        </w:rPr>
      </w:pPr>
    </w:p>
    <w:sectPr w:rsidR="00D12AE0">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9DCA2" w14:textId="77777777" w:rsidR="00243891" w:rsidRDefault="00243891" w:rsidP="00AE314C">
      <w:r>
        <w:separator/>
      </w:r>
    </w:p>
  </w:endnote>
  <w:endnote w:type="continuationSeparator" w:id="0">
    <w:p w14:paraId="5DCFB1CA" w14:textId="77777777" w:rsidR="00243891" w:rsidRDefault="00243891" w:rsidP="00AE3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AdvOT810131c9 . I + 20">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A48DC" w14:textId="77777777" w:rsidR="00243891" w:rsidRDefault="00243891" w:rsidP="00AE314C">
      <w:r>
        <w:separator/>
      </w:r>
    </w:p>
  </w:footnote>
  <w:footnote w:type="continuationSeparator" w:id="0">
    <w:p w14:paraId="5E720E83" w14:textId="77777777" w:rsidR="00243891" w:rsidRDefault="00243891" w:rsidP="00AE31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972508"/>
    <w:multiLevelType w:val="singleLevel"/>
    <w:tmpl w:val="3A972508"/>
    <w:lvl w:ilvl="0">
      <w:start w:val="1"/>
      <w:numFmt w:val="lowerLetter"/>
      <w:suff w:val="space"/>
      <w:lvlText w:val="%1."/>
      <w:lvlJc w:val="left"/>
      <w:rPr>
        <w:rFonts w:hint="default"/>
        <w:i w:val="0"/>
        <w:iCs w:val="0"/>
      </w:rPr>
    </w:lvl>
  </w:abstractNum>
  <w:abstractNum w:abstractNumId="1" w15:restartNumberingAfterBreak="0">
    <w:nsid w:val="4285E8C9"/>
    <w:multiLevelType w:val="singleLevel"/>
    <w:tmpl w:val="4285E8C9"/>
    <w:lvl w:ilvl="0">
      <w:start w:val="1"/>
      <w:numFmt w:val="decimal"/>
      <w:suff w:val="space"/>
      <w:lvlText w:val="%1."/>
      <w:lvlJc w:val="left"/>
      <w:rPr>
        <w:rFonts w:hint="default"/>
        <w:b/>
        <w:bCs/>
      </w:rPr>
    </w:lvl>
  </w:abstractNum>
  <w:num w:numId="1" w16cid:durableId="1708140034">
    <w:abstractNumId w:val="0"/>
  </w:num>
  <w:num w:numId="2" w16cid:durableId="1267047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U0NjBjOWY0Y2Y4ZDI1ZjJmZDA3YWNhMGRlYjQ4Nzc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dxszx0wrze7ewwft5f9rapsaa2ftwvpav&quot;&gt;My EndNote Library&lt;record-ids&gt;&lt;item&gt;23&lt;/item&gt;&lt;item&gt;1109&lt;/item&gt;&lt;item&gt;1110&lt;/item&gt;&lt;item&gt;1111&lt;/item&gt;&lt;item&gt;1112&lt;/item&gt;&lt;item&gt;1113&lt;/item&gt;&lt;item&gt;1136&lt;/item&gt;&lt;item&gt;1137&lt;/item&gt;&lt;item&gt;1138&lt;/item&gt;&lt;item&gt;1139&lt;/item&gt;&lt;item&gt;1141&lt;/item&gt;&lt;item&gt;1142&lt;/item&gt;&lt;item&gt;1143&lt;/item&gt;&lt;item&gt;1144&lt;/item&gt;&lt;item&gt;1145&lt;/item&gt;&lt;/record-ids&gt;&lt;/item&gt;&lt;/Libraries&gt;"/>
    <w:docVar w:name="NE.Ref{020D706F-B11B-40AB-A15C-25D58D45DAA2}" w:val=" ADDIN NE.Ref.{020D706F-B11B-40AB-A15C-25D58D45DAA2}&lt;Citation&gt;&lt;Group&gt;&lt;References&gt;&lt;Item&gt;&lt;ID&gt;2351&lt;/ID&gt;&lt;UID&gt;{4A2DABC8-9919-4002-8B9E-08D291E7E497}&lt;/UID&gt;&lt;Title&gt;Collagen-based matrices with axially oriented pores&lt;/Title&gt;&lt;Template&gt;Journal Article&lt;/Template&gt;&lt;Star&gt;0&lt;/Star&gt;&lt;Tag&gt;0&lt;/Tag&gt;&lt;Author&gt;Madaghiele, M; Sannino, A; Yannas, I V; Spector, M&lt;/Author&gt;&lt;Year&gt;2008&lt;/Year&gt;&lt;Details&gt;&lt;_accession_num&gt;17896767&lt;/_accession_num&gt;&lt;_author_adr&gt;Department of Engineering for Innovation, University of Lecce, Lecce, 73100 Italy.&lt;/_author_adr&gt;&lt;_collection_scope&gt;SCI;SCIE;EI&lt;/_collection_scope&gt;&lt;_created&gt;64564549&lt;/_created&gt;&lt;_date&gt;2008-06-01&lt;/_date&gt;&lt;_date_display&gt;2008 Jun 1&lt;/_date_display&gt;&lt;_db_updated&gt;PubMed&lt;/_db_updated&gt;&lt;_doi&gt;10.1002/jbm.a.31517&lt;/_doi&gt;&lt;_impact_factor&gt;   4.396&lt;/_impact_factor&gt;&lt;_isbn&gt;1552-4965 (Electronic); 1549-3296 (Linking)&lt;/_isbn&gt;&lt;_issue&gt;3&lt;/_issue&gt;&lt;_journal&gt;J Biomed Mater Res A&lt;/_journal&gt;&lt;_language&gt;eng&lt;/_language&gt;&lt;_modified&gt;64564549&lt;/_modified&gt;&lt;_ori_publication&gt;Copyright 2007 Wiley Periodicals, Inc.&lt;/_ori_publication&gt;&lt;_pages&gt;757-67&lt;/_pages&gt;&lt;_subject_headings&gt;*Collagen; Guided Tissue Regeneration/*methods; Humans; Microscopy; Nerve Regeneration; *Peripheral Nerves; Porosity; Regeneration; *Spinal Cord&lt;/_subject_headings&gt;&lt;_tertiary_title&gt;Journal of biomedical materials research. Part A&lt;/_tertiary_title&gt;&lt;_type_work&gt;Journal Article; Research Support, Non-U.S. Gov&amp;apos;t; Research Support, U.S. Gov&amp;apos;t, Non-P.H.S.&lt;/_type_work&gt;&lt;_url&gt;http://www.ncbi.nlm.nih.gov/entrez/query.fcgi?cmd=Retrieve&amp;amp;db=pubmed&amp;amp;dopt=Abstract&amp;amp;list_uids=17896767&amp;amp;query_hl=1&lt;/_url&gt;&lt;_volume&gt;85&lt;/_volume&gt;&lt;/Details&gt;&lt;Extra&gt;&lt;DBUID&gt;{F96A950B-833F-4880-A151-76DA2D6A2879}&lt;/DBUID&gt;&lt;/Extra&gt;&lt;/Item&gt;&lt;/References&gt;&lt;/Group&gt;&lt;/Citation&gt;_x000a_"/>
    <w:docVar w:name="NE.Ref{04A78AFB-1EFB-4930-852A-FCCD7368226F}" w:val=" ADDIN NE.Ref.{04A78AFB-1EFB-4930-852A-FCCD7368226F}&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0C49629A-FC93-4044-A4EA-C28D4AD30DEE}" w:val=" ADDIN NE.Ref.{0C49629A-FC93-4044-A4EA-C28D4AD30DEE}&lt;Citation&gt;&lt;Group&gt;&lt;References&gt;&lt;Item&gt;&lt;ID&gt;2341&lt;/ID&gt;&lt;UID&gt;{B09EBEED-15CA-48F7-BF56-1BE88CCAFA7A}&lt;/UID&gt;&lt;Title&gt;Repair of injured spinal cord using biomaterial scaffolds and stem cells&lt;/Title&gt;&lt;Template&gt;Journal Article&lt;/Template&gt;&lt;Star&gt;0&lt;/Star&gt;&lt;Tag&gt;0&lt;/Tag&gt;&lt;Author&gt;Shrestha, Bikesh; Coykendall, Katherine; Li, Yongchao; Moon, Alex; Priyadarshani, Priyanka; Yao, Li&lt;/Author&gt;&lt;Year&gt;2014&lt;/Year&gt;&lt;Details&gt;&lt;_created&gt;64562055&lt;/_created&gt;&lt;_modified&gt;64562055&lt;/_modified&gt;&lt;_url&gt;https://go.exlibris.link/3RRBnP8s&lt;/_url&gt;&lt;_place_published&gt;England&lt;/_place_published&gt;&lt;_journal&gt;Stem cell research &amp;amp; therapy&lt;/_journal&gt;&lt;_volume&gt;5&lt;/_volume&gt;&lt;_issue&gt;4&lt;/_issue&gt;&lt;_number&gt;1&lt;/_number&gt;&lt;_pages&gt;91-91&lt;/_pages&gt;&lt;_doi&gt;10.1186/scrt480&lt;/_doi&gt;&lt;_date_display&gt;2014&lt;/_date_display&gt;&lt;_date&gt;59958720&lt;/_date&gt;&lt;_isbn&gt;1757-6512&lt;/_isbn&gt;&lt;_ori_publication&gt;BioMed Central Ltd&lt;/_ori_publication&gt;&lt;_keywords&gt;Axons - physiology; Biocompatible Materials - chemistry; Cell Differentiation; Cellular Microenvironment; Mesenchymal Stromal Cells; Nerve Regeneration; Neural Stem Cells; Neurons; Recovery of Function; Review; Spinal Cord Injuries - therapy; Tissue Scaffolds; Wound Healing&lt;/_keywords&gt;&lt;_accessed&gt;64562055&lt;/_accessed&gt;&lt;_db_updated&gt;PKU Search&lt;/_db_updated&gt;&lt;_impact_factor&gt;   6.832&lt;/_impact_factor&gt;&lt;_collection_scope&gt;SCIE&lt;/_collection_scope&gt;&lt;/Details&gt;&lt;Extra&gt;&lt;DBUID&gt;{F96A950B-833F-4880-A151-76DA2D6A2879}&lt;/DBUID&gt;&lt;/Extra&gt;&lt;/Item&gt;&lt;/References&gt;&lt;/Group&gt;&lt;/Citation&gt;_x000a_"/>
    <w:docVar w:name="NE.Ref{0D057F12-B925-4562-8AA6-E973F806E89D}" w:val=" ADDIN NE.Ref.{0D057F12-B925-4562-8AA6-E973F806E89D}&lt;Citation&gt;&lt;Group&gt;&lt;References&gt;&lt;Item&gt;&lt;ID&gt;2344&lt;/ID&gt;&lt;UID&gt;{D7C82F0C-C830-4FBA-98A1-8BB2A90361A9}&lt;/UID&gt;&lt;Title&gt;Neural tissue engineering: strategies for repair and regeneration&lt;/Title&gt;&lt;Template&gt;Journal Article&lt;/Template&gt;&lt;Star&gt;0&lt;/Star&gt;&lt;Tag&gt;0&lt;/Tag&gt;&lt;Author&gt;Schmidt, C E; Leach, J B&lt;/Author&gt;&lt;Year&gt;2003&lt;/Year&gt;&lt;Details&gt;&lt;_accession_num&gt;14527315&lt;/_accession_num&gt;&lt;_author_adr&gt;Department of Biomedical Engineering The University of Texas at Austin, Austin, Texas 78712, USA. schmidt@che.utexas.edu&lt;/_author_adr&gt;&lt;_collection_scope&gt;SCI;SCIE;EI&lt;/_collection_scope&gt;&lt;_created&gt;64564536&lt;/_created&gt;&lt;_date&gt;2003-01-20&lt;/_date&gt;&lt;_date_display&gt;2003&lt;/_date_display&gt;&lt;_db_updated&gt;PubMed&lt;/_db_updated&gt;&lt;_doi&gt;10.1146/annurev.bioeng.5.011303.120731&lt;/_doi&gt;&lt;_impact_factor&gt;   9.590&lt;/_impact_factor&gt;&lt;_isbn&gt;1523-9829 (Print); 1523-9829 (Linking)&lt;/_isbn&gt;&lt;_journal&gt;Annu Rev Biomed Eng&lt;/_journal&gt;&lt;_language&gt;eng&lt;/_language&gt;&lt;_modified&gt;64564536&lt;/_modified&gt;&lt;_pages&gt;293-347&lt;/_pages&gt;&lt;_subject_headings&gt;*Biocompatible Materials; Cell Transplantation/methods; Humans; Infusion Pumps, Implantable; Nerve Growth Factors/administration &amp;amp; dosage; Nerve Regeneration/*physiology; *Peripheral Nerve Injuries; Peripheral Nerves/drug effects/physiopathology/*surgery; Spinal Cord Injuries/drug therapy/physiopathology/*surgery; Tissue Engineering/instrumentation/*methods; Tissue Transplantation/methods; *Transplants&lt;/_subject_headings&gt;&lt;_tertiary_title&gt;Annual review of biomedical engineering&lt;/_tertiary_title&gt;&lt;_type_work&gt;Journal Article; Review&lt;/_type_work&gt;&lt;_url&gt;http://www.ncbi.nlm.nih.gov/entrez/query.fcgi?cmd=Retrieve&amp;amp;db=pubmed&amp;amp;dopt=Abstract&amp;amp;list_uids=14527315&amp;amp;query_hl=1&lt;/_url&gt;&lt;_volume&gt;5&lt;/_volume&gt;&lt;/Details&gt;&lt;Extra&gt;&lt;DBUID&gt;{F96A950B-833F-4880-A151-76DA2D6A2879}&lt;/DBUID&gt;&lt;/Extra&gt;&lt;/Item&gt;&lt;/References&gt;&lt;/Group&gt;&lt;/Citation&gt;_x000a_"/>
    <w:docVar w:name="NE.Ref{0F9C0408-A93F-4989-A984-7782A7261E3F}" w:val=" ADDIN NE.Ref.{0F9C0408-A93F-4989-A984-7782A7261E3F}&lt;Citation&gt;&lt;Group&gt;&lt;References&gt;&lt;Item&gt;&lt;ID&gt;2356&lt;/ID&gt;&lt;UID&gt;{916BBC7F-0B2A-45C7-B478-963E8CD6D5A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4564&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4564&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Citation&gt;_x000a_"/>
    <w:docVar w:name="NE.Ref{113D5F8D-03BB-41AB-8C12-CEC0BD25D6C9}" w:val=" ADDIN NE.Ref.{113D5F8D-03BB-41AB-8C12-CEC0BD25D6C9}&lt;Citation&gt;&lt;Group&gt;&lt;References&gt;&lt;Item&gt;&lt;ID&gt;2363&lt;/ID&gt;&lt;UID&gt;{56701728-F57E-4F29-960D-8D6E644D0F4D}&lt;/UID&gt;&lt;Title&gt;Controlled Release of Neurotrophin-3 and Platelet-Derived Growth Factor from Fibrin Scaffolds Containing Neural Progenitor Cells Enhances Survival and Differentiation into Neurons in a Subacute Model of SCI&lt;/Title&gt;&lt;Template&gt;Journal Article&lt;/Template&gt;&lt;Star&gt;0&lt;/Star&gt;&lt;Tag&gt;0&lt;/Tag&gt;&lt;Author&gt;Johnson, Philip J; Tatara, Alexander; Shiu, Alicia; Sakiyama-Elbert, Shelly E&lt;/Author&gt;&lt;Year&gt;2010&lt;/Year&gt;&lt;Details&gt;&lt;_accessed&gt;64566231&lt;/_accessed&gt;&lt;_collection_scope&gt;SCI;SCIE&lt;/_collection_scope&gt;&lt;_created&gt;64566231&lt;/_created&gt;&lt;_db_updated&gt;CrossRef&lt;/_db_updated&gt;&lt;_doi&gt;10.3727/096368909X477273&lt;/_doi&gt;&lt;_impact_factor&gt;   4.064&lt;/_impact_factor&gt;&lt;_isbn&gt;0963-6897&lt;/_isbn&gt;&lt;_issue&gt;1&lt;/_issue&gt;&lt;_journal&gt;Cell Transplantation&lt;/_journal&gt;&lt;_modified&gt;64566231&lt;/_modified&gt;&lt;_pages&gt;89-101&lt;/_pages&gt;&lt;_tertiary_title&gt;Cell Transplant&lt;/_tertiary_title&gt;&lt;_url&gt;http://journals.sagepub.com/doi/10.3727/096368909X477273_x000d__x000a_http://journals.sagepub.com/doi/pdf/10.3727/096368909X477273&lt;/_url&gt;&lt;_volume&gt;19&lt;/_volume&gt;&lt;/Details&gt;&lt;Extra&gt;&lt;DBUID&gt;{F96A950B-833F-4880-A151-76DA2D6A2879}&lt;/DBUID&gt;&lt;/Extra&gt;&lt;/Item&gt;&lt;/References&gt;&lt;/Group&gt;&lt;/Citation&gt;_x000a_"/>
    <w:docVar w:name="NE.Ref{13617FE6-8A58-4C00-936B-3575DFC02BC1}" w:val=" ADDIN NE.Ref.{13617FE6-8A58-4C00-936B-3575DFC02BC1}&lt;Citation&gt;&lt;Group&gt;&lt;References&gt;&lt;Item&gt;&lt;ID&gt;2326&lt;/ID&gt;&lt;UID&gt;{DAEF061C-B355-4998-B1DD-9BDDEECB46EE}&lt;/UID&gt;&lt;Title&gt;Neuroinflammation and Scarring After Spinal Cord Injury: Therapeutic Roles of MSCs on Inflammation and Glial Scar&lt;/Title&gt;&lt;Template&gt;Journal Article&lt;/Template&gt;&lt;Star&gt;0&lt;/Star&gt;&lt;Tag&gt;0&lt;/Tag&gt;&lt;Author&gt;Pang, Q M; Chen, S Y; Xu, Q J; Fu, S P; Yang, Y C; Zou, W H; Zhang, M; Liu, J; Wan, W H; Peng, J C; Zhang, T&lt;/Author&gt;&lt;Year&gt;2021&lt;/Year&gt;&lt;Details&gt;&lt;_accession_num&gt;34925326&lt;/_accession_num&gt;&lt;_author_adr&gt;Key Laboratory of Cell Engineering of Guizhou Province and Regenerative Medicine  Centre, Affiliated Hospital of Zunyi Medical University, Zunyi, China.; Department of Orthopedics, Affiliated Hospital of Zunyi Medical University, Zunyi, China.; Key Laboratory of Cell Engineering of Guizhou Province and Regenerative Medicine  Centre, Affiliated Hospital of Zunyi Medical University, Zunyi, China.; Department of Human Anatomy, Zunyi Medical University, Zunyi, China.; Key Laboratory of Cell Engineering of Guizhou Province and Regenerative Medicine  Centre, Affiliated Hospital of Zunyi Medical University, Zunyi, China.; Department of Orthopedics,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Key Laboratory of Cell Engineering of Guizhou Province and Regenerative Medicine  Centre, Affiliated Hospital of Zunyi Medical University, Zunyi, China.; Department of Orthopedics, Affiliated Hospital of Zunyi Medical University, Zunyi, China.; Key Laboratory of Cell Engineering of Guizhou Province and Regenerative Medicine  Centre, Affiliated Hospital of Zunyi Medical University, Zunyi, China.&lt;/_author_adr&gt;&lt;_collection_scope&gt;SCIE&lt;/_collection_scope&gt;&lt;_created&gt;64562017&lt;/_created&gt;&lt;_date&gt;2021-01-20&lt;/_date&gt;&lt;_date_display&gt;2021&lt;/_date_display&gt;&lt;_db_updated&gt;PubMed&lt;/_db_updated&gt;&lt;_doi&gt;10.3389/fimmu.2021.751021&lt;/_doi&gt;&lt;_impact_factor&gt;   7.561&lt;/_impact_factor&gt;&lt;_isbn&gt;1664-3224 (Electronic); 1664-3224 (Linking)&lt;/_isbn&gt;&lt;_journal&gt;Front Immunol&lt;/_journal&gt;&lt;_keywords&gt;*T cells; *astrocyte; *glial scar; *macrophage; *mesenchymal stem cells; *neuroinflammation; *spinal cord injury&lt;/_keywords&gt;&lt;_language&gt;eng&lt;/_language&gt;&lt;_modified&gt;64562017&lt;/_modified&gt;&lt;_ori_publication&gt;Copyright (c) 2021 Pang, Chen, Xu, Fu, Yang, Zou, Zhang, Liu, Wan, Peng and_x000d__x000a_      Zhang.&lt;/_ori_publication&gt;&lt;_pages&gt;751021&lt;/_pages&gt;&lt;_subject_headings&gt;Animals; Gliosis/*pathology; Humans; Inflammation/pathology; *Mesenchymal Stem Cell Transplantation; Nerve Regeneration/*physiology; Neuroinflammatory Diseases/*pathology; Spinal Cord Injuries/*pathology&lt;/_subject_headings&gt;&lt;_tertiary_title&gt;Frontiers in immunology&lt;/_tertiary_title&gt;&lt;_type_work&gt;Journal Article; Research Support, Non-U.S. Gov&amp;apos;t; Review&lt;/_type_work&gt;&lt;_url&gt;http://www.ncbi.nlm.nih.gov/entrez/query.fcgi?cmd=Retrieve&amp;amp;db=pubmed&amp;amp;dopt=Abstract&amp;amp;list_uids=34925326&amp;amp;query_hl=1&lt;/_url&gt;&lt;_volume&gt;12&lt;/_volume&gt;&lt;/Details&gt;&lt;Extra&gt;&lt;DBUID&gt;{F96A950B-833F-4880-A151-76DA2D6A2879}&lt;/DBUID&gt;&lt;/Extra&gt;&lt;/Item&gt;&lt;/References&gt;&lt;/Group&gt;&lt;/Citation&gt;_x000a_"/>
    <w:docVar w:name="NE.Ref{157E46FD-5CB4-4E58-BBF6-79B40E8E6744}" w:val=" ADDIN NE.Ref.{157E46FD-5CB4-4E58-BBF6-79B40E8E6744}&lt;Citation&gt;&lt;Group&gt;&lt;References&gt;&lt;Item&gt;&lt;ID&gt;2349&lt;/ID&gt;&lt;UID&gt;{70F9DEF5-3BE2-4381-886E-583F22CB7ECE}&lt;/UID&gt;&lt;Title&gt;Promotion of spinal cord axon regeneration by 3D nanofibrous core-sheath scaffolds&lt;/Title&gt;&lt;Template&gt;Journal Article&lt;/Template&gt;&lt;Star&gt;0&lt;/Star&gt;&lt;Tag&gt;0&lt;/Tag&gt;&lt;Author&gt;Zamani, F; Amani-Tehran, M; Latifi, M; Shokrgozar, M A; Zaminy, A&lt;/Author&gt;&lt;Year&gt;2014&lt;/Year&gt;&lt;Details&gt;&lt;_accession_num&gt;23533050&lt;/_accession_num&gt;&lt;_author_adr&gt;Department of Textile Engineering, Textile Research and Excellence Centers, Amirkabir University of Technology, Tehran, Iran.&lt;/_author_adr&gt;&lt;_collection_scope&gt;SCI;SCIE;EI&lt;/_collection_scope&gt;&lt;_created&gt;64564546&lt;/_created&gt;&lt;_date&gt;2014-02-01&lt;/_date&gt;&lt;_date_display&gt;2014 Feb&lt;/_date_display&gt;&lt;_db_updated&gt;PubMed&lt;/_db_updated&gt;&lt;_doi&gt;10.1002/jbm.a.34703&lt;/_doi&gt;&lt;_impact_factor&gt;   4.396&lt;/_impact_factor&gt;&lt;_isbn&gt;1552-4965 (Electronic); 1549-3296 (Linking)&lt;/_isbn&gt;&lt;_issue&gt;2&lt;/_issue&gt;&lt;_journal&gt;J Biomed Mater Res A&lt;/_journal&gt;&lt;_keywords&gt;3D core-sheath electrospun scaffold; nanofiber; nanoroughness; spinal cord&lt;/_keywords&gt;&lt;_language&gt;eng&lt;/_language&gt;&lt;_modified&gt;64564546&lt;/_modified&gt;&lt;_ori_publication&gt;(c) 2013 Wiley Periodicals, Inc.&lt;/_ori_publication&gt;&lt;_pages&gt;506-13&lt;/_pages&gt;&lt;_subject_headings&gt;Animals; Axons/*metabolism; Lactic Acid/*chemistry; Male; Nanofibers/*chemistry; Polyglycolic Acid/*chemistry; Polylactic Acid-Polyglycolic Acid Copolymer; Rats; Rats, Wistar; *Regeneration; Spinal Cord Injuries/*therapy; Tissue Scaffolds/*chemistry&lt;/_subject_headings&gt;&lt;_tertiary_title&gt;Journal of biomedical materials research. Part A&lt;/_tertiary_title&gt;&lt;_type_work&gt;Journal Article&lt;/_type_work&gt;&lt;_url&gt;http://www.ncbi.nlm.nih.gov/entrez/query.fcgi?cmd=Retrieve&amp;amp;db=pubmed&amp;amp;dopt=Abstract&amp;amp;list_uids=23533050&amp;amp;query_hl=1&lt;/_url&gt;&lt;_volume&gt;102&lt;/_volume&gt;&lt;/Details&gt;&lt;Extra&gt;&lt;DBUID&gt;{F96A950B-833F-4880-A151-76DA2D6A2879}&lt;/DBUID&gt;&lt;/Extra&gt;&lt;/Item&gt;&lt;/References&gt;&lt;/Group&gt;&lt;/Citation&gt;_x000a_"/>
    <w:docVar w:name="NE.Ref{17C4E90B-5D62-44DB-9466-74496D1FB32D}" w:val=" ADDIN NE.Ref.{17C4E90B-5D62-44DB-9466-74496D1FB32D}&lt;Citation&gt;&lt;Group&gt;&lt;References&gt;&lt;Item&gt;&lt;ID&gt;2336&lt;/ID&gt;&lt;UID&gt;{D1E71ECA-9707-4048-8C16-341F59F43226}&lt;/UID&gt;&lt;Title&gt;Cell culture in autologous fibrin scaffolds for applications in tissue engineering&lt;/Title&gt;&lt;Template&gt;Journal Article&lt;/Template&gt;&lt;Star&gt;0&lt;/Star&gt;&lt;Tag&gt;0&lt;/Tag&gt;&lt;Author&gt;de la Puente, P; Ludena, D&lt;/Author&gt;&lt;Year&gt;2014&lt;/Year&gt;&lt;Details&gt;&lt;_accession_num&gt;24378385&lt;/_accession_num&gt;&lt;_author_adr&gt;Department of Radiation Oncology, Cancer Biology Division, Washington University  in St Louis School of Medicine, St. Louis, MO 63108, USA. Electronic address: ppuente@radonc.wustl.edu.; Pathology Service, University Hospital of Salamanca, Salamanca, Spain.&lt;/_author_adr&gt;&lt;_collection_scope&gt;SCI;SCIE&lt;/_collection_scope&gt;&lt;_created&gt;64562032&lt;/_created&gt;&lt;_date&gt;2014-03-10&lt;/_date&gt;&lt;_date_display&gt;2014 Mar 10&lt;/_date_display&gt;&lt;_db_updated&gt;PubMed&lt;/_db_updated&gt;&lt;_doi&gt;10.1016/j.yexcr.2013.12.017&lt;/_doi&gt;&lt;_impact_factor&gt;   3.905&lt;/_impact_factor&gt;&lt;_isbn&gt;1090-2422 (Electronic); 0014-4827 (Linking)&lt;/_isbn&gt;&lt;_issue&gt;1&lt;/_issue&gt;&lt;_journal&gt;Exp Cell Res&lt;/_journal&gt;&lt;_keywords&gt;Autologous; Cell culture; Fibrin scaffolds; Fibrinogen; Tissue engineering&lt;/_keywords&gt;&lt;_language&gt;eng&lt;/_language&gt;&lt;_modified&gt;64562032&lt;/_modified&gt;&lt;_ori_publication&gt;Copyright (c) 2013 Elsevier Inc. All rights reserved.&lt;/_ori_publication&gt;&lt;_pages&gt;1-11&lt;/_pages&gt;&lt;_subject_headings&gt;Animals; Autografts; Biocompatible Materials/chemistry/therapeutic use; Cell Culture Techniques/*instrumentation/methods; Fibrin/*chemistry; Fibrin Tissue Adhesive/chemistry; Humans; Tissue Engineering/*instrumentation/methods; Tissue Scaffolds/*chemistry&lt;/_subject_headings&gt;&lt;_tertiary_title&gt;Experimental cell research&lt;/_tertiary_title&gt;&lt;_type_work&gt;Journal Article; Research Support, Non-U.S. Gov&amp;apos;t; Review&lt;/_type_work&gt;&lt;_url&gt;http://www.ncbi.nlm.nih.gov/entrez/query.fcgi?cmd=Retrieve&amp;amp;db=pubmed&amp;amp;dopt=Abstract&amp;amp;list_uids=24378385&amp;amp;query_hl=1&lt;/_url&gt;&lt;_volume&gt;322&lt;/_volume&gt;&lt;/Details&gt;&lt;Extra&gt;&lt;DBUID&gt;{F96A950B-833F-4880-A151-76DA2D6A2879}&lt;/DBUID&gt;&lt;/Extra&gt;&lt;/Item&gt;&lt;/References&gt;&lt;/Group&gt;&lt;/Citation&gt;_x000a_"/>
    <w:docVar w:name="NE.Ref{1DD415F0-811E-4AE0-9ECD-DADA78B66070}" w:val=" ADDIN NE.Ref.{1DD415F0-811E-4AE0-9ECD-DADA78B66070}&lt;Citation&gt;&lt;Group&gt;&lt;References&gt;&lt;Item&gt;&lt;ID&gt;2345&lt;/ID&gt;&lt;UID&gt;{012635BB-396F-4783-A7A8-CEB5EB7D0032}&lt;/UID&gt;&lt;Title&gt;Matrix inclusion within synthetic hydrogel guidance channels improves specific supraspinal and local axonal regeneration after complete spinal cord transection&lt;/Title&gt;&lt;Template&gt;Journal Article&lt;/Template&gt;&lt;Star&gt;0&lt;/Star&gt;&lt;Tag&gt;0&lt;/Tag&gt;&lt;Author&gt;Tsai, E C; Dalton, P D; Shoichet, M S; Tator, C H&lt;/Author&gt;&lt;Year&gt;2006&lt;/Year&gt;&lt;Details&gt;&lt;_accession_num&gt;16099035&lt;/_accession_num&gt;&lt;_author_adr&gt;Toronto Western Hospital Research Institute and Krembil Neuroscience Centre, University of Toronto, Toronto, Ontario, Canada M5T 2S8.&lt;/_author_adr&gt;&lt;_collection_scope&gt;SCI;SCIE;EI&lt;/_collection_scope&gt;&lt;_created&gt;64564537&lt;/_created&gt;&lt;_date&gt;2006-01-01&lt;/_date&gt;&lt;_date_display&gt;2006 Jan&lt;/_date_display&gt;&lt;_db_updated&gt;PubMed&lt;/_db_updated&gt;&lt;_doi&gt;10.1016/j.biomaterials.2005.07.025&lt;/_doi&gt;&lt;_impact_factor&gt;  12.479&lt;/_impact_factor&gt;&lt;_isbn&gt;0142-9612 (Print); 0142-9612 (Linking)&lt;/_isbn&gt;&lt;_issue&gt;3&lt;/_issue&gt;&lt;_journal&gt;Biomaterials&lt;/_journal&gt;&lt;_language&gt;eng&lt;/_language&gt;&lt;_modified&gt;64564538&lt;/_modified&gt;&lt;_pages&gt;519-33&lt;/_pages&gt;&lt;_subject_headings&gt;Animals; Axons/chemistry/pathology/ultrastructure; Calcitonin Gene-Related Peptide/analysis; Collagen/chemistry/therapeutic use; Delayed-Action Preparations; Drug Combinations; Female; Fibrin/chemistry/therapeutic use; Fibroblast Growth Factor 1/pharmacology/therapeutic use; Guided Tissue Regeneration/*methods; Hydrogels/chemistry/*therapeutic use; Immunohistochemistry; Laminin/chemistry/therapeutic use; Methylcellulose/chemistry/therapeutic use; Methylmethacrylates/chemistry/therapeutic use; Microscopy, Electron; Myelin Sheath/physiology/ultrastructure; Nerve Fibers/chemistry/pathology; Nerve Regeneration/*drug effects; Neurofilament Proteins/analysis; Neurotrophin 3/pharmacology/therapeutic use; Polyhydroxyethyl Methacrylate/chemistry/therapeutic use; Proteoglycans/chemistry/therapeutic use; Rats; Rats, Sprague-Dawley; Spinal Cord/chemistry/pathology/physiopathology; Spinal Cord Injuries/physiopathology/*therapy&lt;/_subject_headings&gt;&lt;_tertiary_title&gt;Biomaterials&lt;/_tertiary_title&gt;&lt;_type_work&gt;Journal Article; Research Support, Non-U.S. Gov&amp;apos;t&lt;/_type_work&gt;&lt;_url&gt;http://www.ncbi.nlm.nih.gov/entrez/query.fcgi?cmd=Retrieve&amp;amp;db=pubmed&amp;amp;dopt=Abstract&amp;amp;list_uids=16099035&amp;amp;query_hl=1&lt;/_url&gt;&lt;_volume&gt;27&lt;/_volume&gt;&lt;/Details&gt;&lt;Extra&gt;&lt;DBUID&gt;{F96A950B-833F-4880-A151-76DA2D6A2879}&lt;/DBUID&gt;&lt;/Extra&gt;&lt;/Item&gt;&lt;/References&gt;&lt;/Group&gt;&lt;/Citation&gt;_x000a_"/>
    <w:docVar w:name="NE.Ref{2198D33E-06EB-42AC-80FB-739D432AD3D6}" w:val=" ADDIN NE.Ref.{2198D33E-06EB-42AC-80FB-739D432AD3D6}&lt;Citation&gt;&lt;Group&gt;&lt;References&gt;&lt;Item&gt;&lt;ID&gt;2346&lt;/ID&gt;&lt;UID&gt;{A6BAF2EC-434D-4A0F-B695-3D42DE0115C5}&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date_display&gt;2010 May&lt;/_date_display&gt;&lt;_date&gt;2010-05-01&lt;/_date&gt;&lt;_doi&gt;10.1016/j.biomaterials.2010.02.018&lt;/_doi&gt;&lt;_isbn&gt;1878-5905 (Electronic); 0142-9612 (Linking)&lt;/_isbn&gt;&lt;_issue&gt;15&lt;/_issue&gt;&lt;_journal&gt;Biomaterials&lt;/_journal&gt;&lt;_language&gt;eng&lt;/_language&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_created&gt;64564538&lt;/_created&gt;&lt;_modified&gt;64564538&lt;/_modified&gt;&lt;_db_updated&gt;PubMed&lt;/_db_updated&gt;&lt;_impact_factor&gt;  12.479&lt;/_impact_factor&gt;&lt;_collection_scope&gt;SCI;SCIE;EI&lt;/_collection_scope&gt;&lt;/Details&gt;&lt;Extra&gt;&lt;DBUID&gt;{F96A950B-833F-4880-A151-76DA2D6A2879}&lt;/DBUID&gt;&lt;/Extra&gt;&lt;/Item&gt;&lt;/References&gt;&lt;/Group&gt;&lt;/Citation&gt;_x000a_"/>
    <w:docVar w:name="NE.Ref{21FF0B56-135B-47FF-8E3D-7C6829B50C75}" w:val=" ADDIN NE.Ref.{21FF0B56-135B-47FF-8E3D-7C6829B50C75}&lt;Citation&gt;&lt;Group&gt;&lt;References&gt;&lt;Item&gt;&lt;ID&gt;2368&lt;/ID&gt;&lt;UID&gt;{2D859D5D-5C6D-44B4-99CB-284E36F45F9E}&lt;/UID&gt;&lt;Title&gt;Engineering personalized neural tissue by combining induced pluripotent stem cells with fibrin scaffolds&lt;/Title&gt;&lt;Template&gt;Journal Article&lt;/Template&gt;&lt;Star&gt;0&lt;/Star&gt;&lt;Tag&gt;0&lt;/Tag&gt;&lt;Author&gt;Montgomery, A; Wong, A; Gabers, N; Willerth, S M&lt;/Author&gt;&lt;Year&gt;2015&lt;/Year&gt;&lt;Details&gt;&lt;_accession_num&gt;26218131&lt;/_accession_num&gt;&lt;_author_adr&gt;Department of Mechanical Engineering, University of Victoria, Canada. willerth@uvic.ca.&lt;/_author_adr&gt;&lt;_created&gt;64566241&lt;/_created&gt;&lt;_date&gt;2015-02-01&lt;/_date&gt;&lt;_date_display&gt;2015 Feb&lt;/_date_display&gt;&lt;_db_updated&gt;PubMed&lt;/_db_updated&gt;&lt;_doi&gt;10.1039/c4bm00299g&lt;/_doi&gt;&lt;_impact_factor&gt;   6.843&lt;/_impact_factor&gt;&lt;_isbn&gt;2047-4849 (Electronic); 2047-4830 (Linking)&lt;/_isbn&gt;&lt;_issue&gt;2&lt;/_issue&gt;&lt;_journal&gt;Biomater Sci&lt;/_journal&gt;&lt;_language&gt;eng&lt;/_language&gt;&lt;_modified&gt;64566241&lt;/_modified&gt;&lt;_pages&gt;401-13&lt;/_pages&gt;&lt;_subject_headings&gt;Animals; Biocompatible Materials/*chemistry/metabolism; Cell Differentiation/drug effects; Embryonic Stem Cells/chemistry/*cytology; Fibrin/*chemistry/metabolism; Humans; Induced Pluripotent Stem Cells/chemistry/*cytology; Mice; Nerve Tissue/cytology/*drug effects; Pluripotent Stem Cells/*chemistry/metabolism; Spinal Cord Injuries/*metabolism; Tissue Engineering/*methods&lt;/_subject_headings&gt;&lt;_tertiary_title&gt;Biomaterials science&lt;/_tertiary_title&gt;&lt;_type_work&gt;Journal Article; Research Support, Non-U.S. Gov&amp;apos;t&lt;/_type_work&gt;&lt;_url&gt;http://www.ncbi.nlm.nih.gov/entrez/query.fcgi?cmd=Retrieve&amp;amp;db=pubmed&amp;amp;dopt=Abstract&amp;amp;list_uids=26218131&amp;amp;query_hl=1&lt;/_url&gt;&lt;_volume&gt;3&lt;/_volume&gt;&lt;/Details&gt;&lt;Extra&gt;&lt;DBUID&gt;{F96A950B-833F-4880-A151-76DA2D6A2879}&lt;/DBUID&gt;&lt;/Extra&gt;&lt;/Item&gt;&lt;/References&gt;&lt;/Group&gt;&lt;/Citation&gt;_x000a_"/>
    <w:docVar w:name="NE.Ref{22EB724F-20D7-432C-8DF8-785270AAE275}" w:val=" ADDIN NE.Ref.{22EB724F-20D7-432C-8DF8-785270AAE275}&lt;Citation&gt;&lt;Group&gt;&lt;References&gt;&lt;Item&gt;&lt;ID&gt;2322&lt;/ID&gt;&lt;UID&gt;{6C6621B7-477D-46D3-B338-37538252741F}&lt;/UID&gt;&lt;Title&gt;Predicting Outcomes After Spinal Cord Injury&lt;/Title&gt;&lt;Template&gt;Journal Article&lt;/Template&gt;&lt;Star&gt;0&lt;/Star&gt;&lt;Tag&gt;0&lt;/Tag&gt;&lt;Author&gt;Chay, Wesley; Kirshblum, Steven&lt;/Author&gt;&lt;Year&gt;2020&lt;/Year&gt;&lt;Details&gt;&lt;_accessed&gt;64562008&lt;/_accessed&gt;&lt;_collection_scope&gt;SCIE&lt;/_collection_scope&gt;&lt;_created&gt;64562008&lt;/_created&gt;&lt;_db_updated&gt;CrossRef&lt;/_db_updated&gt;&lt;_doi&gt;10.1016/j.pmr.2020.03.003&lt;/_doi&gt;&lt;_impact_factor&gt;   1.784&lt;/_impact_factor&gt;&lt;_isbn&gt;10479651&lt;/_isbn&gt;&lt;_issue&gt;3&lt;/_issue&gt;&lt;_journal&gt;Physical Medicine and Rehabilitation Clinics of North America&lt;/_journal&gt;&lt;_modified&gt;64562008&lt;/_modified&gt;&lt;_pages&gt;331-343&lt;/_pages&gt;&lt;_tertiary_title&gt;Physical Medicine and Rehabilitation Clinics of North America&lt;/_tertiary_title&gt;&lt;_url&gt;https://linkinghub.elsevier.com/retrieve/pii/S104796512030022X_x000d__x000a_https://api.elsevier.com/content/article/PII:S104796512030022X?httpAccept=text/xml&lt;/_url&gt;&lt;_volume&gt;31&lt;/_volume&gt;&lt;/Details&gt;&lt;Extra&gt;&lt;DBUID&gt;{F96A950B-833F-4880-A151-76DA2D6A2879}&lt;/DBUID&gt;&lt;/Extra&gt;&lt;/Item&gt;&lt;/References&gt;&lt;/Group&gt;&lt;/Citation&gt;_x000a_"/>
    <w:docVar w:name="NE.Ref{23B0D257-6E3E-4AFD-B5C6-B7B5297189E7}" w:val=" ADDIN NE.Ref.{23B0D257-6E3E-4AFD-B5C6-B7B5297189E7}&lt;Citation&gt;&lt;Group&gt;&lt;References&gt;&lt;Item&gt;&lt;ID&gt;2327&lt;/ID&gt;&lt;UID&gt;{D33ACB3B-9C2A-4B6A-9D60-F3B9AF238BFC}&lt;/UID&gt;&lt;Title&gt;From demyelination to remyelination: the road toward therapies for spinal cord injury&lt;/Title&gt;&lt;Template&gt;Journal Article&lt;/Template&gt;&lt;Star&gt;0&lt;/Star&gt;&lt;Tag&gt;0&lt;/Tag&gt;&lt;Author&gt;Papastefanaki, F; Matsas, R&lt;/Author&gt;&lt;Year&gt;2015&lt;/Year&gt;&lt;Details&gt;&lt;_accession_num&gt;25731941&lt;/_accession_num&gt;&lt;_author_adr&gt;Laboratory of Cellular and Molecular Neurobiology, Hellenic Pasteur Institute, Athens, 11521, Greece.&lt;/_author_adr&gt;&lt;_collection_scope&gt;SCI;SCIE&lt;/_collection_scope&gt;&lt;_created&gt;64562019&lt;/_created&gt;&lt;_date&gt;2015-07-01&lt;/_date&gt;&lt;_date_display&gt;2015 Jul&lt;/_date_display&gt;&lt;_db_updated&gt;PubMed&lt;/_db_updated&gt;&lt;_doi&gt;10.1002/glia.22809&lt;/_doi&gt;&lt;_impact_factor&gt;   7.452&lt;/_impact_factor&gt;&lt;_isbn&gt;1098-1136 (Electronic); 0894-1491 (Linking)&lt;/_isbn&gt;&lt;_issue&gt;7&lt;/_issue&gt;&lt;_journal&gt;Glia&lt;/_journal&gt;&lt;_keywords&gt;cell transplantation; glial scar; inflammation; nodes of Ranvier; oligodendrocytes&lt;/_keywords&gt;&lt;_language&gt;eng&lt;/_language&gt;&lt;_modified&gt;64562019&lt;/_modified&gt;&lt;_ori_publication&gt;(c) 2015 Wiley Periodicals, Inc.&lt;/_ori_publication&gt;&lt;_pages&gt;1101-25&lt;/_pages&gt;&lt;_subject_headings&gt;Animals; Demyelinating Diseases/*physiopathology/*therapy; Humans; Myelin Sheath/*physiology; Oligodendroglia; Spinal Cord Injuries/*physiopathology/*therapy; Spinal Cord Regeneration/*physiology&lt;/_subject_headings&gt;&lt;_tertiary_title&gt;Glia&lt;/_tertiary_title&gt;&lt;_type_work&gt;Journal Article; Research Support, Non-U.S. Gov&amp;apos;t; Review&lt;/_type_work&gt;&lt;_url&gt;http://www.ncbi.nlm.nih.gov/entrez/query.fcgi?cmd=Retrieve&amp;amp;db=pubmed&amp;amp;dopt=Abstract&amp;amp;list_uids=25731941&amp;amp;query_hl=1&lt;/_url&gt;&lt;_volume&gt;63&lt;/_volume&gt;&lt;/Details&gt;&lt;Extra&gt;&lt;DBUID&gt;{F96A950B-833F-4880-A151-76DA2D6A2879}&lt;/DBUID&gt;&lt;/Extra&gt;&lt;/Item&gt;&lt;/References&gt;&lt;/Group&gt;&lt;Group&gt;&lt;References&gt;&lt;Item&gt;&lt;ID&gt;2328&lt;/ID&gt;&lt;UID&gt;{45B0BE98-11E7-4EA1-8843-ABDD3FAFB572}&lt;/UID&gt;&lt;Title&gt;Attenuation of astrogliosis by suppressing of microglial proliferation with the cell cycle inhibitor olomoucine in rat spinal cord injury model&lt;/Title&gt;&lt;Template&gt;Journal Article&lt;/Template&gt;&lt;Star&gt;0&lt;/Star&gt;&lt;Tag&gt;0&lt;/Tag&gt;&lt;Author&gt;Tian, Dai-shi; Dong, Qiang; Pan, Deng-ji; He, Yi; Yu, Zhi-yuan; Xie, Min-jie; Wang, Wei&lt;/Author&gt;&lt;Year&gt;2007&lt;/Year&gt;&lt;Details&gt;&lt;_accessed&gt;64562022&lt;/_accessed&gt;&lt;_collection_scope&gt;SCI;SCIE&lt;/_collection_scope&gt;&lt;_created&gt;64562022&lt;/_created&gt;&lt;_db_updated&gt;CrossRef&lt;/_db_updated&gt;&lt;_doi&gt;10.1016/j.brainres.2007.04.005&lt;/_doi&gt;&lt;_impact_factor&gt;   3.252&lt;/_impact_factor&gt;&lt;_isbn&gt;00068993&lt;/_isbn&gt;&lt;_journal&gt;Brain Research&lt;/_journal&gt;&lt;_modified&gt;64562022&lt;/_modified&gt;&lt;_pages&gt;206-214&lt;/_pages&gt;&lt;_tertiary_title&gt;Brain Research&lt;/_tertiary_title&gt;&lt;_url&gt;https://linkinghub.elsevier.com/retrieve/pii/S0006899307008104_x000d__x000a_https://dul.usage.elsevier.com/doi/&lt;/_url&gt;&lt;_volume&gt;1154&lt;/_volume&gt;&lt;/Details&gt;&lt;Extra&gt;&lt;DBUID&gt;{F96A950B-833F-4880-A151-76DA2D6A2879}&lt;/DBUID&gt;&lt;/Extra&gt;&lt;/Item&gt;&lt;/References&gt;&lt;/Group&gt;&lt;Group&gt;&lt;References&gt;&lt;Item&gt;&lt;ID&gt;2329&lt;/ID&gt;&lt;UID&gt;{E8A217B7-0509-4A82-BD31-8A36A269F2BB}&lt;/UID&gt;&lt;Title&gt;Advanced biomaterials for repairing the nervous system: what can hydrogels do for the brain?&lt;/Title&gt;&lt;Template&gt;Journal Article&lt;/Template&gt;&lt;Star&gt;0&lt;/Star&gt;&lt;Tag&gt;0&lt;/Tag&gt;&lt;Author&gt;Khaing, Zin Z; Thomas, Richelle C; Geissler, Sydney A; Schmidt, Christine E&lt;/Author&gt;&lt;Year&gt;2014&lt;/Year&gt;&lt;Details&gt;&lt;_accessed&gt;64562022&lt;/_accessed&gt;&lt;_collection_scope&gt;SCIE;EI&lt;/_collection_scope&gt;&lt;_created&gt;64562022&lt;/_created&gt;&lt;_db_updated&gt;CrossRef&lt;/_db_updated&gt;&lt;_doi&gt;10.1016/j.mattod.2014.05.011&lt;/_doi&gt;&lt;_impact_factor&gt;  31.041&lt;/_impact_factor&gt;&lt;_isbn&gt;13697021&lt;/_isbn&gt;&lt;_issue&gt;7&lt;/_issue&gt;&lt;_journal&gt;Materials Today&lt;/_journal&gt;&lt;_modified&gt;64562022&lt;/_modified&gt;&lt;_pages&gt;332-340&lt;/_pages&gt;&lt;_tertiary_title&gt;Materials Today&lt;/_tertiary_title&gt;&lt;_url&gt;https://linkinghub.elsevier.com/retrieve/pii/S1369702114002119_x000d__x000a_https://api.elsevier.com/content/article/PII:S1369702114002119?httpAccept=text/xml&lt;/_url&gt;&lt;_volume&gt;17&lt;/_volume&gt;&lt;/Details&gt;&lt;Extra&gt;&lt;DBUID&gt;{F96A950B-833F-4880-A151-76DA2D6A2879}&lt;/DBUID&gt;&lt;/Extra&gt;&lt;/Item&gt;&lt;/References&gt;&lt;/Group&gt;&lt;/Citation&gt;_x000a_"/>
    <w:docVar w:name="NE.Ref{2EC54F96-42A4-4D7A-9CB8-1140399CD520}" w:val=" ADDIN NE.Ref.{2EC54F96-42A4-4D7A-9CB8-1140399CD520}&lt;Citation&gt;&lt;Group&gt;&lt;References&gt;&lt;Item&gt;&lt;ID&gt;2353&lt;/ID&gt;&lt;UID&gt;{E6DF6719-D912-4FA7-80BE-233D60C63FCD}&lt;/UID&gt;&lt;Title&gt;The effect of controlled growth factor delivery on embryonic stem cell differentiation inside fibrin scaffolds&lt;/Title&gt;&lt;Template&gt;Journal Article&lt;/Template&gt;&lt;Star&gt;0&lt;/Star&gt;&lt;Tag&gt;0&lt;/Tag&gt;&lt;Author&gt;Willerth, S M; Rader, A; Sakiyama-Elbert, S E&lt;/Author&gt;&lt;Year&gt;2008&lt;/Year&gt;&lt;Details&gt;&lt;_accession_num&gt;19383401&lt;/_accession_num&gt;&lt;_author_adr&gt;Department of Biomedical Engineering, Washington University, St. Louis, MO 63130, USA.&lt;/_author_adr&gt;&lt;_date_display&gt;2008 Sep&lt;/_date_display&gt;&lt;_date&gt;2008-09-01&lt;/_date&gt;&lt;_doi&gt;10.1016/j.scr.2008.05.006&lt;/_doi&gt;&lt;_isbn&gt;1876-7753 (Electronic); 1873-5061 (Linking)&lt;/_isbn&gt;&lt;_issue&gt;3&lt;/_issue&gt;&lt;_journal&gt;Stem Cell Res&lt;/_journal&gt;&lt;_language&gt;eng&lt;/_language&gt;&lt;_pages&gt;205-18&lt;/_pages&gt;&lt;_subject_headings&gt;Animals; Astrocytes; Cell Culture Techniques; Cell Differentiation/*drug effects; Drug Delivery Systems; Embryonic Stem Cells/*cytology; Fibrin; Intercellular Signaling Peptides and Proteins/*administration &amp;amp; dosage; Mice; Nerve Growth Factors/administration &amp;amp; dosage; Neurons/cytology; Oligodendroglia/cytology; Platelet-Derived Growth Factor/administration &amp;amp; dosage; Spinal Cord Injuries/therapy; Tissue Engineering/*methods; Tissue Scaffolds&lt;/_subject_headings&gt;&lt;_tertiary_title&gt;Stem cell research&lt;/_tertiary_title&gt;&lt;_type_work&gt;Journal Article; Research Support, N.I.H., Extramural&lt;/_type_work&gt;&lt;_url&gt;http://www.ncbi.nlm.nih.gov/entrez/query.fcgi?cmd=Retrieve&amp;amp;db=pubmed&amp;amp;dopt=Abstract&amp;amp;list_uids=19383401&amp;amp;query_hl=1&lt;/_url&gt;&lt;_volume&gt;1&lt;/_volume&gt;&lt;_created&gt;64564553&lt;/_created&gt;&lt;_modified&gt;64564553&lt;/_modified&gt;&lt;_db_updated&gt;PubMed&lt;/_db_updated&gt;&lt;_impact_factor&gt;   2.020&lt;/_impact_factor&gt;&lt;_collection_scope&gt;SCIE&lt;/_collection_scope&gt;&lt;/Details&gt;&lt;Extra&gt;&lt;DBUID&gt;{F96A950B-833F-4880-A151-76DA2D6A2879}&lt;/DBUID&gt;&lt;/Extra&gt;&lt;/Item&gt;&lt;/References&gt;&lt;/Group&gt;&lt;/Citation&gt;_x000a_"/>
    <w:docVar w:name="NE.Ref{2F9C16A3-7C1F-4404-B231-F2CADACCB72B}" w:val=" ADDIN NE.Ref.{2F9C16A3-7C1F-4404-B231-F2CADACCB72B}&lt;Citation&gt;&lt;Group&gt;&lt;References&gt;&lt;Item&gt;&lt;ID&gt;2353&lt;/ID&gt;&lt;UID&gt;{E6DF6719-D912-4FA7-80BE-233D60C63FCD}&lt;/UID&gt;&lt;Title&gt;The effect of controlled growth factor delivery on embryonic stem cell differentiation inside fibrin scaffolds&lt;/Title&gt;&lt;Template&gt;Journal Article&lt;/Template&gt;&lt;Star&gt;0&lt;/Star&gt;&lt;Tag&gt;0&lt;/Tag&gt;&lt;Author&gt;Willerth, S M; Rader, A; Sakiyama-Elbert, S E&lt;/Author&gt;&lt;Year&gt;2008&lt;/Year&gt;&lt;Details&gt;&lt;_accession_num&gt;19383401&lt;/_accession_num&gt;&lt;_author_adr&gt;Department of Biomedical Engineering, Washington University, St. Louis, MO 63130, USA.&lt;/_author_adr&gt;&lt;_collection_scope&gt;SCIE&lt;/_collection_scope&gt;&lt;_created&gt;64564553&lt;/_created&gt;&lt;_date&gt;2008-09-01&lt;/_date&gt;&lt;_date_display&gt;2008 Sep&lt;/_date_display&gt;&lt;_db_updated&gt;PubMed&lt;/_db_updated&gt;&lt;_doi&gt;10.1016/j.scr.2008.05.006&lt;/_doi&gt;&lt;_impact_factor&gt;   2.020&lt;/_impact_factor&gt;&lt;_isbn&gt;1876-7753 (Electronic); 1873-5061 (Linking)&lt;/_isbn&gt;&lt;_issue&gt;3&lt;/_issue&gt;&lt;_journal&gt;Stem Cell Res&lt;/_journal&gt;&lt;_language&gt;eng&lt;/_language&gt;&lt;_modified&gt;64564553&lt;/_modified&gt;&lt;_pages&gt;205-18&lt;/_pages&gt;&lt;_subject_headings&gt;Animals; Astrocytes; Cell Culture Techniques; Cell Differentiation/*drug effects; Drug Delivery Systems; Embryonic Stem Cells/*cytology; Fibrin; Intercellular Signaling Peptides and Proteins/*administration &amp;amp; dosage; Mice; Nerve Growth Factors/administration &amp;amp; dosage; Neurons/cytology; Oligodendroglia/cytology; Platelet-Derived Growth Factor/administration &amp;amp; dosage; Spinal Cord Injuries/therapy; Tissue Engineering/*methods; Tissue Scaffolds&lt;/_subject_headings&gt;&lt;_tertiary_title&gt;Stem cell research&lt;/_tertiary_title&gt;&lt;_type_work&gt;Journal Article; Research Support, N.I.H., Extramural&lt;/_type_work&gt;&lt;_url&gt;http://www.ncbi.nlm.nih.gov/entrez/query.fcgi?cmd=Retrieve&amp;amp;db=pubmed&amp;amp;dopt=Abstract&amp;amp;list_uids=19383401&amp;amp;query_hl=1&lt;/_url&gt;&lt;_volume&gt;1&lt;/_volume&gt;&lt;/Details&gt;&lt;Extra&gt;&lt;DBUID&gt;{F96A950B-833F-4880-A151-76DA2D6A2879}&lt;/DBUID&gt;&lt;/Extra&gt;&lt;/Item&gt;&lt;/References&gt;&lt;/Group&gt;&lt;/Citation&gt;_x000a_"/>
    <w:docVar w:name="NE.Ref{32874C08-10C4-45AC-A663-0A59A1F75455}" w:val=" ADDIN NE.Ref.{32874C08-10C4-45AC-A663-0A59A1F75455}&lt;Citation&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4551&lt;/_accessed&gt;&lt;_collection_scope&gt;SCIE&lt;/_collection_scope&gt;&lt;_created&gt;64564551&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Citation&gt;_x000a_"/>
    <w:docVar w:name="NE.Ref{346C7217-7E38-4E91-AC89-36ABC06D3D28}" w:val=" ADDIN NE.Ref.{346C7217-7E38-4E91-AC89-36ABC06D3D28}&lt;Citation&gt;&lt;Group&gt;&lt;References&gt;&lt;Item&gt;&lt;ID&gt;2325&lt;/ID&gt;&lt;UID&gt;{68E2D14E-FC7E-4A9B-84D7-77C155D7F7B0}&lt;/UID&gt;&lt;Title&gt;The Biology of Regeneration Failure and Success After Spinal Cord Injury&lt;/Title&gt;&lt;Template&gt;Journal Article&lt;/Template&gt;&lt;Star&gt;0&lt;/Star&gt;&lt;Tag&gt;0&lt;/Tag&gt;&lt;Author&gt;Tran, A P; Warren, P M; Silver, J&lt;/Author&gt;&lt;Year&gt;2018&lt;/Year&gt;&lt;Details&gt;&lt;_accession_num&gt;29513146&lt;/_accession_num&gt;&lt;_author_adr&gt;Department of Neurosciences, Case Western Reserve University , Cleveland, Ohio ;  and School of Biomedical Sciences, University of Leeds , Leeds , United Kingdom.; Department of Neurosciences, Case Western Reserve University , Cleveland, Ohio ;  and School of Biomedical Sciences, University of Leeds , Leeds , United Kingdom.; Department of Neurosciences, Case Western Reserve University , Cleveland, Ohio ;  and School of Biomedical Sciences, University of Leeds , Leeds , United Kingdom.&lt;/_author_adr&gt;&lt;_collection_scope&gt;SCI;SCIE&lt;/_collection_scope&gt;&lt;_created&gt;64562015&lt;/_created&gt;&lt;_date&gt;2018-04-01&lt;/_date&gt;&lt;_date_display&gt;2018 Apr 1&lt;/_date_display&gt;&lt;_db_updated&gt;PubMed&lt;/_db_updated&gt;&lt;_doi&gt;10.1152/physrev.00017.2017&lt;/_doi&gt;&lt;_impact_factor&gt;  37.312&lt;/_impact_factor&gt;&lt;_isbn&gt;1522-1210 (Electronic); 0031-9333 (Linking)&lt;/_isbn&gt;&lt;_issue&gt;2&lt;/_issue&gt;&lt;_journal&gt;Physiol Rev&lt;/_journal&gt;&lt;_language&gt;eng&lt;/_language&gt;&lt;_modified&gt;64562016&lt;/_modified&gt;&lt;_pages&gt;881-917&lt;/_pages&gt;&lt;_subject_headings&gt;Animals; Axons/*metabolism; Chondroitin Sulfate Proteoglycans/*metabolism; Humans; Nerve Regeneration/*physiology; Neuroglia/metabolism; Neurons/*metabolism; Spinal Cord Injuries/*metabolism&lt;/_subject_headings&gt;&lt;_tertiary_title&gt;Physiological reviews&lt;/_tertiary_title&gt;&lt;_type_work&gt;Journal Article; Research Support, Non-U.S. Gov&amp;apos;t; Review&lt;/_type_work&gt;&lt;_url&gt;http://www.ncbi.nlm.nih.gov/entrez/query.fcgi?cmd=Retrieve&amp;amp;db=pubmed&amp;amp;dopt=Abstract&amp;amp;list_uids=29513146&amp;amp;query_hl=1&lt;/_url&gt;&lt;_volume&gt;98&lt;/_volume&gt;&lt;/Details&gt;&lt;Extra&gt;&lt;DBUID&gt;{F96A950B-833F-4880-A151-76DA2D6A2879}&lt;/DBUID&gt;&lt;/Extra&gt;&lt;/Item&gt;&lt;/References&gt;&lt;/Group&gt;&lt;/Citation&gt;_x000a_"/>
    <w:docVar w:name="NE.Ref{38F3E41F-A566-4B81-ABC9-4C74F069471A}" w:val=" ADDIN NE.Ref.{38F3E41F-A566-4B81-ABC9-4C74F069471A}&lt;Citation&gt;&lt;Group&gt;&lt;References&gt;&lt;Item&gt;&lt;ID&gt;2372&lt;/ID&gt;&lt;UID&gt;{FD4404AB-C4F3-4DCC-B1BC-9F8051220C58}&lt;/UID&gt;&lt;Title&gt;Fibrin glue as the cell-delivery vehicle for mesenchymal stromal cells in regenerative medicine&lt;/Title&gt;&lt;Template&gt;Journal Article&lt;/Template&gt;&lt;Star&gt;0&lt;/Star&gt;&lt;Tag&gt;0&lt;/Tag&gt;&lt;Author&gt;Wu, X; Ren, J; Li, J&lt;/Author&gt;&lt;Year&gt;2012&lt;/Year&gt;&lt;Details&gt;&lt;_accession_num&gt;22175911&lt;/_accession_num&gt;&lt;_author_adr&gt;Department of Surgery, Jinling Hospital, Medical School of Nanjing University, Nanjing, China.&lt;/_author_adr&gt;&lt;_collection_scope&gt;SCIE&lt;/_collection_scope&gt;&lt;_created&gt;64567390&lt;/_created&gt;&lt;_date&gt;2012-05-01&lt;/_date&gt;&lt;_date_display&gt;2012 May&lt;/_date_display&gt;&lt;_db_updated&gt;PubMed&lt;/_db_updated&gt;&lt;_doi&gt;10.3109/14653249.2011.638914&lt;/_doi&gt;&lt;_impact_factor&gt;   6.196&lt;/_impact_factor&gt;&lt;_isbn&gt;1477-2566 (Electronic); 1465-3249 (Linking)&lt;/_isbn&gt;&lt;_issue&gt;5&lt;/_issue&gt;&lt;_journal&gt;Cytotherapy&lt;/_journal&gt;&lt;_language&gt;eng&lt;/_language&gt;&lt;_modified&gt;64591900&lt;/_modified&gt;&lt;_pages&gt;555-62&lt;/_pages&gt;&lt;_subject_headings&gt;Adipose Tissue/cytology/growth &amp;amp; development; Bone Marrow Cells/cytology; Cell Adhesion/drug effects; Cell Differentiation/*drug effects; Cell Lineage/drug effects; Cell Proliferation/*drug effects; Fibrin Tissue Adhesive/*pharmacology; Humans; *Mesenchymal Stem Cell Transplantation; Mesenchymal Stem Cells/cytology; Organogenesis/*drug effects; Regenerative Medicine&lt;/_subject_headings&gt;&lt;_tertiary_title&gt;Cytotherapy&lt;/_tertiary_title&gt;&lt;_type_work&gt;Journal Article; Research Support, Non-U.S. Gov&amp;apos;t; Review&lt;/_type_work&gt;&lt;_url&gt;http://www.ncbi.nlm.nih.gov/entrez/query.fcgi?cmd=Retrieve&amp;amp;db=pubmed&amp;amp;dopt=Abstract&amp;amp;list_uids=22175911&amp;amp;query_hl=1&lt;/_url&gt;&lt;_volume&gt;14&lt;/_volume&gt;&lt;_social_category&gt;医学(3)&lt;/_social_category&gt;&lt;/Details&gt;&lt;Extra&gt;&lt;DBUID&gt;{F96A950B-833F-4880-A151-76DA2D6A2879}&lt;/DBUID&gt;&lt;/Extra&gt;&lt;/Item&gt;&lt;/References&gt;&lt;/Group&gt;&lt;Group&gt;&lt;References&gt;&lt;Item&gt;&lt;ID&gt;2356&lt;/ID&gt;&lt;UID&gt;{916BBC7F-0B2A-45C7-B478-963E8CD6D5A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4564&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4564&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Group&gt;&lt;References&gt;&lt;Item&gt;&lt;ID&gt;2374&lt;/ID&gt;&lt;UID&gt;{C6CDB44A-BA1E-41B4-8F17-7AF990DB837B}&lt;/UID&gt;&lt;Title&gt;Hyaluronan and fibrin biomaterial as scaffolds for neuronal differentiation of adult stem cells derived from adipose tissue and skin&lt;/Title&gt;&lt;Template&gt;Journal Article&lt;/Template&gt;&lt;Star&gt;0&lt;/Star&gt;&lt;Tag&gt;0&lt;/Tag&gt;&lt;Author&gt;Gardin, C; Vindigni, V; Bressan, E; Ferroni, L; Nalesso, E; Puppa, A D; D&amp;apos;Avella, D; Lops, D; Pinton, P; Zavan, B&lt;/Author&gt;&lt;Year&gt;2011&lt;/Year&gt;&lt;Details&gt;&lt;_accession_num&gt;22072917&lt;/_accession_num&gt;&lt;_author_adr&gt;Department of Histology, Microbiology and Medical Biotechnology, University of Padova, Via G. Colombo 3, 35100 Padova, Italy; E-Mails: Chiaragardin@unipd.it (C.G.); letia.ferroni@unipd.it (L.F.); elisa.nalessoo@unipd.it (E.N.).&lt;/_author_adr&gt;&lt;_collection_scope&gt;SCIE&lt;/_collection_scope&gt;&lt;_created&gt;64567393&lt;/_created&gt;&lt;_date&gt;2011-01-20&lt;/_date&gt;&lt;_date_display&gt;2011&lt;/_date_display&gt;&lt;_db_updated&gt;PubMed&lt;/_db_updated&gt;&lt;_doi&gt;10.3390/ijms12106749&lt;/_doi&gt;&lt;_impact_factor&gt;   6.208&lt;/_impact_factor&gt;&lt;_isbn&gt;1422-0067 (Electronic); 1422-0067 (Linking)&lt;/_isbn&gt;&lt;_issue&gt;10&lt;/_issue&gt;&lt;_journal&gt;Int J Mol Sci&lt;/_journal&gt;&lt;_keywords&gt;Schwann cell; adipose derived stem cells; adipose tissue; karyotypes; skin; stem cells&lt;/_keywords&gt;&lt;_language&gt;eng&lt;/_language&gt;&lt;_modified&gt;64591901&lt;/_modified&gt;&lt;_pages&gt;6749-64&lt;/_pages&gt;&lt;_subject_headings&gt;Adipose Tissue/*cytology; Adult; Adult Stem Cells/*cytology/metabolism; Biocompatible Materials/*chemistry; Cell Culture Techniques; Cell Differentiation; Chromosomal Instability; Fibrin Tissue Adhesive/*chemistry; Humans; Hyaluronic Acid/*chemistry; Karyotyping; Middle Aged; Nerve Tissue Proteins/genetics/metabolism; Neurons/*cytology/metabolism; Skin/*cytology; Tissue Engineering; Tissue Scaffolds&lt;/_subject_headings&gt;&lt;_tertiary_title&gt;International journal of molecular sciences&lt;/_tertiary_title&gt;&lt;_type_work&gt;Journal Article; Research Support, Non-U.S. Gov&amp;apos;t&lt;/_type_work&gt;&lt;_url&gt;http://www.ncbi.nlm.nih.gov/entrez/query.fcgi?cmd=Retrieve&amp;amp;db=pubmed&amp;amp;dopt=Abstract&amp;amp;list_uids=22072917&amp;amp;query_hl=1&lt;/_url&gt;&lt;_volume&gt;12&lt;/_volume&gt;&lt;/Details&gt;&lt;Extra&gt;&lt;DBUID&gt;{F96A950B-833F-4880-A151-76DA2D6A2879}&lt;/DBUID&gt;&lt;/Extra&gt;&lt;/Item&gt;&lt;/References&gt;&lt;/Group&gt;&lt;/Citation&gt;_x000a_"/>
    <w:docVar w:name="NE.Ref{3E41E88D-1117-47CE-ADF3-4319C842FF59}" w:val=" ADDIN NE.Ref.{3E41E88D-1117-47CE-ADF3-4319C842FF59}&lt;Citation&gt;&lt;Group&gt;&lt;References&gt;&lt;Item&gt;&lt;ID&gt;2350&lt;/ID&gt;&lt;UID&gt;{CCE2577E-8AB9-4DCD-BD22-EE353EC1BFEF}&lt;/UID&gt;&lt;Title&gt;Control of basic fibroblast growth factor release from fibrin gel with heparin and concentrations of fibrinogen and thrombin&lt;/Title&gt;&lt;Template&gt;Journal Article&lt;/Template&gt;&lt;Star&gt;0&lt;/Star&gt;&lt;Tag&gt;0&lt;/Tag&gt;&lt;Author&gt;Jeon, O; Ryu, S H; Chung, J H; Kim, B S&lt;/Author&gt;&lt;Year&gt;2005&lt;/Year&gt;&lt;Details&gt;&lt;_accession_num&gt;16088988&lt;/_accession_num&gt;&lt;_author_adr&gt;Department of Chemical Engineering, Hanyang University, Seoul, Republic of Korea.&lt;/_author_adr&gt;&lt;_collection_scope&gt;SCI;SCIE;EI&lt;/_collection_scope&gt;&lt;_created&gt;64564547&lt;/_created&gt;&lt;_date&gt;2005-07-20&lt;/_date&gt;&lt;_date_display&gt;2005 Jul 20&lt;/_date_display&gt;&lt;_db_updated&gt;PubMed&lt;/_db_updated&gt;&lt;_doi&gt;10.1016/j.jconrel.2005.03.023&lt;/_doi&gt;&lt;_impact_factor&gt;   9.776&lt;/_impact_factor&gt;&lt;_isbn&gt;0168-3659 (Print); 0168-3659 (Linking)&lt;/_isbn&gt;&lt;_issue&gt;3&lt;/_issue&gt;&lt;_journal&gt;J Control Release&lt;/_journal&gt;&lt;_language&gt;eng&lt;/_language&gt;&lt;_modified&gt;64564547&lt;/_modified&gt;&lt;_pages&gt;249-59&lt;/_pages&gt;&lt;_subject_headings&gt;Angiogenesis Inhibitors/*administration &amp;amp; dosage/pharmacology/therapeutic use; Animals; Anticoagulants/*pharmacology/therapeutic use; Drug Delivery Systems; Drug Implants; Female; Fibrin; Fibrinogen/*pharmacology/therapeutic use; Fibroblast Growth Factor 2/*administration &amp;amp; dosage/pharmacology/therapeutic use; Gels; Hemostatics/*pharmacology/therapeutic use; Heparin/*pharmacology/therapeutic use; Humans; Ischemia/drug therapy/physiopathology; Kinetics; Male; Mice; Mice, Inbred C57BL; Neovascularization, Pathologic/drug therapy; Thrombin/*pharmacology/therapeutic use&lt;/_subject_headings&gt;&lt;_tertiary_title&gt;Journal of controlled release : official journal of the Controlled Release_x000d__x000a_      Society&lt;/_tertiary_title&gt;&lt;_type_work&gt;Journal Article; Research Support, Non-U.S. Gov&amp;apos;t&lt;/_type_work&gt;&lt;_url&gt;http://www.ncbi.nlm.nih.gov/entrez/query.fcgi?cmd=Retrieve&amp;amp;db=pubmed&amp;amp;dopt=Abstract&amp;amp;list_uids=16088988&amp;amp;query_hl=1&lt;/_url&gt;&lt;_volume&gt;105&lt;/_volume&gt;&lt;/Details&gt;&lt;Extra&gt;&lt;DBUID&gt;{F96A950B-833F-4880-A151-76DA2D6A2879}&lt;/DBUID&gt;&lt;/Extra&gt;&lt;/Item&gt;&lt;/References&gt;&lt;/Group&gt;&lt;/Citation&gt;_x000a_"/>
    <w:docVar w:name="NE.Ref{3E6DE9C6-980D-4F59-8439-5ABE8E48362A}" w:val=" ADDIN NE.Ref.{3E6DE9C6-980D-4F59-8439-5ABE8E48362A}&lt;Citation&gt;&lt;Group&gt;&lt;References&gt;&lt;Item&gt;&lt;ID&gt;2382&lt;/ID&gt;&lt;UID&gt;{7ADBEDBC-DA15-42AA-8A52-84293D1DB5FE}&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7402&lt;/_created&gt;&lt;_date&gt;2012-09-14&lt;/_date&gt;&lt;_date_display&gt;2012 Sep 14&lt;/_date_display&gt;&lt;_db_updated&gt;PubMed&lt;/_db_updated&gt;&lt;_doi&gt;10.1016/j.cell.2012.08.020&lt;/_doi&gt;&lt;_impact_factor&gt;  41.584&lt;/_impact_factor&gt;&lt;_isbn&gt;1097-4172 (Electronic); 0092-8674 (Linking)&lt;/_isbn&gt;&lt;_issue&gt;6&lt;/_issue&gt;&lt;_journal&gt;Cell&lt;/_journal&gt;&lt;_language&gt;eng&lt;/_language&gt;&lt;_modified&gt;64567402&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Details&gt;&lt;Extra&gt;&lt;DBUID&gt;{F96A950B-833F-4880-A151-76DA2D6A2879}&lt;/DBUID&gt;&lt;/Extra&gt;&lt;/Item&gt;&lt;/References&gt;&lt;/Group&gt;&lt;/Citation&gt;_x000a_"/>
    <w:docVar w:name="NE.Ref{3FD37B9C-3CFB-422D-97FF-15765772A0C7}" w:val=" ADDIN NE.Ref.{3FD37B9C-3CFB-422D-97FF-15765772A0C7}&lt;Citation&gt;&lt;Group&gt;&lt;References&gt;&lt;Item&gt;&lt;ID&gt;2383&lt;/ID&gt;&lt;UID&gt;{3826738B-5A45-464A-BBBF-A6F4E7228F2D}&lt;/UID&gt;&lt;Title&gt;Promotion of survival and differentiation of neural stem cells with fibrin and growth factor cocktails after severe spinal cord injury&lt;/Title&gt;&lt;Template&gt;Journal Article&lt;/Template&gt;&lt;Star&gt;0&lt;/Star&gt;&lt;Tag&gt;0&lt;/Tag&gt;&lt;Author&gt;Lu, P; Graham, L; Wang, Y; Wu, D; Tuszynski, M&lt;/Author&gt;&lt;Year&gt;2014&lt;/Year&gt;&lt;Details&gt;&lt;_accession_num&gt;25145787&lt;/_accession_num&gt;&lt;_author_adr&gt;Veterans Administration Medical Center, San Diego; Department of Neurosciences, University of California, San Diego; plu@ucsd.edu.; Department of Neurosciences, University of California, San Diego.; Department of Neurosciences, University of California, San Diego.; Department of Neurosciences, University of California, San Diego.; Veterans Administration Medical Center, San Diego; Department of Neurosciences, University of California, San Diego.&lt;/_author_adr&gt;&lt;_created&gt;64567404&lt;/_created&gt;&lt;_date&gt;2014-07-27&lt;/_date&gt;&lt;_date_display&gt;2014 Jul 27&lt;/_date_display&gt;&lt;_db_updated&gt;PubMed&lt;/_db_updated&gt;&lt;_doi&gt;10.3791/50641&lt;/_doi&gt;&lt;_impact_factor&gt;   1.355&lt;/_impact_factor&gt;&lt;_isbn&gt;1940-087X (Electronic); 1940-087X (Linking)&lt;/_isbn&gt;&lt;_issue&gt;89&lt;/_issue&gt;&lt;_journal&gt;J Vis Exp&lt;/_journal&gt;&lt;_language&gt;eng&lt;/_language&gt;&lt;_modified&gt;64567404&lt;/_modified&gt;&lt;_pages&gt;e50641&lt;/_pages&gt;&lt;_subject_headings&gt;Animals; Cell Differentiation/drug effects; Cell Survival/drug effects; Female; Fibrin/*pharmacology; Humans; Intercellular Signaling Peptides and Proteins/*pharmacology; Male; Neural Stem Cells/cytology/*drug effects/*transplantation; Rats; Rats, Inbred F344; Rats, Transgenic; Spinal Cord Injuries/*therapy; Stem Cell Transplantation/*methods&lt;/_subject_headings&gt;&lt;_tertiary_title&gt;Journal of visualized experiments : JoVE&lt;/_tertiary_title&gt;&lt;_type_work&gt;Journal Article; Research Support, N.I.H., Extramural; Research Support, Non-U.S. Gov&amp;apos;t; Research Support, U.S. Gov&amp;apos;t, Non-P.H.S.; Video-Audio Media&lt;/_type_work&gt;&lt;_url&gt;http://www.ncbi.nlm.nih.gov/entrez/query.fcgi?cmd=Retrieve&amp;amp;db=pubmed&amp;amp;dopt=Abstract&amp;amp;list_uids=25145787&amp;amp;query_hl=1&lt;/_url&gt;&lt;/Details&gt;&lt;Extra&gt;&lt;DBUID&gt;{F96A950B-833F-4880-A151-76DA2D6A2879}&lt;/DBUID&gt;&lt;/Extra&gt;&lt;/Item&gt;&lt;/References&gt;&lt;/Group&gt;&lt;/Citation&gt;_x000a_"/>
    <w:docVar w:name="NE.Ref{434C19ED-F58A-4A22-92AF-FFA9070D0CEE}" w:val=" ADDIN NE.Ref.{434C19ED-F58A-4A22-92AF-FFA9070D0CEE}&lt;Citation&gt;&lt;Group&gt;&lt;References&gt;&lt;Item&gt;&lt;ID&gt;2383&lt;/ID&gt;&lt;UID&gt;{3826738B-5A45-464A-BBBF-A6F4E7228F2D}&lt;/UID&gt;&lt;Title&gt;Promotion of survival and differentiation of neural stem cells with fibrin and growth factor cocktails after severe spinal cord injury&lt;/Title&gt;&lt;Template&gt;Journal Article&lt;/Template&gt;&lt;Star&gt;0&lt;/Star&gt;&lt;Tag&gt;0&lt;/Tag&gt;&lt;Author&gt;Lu, P; Graham, L; Wang, Y; Wu, D; Tuszynski, M&lt;/Author&gt;&lt;Year&gt;2014&lt;/Year&gt;&lt;Details&gt;&lt;_accession_num&gt;25145787&lt;/_accession_num&gt;&lt;_author_adr&gt;Veterans Administration Medical Center, San Diego; Department of Neurosciences, University of California, San Diego; plu@ucsd.edu.; Department of Neurosciences, University of California, San Diego.; Department of Neurosciences, University of California, San Diego.; Department of Neurosciences, University of California, San Diego.; Veterans Administration Medical Center, San Diego; Department of Neurosciences, University of California, San Diego.&lt;/_author_adr&gt;&lt;_created&gt;64567404&lt;/_created&gt;&lt;_date&gt;2014-07-27&lt;/_date&gt;&lt;_date_display&gt;2014 Jul 27&lt;/_date_display&gt;&lt;_db_updated&gt;PubMed&lt;/_db_updated&gt;&lt;_doi&gt;10.3791/50641&lt;/_doi&gt;&lt;_impact_factor&gt;   1.355&lt;/_impact_factor&gt;&lt;_isbn&gt;1940-087X (Electronic); 1940-087X (Linking)&lt;/_isbn&gt;&lt;_issue&gt;89&lt;/_issue&gt;&lt;_journal&gt;J Vis Exp&lt;/_journal&gt;&lt;_language&gt;eng&lt;/_language&gt;&lt;_modified&gt;64567404&lt;/_modified&gt;&lt;_pages&gt;e50641&lt;/_pages&gt;&lt;_subject_headings&gt;Animals; Cell Differentiation/drug effects; Cell Survival/drug effects; Female; Fibrin/*pharmacology; Humans; Intercellular Signaling Peptides and Proteins/*pharmacology; Male; Neural Stem Cells/cytology/*drug effects/*transplantation; Rats; Rats, Inbred F344; Rats, Transgenic; Spinal Cord Injuries/*therapy; Stem Cell Transplantation/*methods&lt;/_subject_headings&gt;&lt;_tertiary_title&gt;Journal of visualized experiments : JoVE&lt;/_tertiary_title&gt;&lt;_type_work&gt;Journal Article; Research Support, N.I.H., Extramural; Research Support, Non-U.S. Gov&amp;apos;t; Research Support, U.S. Gov&amp;apos;t, Non-P.H.S.; Video-Audio Media&lt;/_type_work&gt;&lt;_url&gt;http://www.ncbi.nlm.nih.gov/entrez/query.fcgi?cmd=Retrieve&amp;amp;db=pubmed&amp;amp;dopt=Abstract&amp;amp;list_uids=25145787&amp;amp;query_hl=1&lt;/_url&gt;&lt;/Details&gt;&lt;Extra&gt;&lt;DBUID&gt;{F96A950B-833F-4880-A151-76DA2D6A2879}&lt;/DBUID&gt;&lt;/Extra&gt;&lt;/Item&gt;&lt;/References&gt;&lt;/Group&gt;&lt;/Citation&gt;_x000a_"/>
    <w:docVar w:name="NE.Ref{436B4AD2-4F37-4468-A018-FD229A147BF6}" w:val=" ADDIN NE.Ref.{436B4AD2-4F37-4468-A018-FD229A147BF6}&lt;Citation&gt;&lt;Group&gt;&lt;References&gt;&lt;Item&gt;&lt;ID&gt;2350&lt;/ID&gt;&lt;UID&gt;{CCE2577E-8AB9-4DCD-BD22-EE353EC1BFEF}&lt;/UID&gt;&lt;Title&gt;Control of basic fibroblast growth factor release from fibrin gel with heparin and concentrations of fibrinogen and thrombin&lt;/Title&gt;&lt;Template&gt;Journal Article&lt;/Template&gt;&lt;Star&gt;0&lt;/Star&gt;&lt;Tag&gt;0&lt;/Tag&gt;&lt;Author&gt;Jeon, O; Ryu, S H; Chung, J H; Kim, B S&lt;/Author&gt;&lt;Year&gt;2005&lt;/Year&gt;&lt;Details&gt;&lt;_accession_num&gt;16088988&lt;/_accession_num&gt;&lt;_author_adr&gt;Department of Chemical Engineering, Hanyang University, Seoul, Republic of Korea.&lt;/_author_adr&gt;&lt;_date_display&gt;2005 Jul 20&lt;/_date_display&gt;&lt;_date&gt;2005-07-20&lt;/_date&gt;&lt;_doi&gt;10.1016/j.jconrel.2005.03.023&lt;/_doi&gt;&lt;_isbn&gt;0168-3659 (Print); 0168-3659 (Linking)&lt;/_isbn&gt;&lt;_issue&gt;3&lt;/_issue&gt;&lt;_journal&gt;J Control Release&lt;/_journal&gt;&lt;_language&gt;eng&lt;/_language&gt;&lt;_pages&gt;249-59&lt;/_pages&gt;&lt;_subject_headings&gt;Angiogenesis Inhibitors/*administration &amp;amp; dosage/pharmacology/therapeutic use; Animals; Anticoagulants/*pharmacology/therapeutic use; Drug Delivery Systems; Drug Implants; Female; Fibrin; Fibrinogen/*pharmacology/therapeutic use; Fibroblast Growth Factor 2/*administration &amp;amp; dosage/pharmacology/therapeutic use; Gels; Hemostatics/*pharmacology/therapeutic use; Heparin/*pharmacology/therapeutic use; Humans; Ischemia/drug therapy/physiopathology; Kinetics; Male; Mice; Mice, Inbred C57BL; Neovascularization, Pathologic/drug therapy; Thrombin/*pharmacology/therapeutic use&lt;/_subject_headings&gt;&lt;_tertiary_title&gt;Journal of controlled release : official journal of the Controlled Release_x000d__x000a_      Society&lt;/_tertiary_title&gt;&lt;_type_work&gt;Journal Article; Research Support, Non-U.S. Gov&amp;apos;t&lt;/_type_work&gt;&lt;_url&gt;http://www.ncbi.nlm.nih.gov/entrez/query.fcgi?cmd=Retrieve&amp;amp;db=pubmed&amp;amp;dopt=Abstract&amp;amp;list_uids=16088988&amp;amp;query_hl=1&lt;/_url&gt;&lt;_volume&gt;105&lt;/_volume&gt;&lt;_created&gt;64564547&lt;/_created&gt;&lt;_modified&gt;64564547&lt;/_modified&gt;&lt;_db_updated&gt;PubMed&lt;/_db_updated&gt;&lt;_impact_factor&gt;   9.776&lt;/_impact_factor&gt;&lt;_collection_scope&gt;SCI;SCIE;EI&lt;/_collection_scope&gt;&lt;/Details&gt;&lt;Extra&gt;&lt;DBUID&gt;{F96A950B-833F-4880-A151-76DA2D6A2879}&lt;/DBUID&gt;&lt;/Extra&gt;&lt;/Item&gt;&lt;/References&gt;&lt;/Group&gt;&lt;/Citation&gt;_x000a_"/>
    <w:docVar w:name="NE.Ref{46110B34-CC8B-4F9C-8C22-41065EDDC61D}" w:val=" ADDIN NE.Ref.{46110B34-CC8B-4F9C-8C22-41065EDDC61D}&lt;Citation&gt;&lt;Group&gt;&lt;References&gt;&lt;Item&gt;&lt;ID&gt;2340&lt;/ID&gt;&lt;UID&gt;{0262712E-D71D-4E37-A4EC-49FC1B78C835}&lt;/UID&gt;&lt;Title&gt;Biomaterial design strategies for the treatment of spinal cord injuries&lt;/Title&gt;&lt;Template&gt;Journal Article&lt;/Template&gt;&lt;Star&gt;0&lt;/Star&gt;&lt;Tag&gt;0&lt;/Tag&gt;&lt;Author&gt;Straley, K S; Foo, C W; Heilshorn, S C&lt;/Author&gt;&lt;Year&gt;2010&lt;/Year&gt;&lt;Details&gt;&lt;_accession_num&gt;19698073&lt;/_accession_num&gt;&lt;_author_adr&gt;Chemical Engineering Department, Stanford University, Stanford, California 4305-4045, USA.&lt;/_author_adr&gt;&lt;_created&gt;64562049&lt;/_created&gt;&lt;_date&gt;2010-01-01&lt;/_date&gt;&lt;_date_display&gt;2010 Jan&lt;/_date_display&gt;&lt;_db_updated&gt;PubMed&lt;/_db_updated&gt;&lt;_doi&gt;10.1089/neu.2009.0948&lt;/_doi&gt;&lt;_impact_factor&gt;   5.269&lt;/_impact_factor&gt;&lt;_isbn&gt;1557-9042 (Electronic); 0897-7151 (Linking)&lt;/_isbn&gt;&lt;_issue&gt;1&lt;/_issue&gt;&lt;_journal&gt;J Neurotrauma&lt;/_journal&gt;&lt;_language&gt;eng&lt;/_language&gt;&lt;_modified&gt;64562049&lt;/_modified&gt;&lt;_pages&gt;1-19&lt;/_pages&gt;&lt;_subject_headings&gt;Animals; Biocompatible Materials/*therapeutic use; Cell- and Tissue-Based Therapy/methods/trends; Drug Delivery Systems/methods/trends; *Drug Design; Growth Cones/drug effects/metabolism; Humans; Nerve Regeneration/*drug effects/physiology; Spinal Cord Injuries/*physiopathology; Tissue Scaffolds/*trends; Tissue Transplantation/methods/trends&lt;/_subject_headings&gt;&lt;_tertiary_title&gt;Journal of neurotrauma&lt;/_tertiary_title&gt;&lt;_type_work&gt;Journal Article; Review&lt;/_type_work&gt;&lt;_url&gt;http://www.ncbi.nlm.nih.gov/entrez/query.fcgi?cmd=Retrieve&amp;amp;db=pubmed&amp;amp;dopt=Abstract&amp;amp;list_uids=19698073&amp;amp;query_hl=1&lt;/_url&gt;&lt;_volume&gt;27&lt;/_volume&gt;&lt;/Details&gt;&lt;Extra&gt;&lt;DBUID&gt;{F96A950B-833F-4880-A151-76DA2D6A2879}&lt;/DBUID&gt;&lt;/Extra&gt;&lt;/Item&gt;&lt;/References&gt;&lt;/Group&gt;&lt;/Citation&gt;_x000a_"/>
    <w:docVar w:name="NE.Ref{493509F1-46F4-4730-94AF-43E77C060D39}" w:val=" ADDIN NE.Ref.{493509F1-46F4-4730-94AF-43E77C060D39}&lt;Citation&gt;&lt;Group&gt;&lt;References&gt;&lt;Item&gt;&lt;ID&gt;2337&lt;/ID&gt;&lt;UID&gt;{C467F49E-9D33-4D87-98DF-4965D175502C}&lt;/UID&gt;&lt;Title&gt;A fibrin matrix promotes the differentiation of EMSCs isolated from nasal respiratory mucosa to myelinating phenotypical Schwann-like cells&lt;/Title&gt;&lt;Template&gt;Journal Article&lt;/Template&gt;&lt;Star&gt;0&lt;/Star&gt;&lt;Tag&gt;0&lt;/Tag&gt;&lt;Author&gt;Chen, Q; Zhang, Z; Liu, J; He, Q; Zhou, Y; Shao, G; Sun, X; Cao, X; Gong, A; Jiang, P&lt;/Author&gt;&lt;Year&gt;2015&lt;/Year&gt;&lt;Details&gt;&lt;_accession_num&gt;25666351&lt;/_accession_num&gt;&lt;_author_adr&gt;Department of Histology and Embryology, School of Medicine, Jiangsu University, Zhenjiang, China.; Department of Histology and Embryology, School of Medicine, Jiangsu University, Zhenjiang, China.; Department of Orthopedics, the Third Affiliated Hospital of Suzhou University, Changzhou, China.; School of Pharmacology, Jiangsu University, Zhenjiang, China.; Department of Histology and Embryology, School of Medicine, Jiangsu University, Zhenjiang, China.; Department of Histology and Embryology, School of Medicine, Jiangsu University, Zhenjiang, China.; Department of Histology and Embryology, School of Medicine, Jiangsu University, Zhenjiang, China.; Department of Chemical Engineering, University of Ottawa, Ottawa, Ontario, Canada.; Department of Histology and Embryology, School of Medicine, Jiangsu University, Zhenjiang, China.; Department of Histology and Embryology, School of Medicine, Jiangsu University, Zhenjiang, China.&lt;/_author_adr&gt;&lt;_collection_scope&gt;SCI;SCIE&lt;/_collection_scope&gt;&lt;_created&gt;64562033&lt;/_created&gt;&lt;_date&gt;2015-03-01&lt;/_date&gt;&lt;_date_display&gt;2015 Mar&lt;/_date_display&gt;&lt;_db_updated&gt;PubMed&lt;/_db_updated&gt;&lt;_doi&gt;10.14348/molcells.2015.2170&lt;/_doi&gt;&lt;_impact_factor&gt;   5.034&lt;/_impact_factor&gt;&lt;_isbn&gt;0219-1032 (Electronic); 1016-8478 (Linking)&lt;/_isbn&gt;&lt;_issue&gt;3&lt;/_issue&gt;&lt;_journal&gt;Mol Cells&lt;/_journal&gt;&lt;_keywords&gt;Schwann-like cells; ectomesenchymal stem cells; fibrin; myelinating phenotype&lt;/_keywords&gt;&lt;_language&gt;eng&lt;/_language&gt;&lt;_modified&gt;64562033&lt;/_modified&gt;&lt;_pages&gt;221-8&lt;/_pages&gt;&lt;_subject_headings&gt;Animals; *Cell Differentiation; Cell Shape; Cells, Cultured; Culture Media/chemistry; Fibrin/chemistry/physiology; Integrins/metabolism; Mesenchymal Stem Cells/*physiology; Nasal Mucosa/*cytology; Nerve Growth Factors/metabolism; Rats; Schwann Cells/*physiology&lt;/_subject_headings&gt;&lt;_tertiary_title&gt;Molecules and cells&lt;/_tertiary_title&gt;&lt;_type_work&gt;Journal Article; Research Support, Non-U.S. Gov&amp;apos;t&lt;/_type_work&gt;&lt;_url&gt;http://www.ncbi.nlm.nih.gov/entrez/query.fcgi?cmd=Retrieve&amp;amp;db=pubmed&amp;amp;dopt=Abstract&amp;amp;list_uids=25666351&amp;amp;query_hl=1&lt;/_url&gt;&lt;_volume&gt;38&lt;/_volume&gt;&lt;/Details&gt;&lt;Extra&gt;&lt;DBUID&gt;{F96A950B-833F-4880-A151-76DA2D6A2879}&lt;/DBUID&gt;&lt;/Extra&gt;&lt;/Item&gt;&lt;/References&gt;&lt;/Group&gt;&lt;Group&gt;&lt;References&gt;&lt;Item&gt;&lt;ID&gt;2338&lt;/ID&gt;&lt;UID&gt;{3CCB9778-F54E-4EE3-A519-75319F411122}&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2034&lt;/_created&gt;&lt;_date&gt;2010-05-01&lt;/_date&gt;&lt;_date_display&gt;2010 May&lt;/_date_display&gt;&lt;_db_updated&gt;PubMed&lt;/_db_updated&gt;&lt;_doi&gt;10.1016/j.biomaterials.2010.02.018&lt;/_doi&gt;&lt;_impact_factor&gt;  15.304&lt;/_impact_factor&gt;&lt;_isbn&gt;1878-5905 (Electronic); 0142-9612 (Linking)&lt;/_isbn&gt;&lt;_issue&gt;15&lt;/_issue&gt;&lt;_journal&gt;Biomaterials&lt;/_journal&gt;&lt;_language&gt;eng&lt;/_language&gt;&lt;_modified&gt;64591876&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_social_category&gt;工程技术(1)&lt;/_social_category&gt;&lt;/Details&gt;&lt;Extra&gt;&lt;DBUID&gt;{F96A950B-833F-4880-A151-76DA2D6A2879}&lt;/DBUID&gt;&lt;/Extra&gt;&lt;/Item&gt;&lt;/References&gt;&lt;/Group&gt;&lt;/Citation&gt;_x000a_"/>
    <w:docVar w:name="NE.Ref{4E1CDAC8-97C2-4BB7-894D-B8AB252D476C}" w:val=" ADDIN NE.Ref.{4E1CDAC8-97C2-4BB7-894D-B8AB252D476C}&lt;Citation&gt;&lt;Group&gt;&lt;References&gt;&lt;Item&gt;&lt;ID&gt;2354&lt;/ID&gt;&lt;UID&gt;{4A541469-A733-44CB-81B1-6A8365E34DB8}&lt;/UID&gt;&lt;Title&gt;Optimization of fibrin scaffolds for differentiation of murine embryonic stem cells into neural lineage cells&lt;/Title&gt;&lt;Template&gt;Journal Article&lt;/Template&gt;&lt;Star&gt;0&lt;/Star&gt;&lt;Tag&gt;0&lt;/Tag&gt;&lt;Author&gt;Willerth, S M; Arendas, K J; Gottlieb, D I; Sakiyama-Elbert, S E&lt;/Author&gt;&lt;Year&gt;2006&lt;/Year&gt;&lt;Details&gt;&lt;_accession_num&gt;16919326&lt;/_accession_num&gt;&lt;_author_adr&gt;Department of Biomedical Engineering, Washington University in St. Louis, Campus  Box 1097, One Brookings Drive, Saint Louis, MO 63130, USA.&lt;/_author_adr&gt;&lt;_collection_scope&gt;SCI;SCIE;EI&lt;/_collection_scope&gt;&lt;_created&gt;64564561&lt;/_created&gt;&lt;_date&gt;2006-12-01&lt;/_date&gt;&lt;_date_display&gt;2006 Dec&lt;/_date_display&gt;&lt;_db_updated&gt;PubMed&lt;/_db_updated&gt;&lt;_doi&gt;10.1016/j.biomaterials.2006.07.036&lt;/_doi&gt;&lt;_impact_factor&gt;  12.479&lt;/_impact_factor&gt;&lt;_isbn&gt;0142-9612 (Print); 0142-9612 (Linking)&lt;/_isbn&gt;&lt;_issue&gt;36&lt;/_issue&gt;&lt;_journal&gt;Biomaterials&lt;/_journal&gt;&lt;_language&gt;eng&lt;/_language&gt;&lt;_modified&gt;64564561&lt;/_modified&gt;&lt;_pages&gt;5990-6003&lt;/_pages&gt;&lt;_subject_headings&gt;Animals; Biocompatible Materials/chemistry; Cell Culture Techniques/*methods; Cell Differentiation/drug effects; Cell Line; Cell Proliferation/drug effects; Cell Survival/drug effects; Cells, Cultured; Fibrin/chemistry/*pharmacology; Mice; Neurons/*cytology/drug effects/*physiology; Stem Cells/*cytology/drug effects/*physiology; Tissue Engineering/*methods&lt;/_subject_headings&gt;&lt;_tertiary_title&gt;Biomaterials&lt;/_tertiary_title&gt;&lt;_type_work&gt;Journal Article; Research Support, N.I.H., Extramural&lt;/_type_work&gt;&lt;_url&gt;http://www.ncbi.nlm.nih.gov/entrez/query.fcgi?cmd=Retrieve&amp;amp;db=pubmed&amp;amp;dopt=Abstract&amp;amp;list_uids=16919326&amp;amp;query_hl=1&lt;/_url&gt;&lt;_volume&gt;27&lt;/_volume&gt;&lt;/Details&gt;&lt;Extra&gt;&lt;DBUID&gt;{F96A950B-833F-4880-A151-76DA2D6A2879}&lt;/DBUID&gt;&lt;/Extra&gt;&lt;/Item&gt;&lt;/References&gt;&lt;/Group&gt;&lt;/Citation&gt;_x000a_"/>
    <w:docVar w:name="NE.Ref{53D8584B-3370-42EC-946A-35169D4C7978}" w:val=" ADDIN NE.Ref.{53D8584B-3370-42EC-946A-35169D4C7978}&lt;Citation&gt;&lt;Group&gt;&lt;References&gt;&lt;Item&gt;&lt;ID&gt;2385&lt;/ID&gt;&lt;UID&gt;{406B391C-857E-4112-BA1A-ECF2B52FDF50}&lt;/UID&gt;&lt;Title&gt;Combination scaffolds of salmon fibrin, hyaluronic acid, and laminin for human neural stem cell and vascular tissue engineering&lt;/Title&gt;&lt;Template&gt;Journal Article&lt;/Template&gt;&lt;Star&gt;0&lt;/Star&gt;&lt;Tag&gt;0&lt;/Tag&gt;&lt;Author&gt;Arulmoli, J; Wright, H J; Phan, DTT; Sheth, U; Que, R A; Botten, G A; Keating, M; Botvinick, E L; Pathak, M M; Zarembinski, T I; Yanni, D S; Razorenova, O V; Hughes, CCW; Flanagan, L A&lt;/Author&gt;&lt;Year&gt;2016&lt;/Year&gt;&lt;Details&gt;&lt;_accession_num&gt;27475528&lt;/_accession_num&gt;&lt;_author_adr&gt;Department of Biomedical Engineering, University of California, Irvine, Irvine, CA 92697, USA; Sue &amp;amp; Bill Gross Stem Cell Research Center, University of California, Irvine, Irvine, CA 92697, USA.; Sue &amp;amp; Bill Gross Stem Cell Research Center, University of California, Irvine, Irvine, CA 92697, USA; Department of Molecular Biology and Biochemistry, University of California, Irvine, Irvine, CA 92697, USA.; Department of Molecular Biology and Biochemistry, University of California, Irvine, Irvine, CA 92697, USA.; Sue &amp;amp; Bill Gross Stem Cell Research Center, University of California, Irvine, Irvine, CA 92697, USA.; Department of Biomedical Engineering, University of California, Irvine, Irvine, CA 92697, USA.; Department of Microbiology, Immunology &amp;amp; Molecular Genetics, University of California, Los Angeles, Los Angeles, CA 90095, USA.; Department of Biomedical Engineering, University of California, Irvine, Irvine, CA 92697, USA.; Department of Biomedical Engineering, University of California, Irvine, Irvine, CA 92697, USA; The Edwards Lifesciences Center for Advanced Cardiovascular Technology, University of California, Irvine, Irvine, CA 92697, USA.; Sue &amp;amp; Bill Gross Stem Cell Research Center, University of California, Irvine, Irvine, CA 92697, USA; Department of Physiology &amp;amp; Biophysics, University of California, Irvine, Irvine, CA 92697, USA.; BioTime, Inc., 1301 Harbor Parkway, Alameda, CA 94502, USA.; Disc Comfort, Inc., 351 Hospital Road, Suite 202, Newport Beach, CA 92663, USA.; Sue &amp;amp; Bill Gross Stem Cell Research Center, University of California, Irvine, Irvine, CA 92697, USA; Department of Molecular Biology and Biochemistry, University of California, Irvine, Irvine, CA 92697, USA.; Department of Biomedical Engineering, University of California, Irvine, Irvine, CA 92697, USA; Department of Molecular Biology and Biochemistry, University of California, Irvine, Irvine, CA 92697, USA; The Edwards Lifesciences Center for Advanced Cardiovascular Technology, University of California, Irvine, Irvine, CA  92697, USA.; Department of Biomedical Engineering, University of California, Irvine, Irvine, CA 92697, USA; Sue &amp;amp; Bill Gross Stem Cell Research Center, University of California, Irvine, Irvine, CA 92697, USA; Department of Neurology, University of California, Irvine, Irvine, CA 92697, USA. Electronic address: lisa.flanagan@uci.edu.&lt;/_author_adr&gt;&lt;_date_display&gt;2016 Oct 1&lt;/_date_display&gt;&lt;_date&gt;2016-10-01&lt;/_date&gt;&lt;_doi&gt;10.1016/j.actbio.2016.07.043&lt;/_doi&gt;&lt;_isbn&gt;1878-7568 (Electronic); 1742-7061 (Linking)&lt;/_isbn&gt;&lt;_journal&gt;Acta Biomater&lt;/_journal&gt;&lt;_keywords&gt;*Biomaterial scaffold; *Co-culture; *Hyaluronic acid; *Hydrogel; *Integrin; *Laminin; *Matrix mechanics; *Neural stem cell; *Neural tissue engineering; *Neurovascular niche; *Salmon fibrin&lt;/_keywords&gt;&lt;_language&gt;eng&lt;/_language&gt;&lt;_ori_publication&gt;Copyright (c) 2016 Acta Materialia Inc. Published by Elsevier Ltd. All rights_x000d__x000a_      reserved.&lt;/_ori_publication&gt;&lt;_pages&gt;122-138&lt;/_pages&gt;&lt;_subject_headings&gt;Animals; Blood Vessels/drug effects/*physiology; Cattle; Cell Differentiation/drug effects; Cell Proliferation/drug effects; Endothelial Cells/cytology/drug effects/metabolism; Extracellular Matrix/metabolism; Fibrin/*pharmacology; Humans; Hyaluronic Acid/*pharmacology; Hydrogel, Polyethylene Glycol Dimethacrylate/pharmacology; Integrins/metabolism; Laminin/*pharmacology; Neovascularization, Physiologic/drug effects; Neural Stem Cells/*cytology/drug effects; Polymerization/drug effects; Salmon; Tissue Engineering/*methods; Tissue Scaffolds/*chemistry&lt;/_subject_headings&gt;&lt;_tertiary_title&gt;Acta biomaterialia&lt;/_tertiary_title&gt;&lt;_type_work&gt;Journal Article; Research Support, Non-U.S. Gov&amp;apos;t; Research Support, N.I.H., Extramural&lt;/_type_work&gt;&lt;_url&gt;http://www.ncbi.nlm.nih.gov/entrez/query.fcgi?cmd=Retrieve&amp;amp;db=pubmed&amp;amp;dopt=Abstract&amp;amp;list_uids=27475528&amp;amp;query_hl=1&lt;/_url&gt;&lt;_volume&gt;43&lt;/_volume&gt;&lt;_created&gt;64567407&lt;/_created&gt;&lt;_modified&gt;64567407&lt;/_modified&gt;&lt;_db_updated&gt;PubMed&lt;/_db_updated&gt;&lt;_impact_factor&gt;   8.947&lt;/_impact_factor&gt;&lt;_collection_scope&gt;SCI;SCIE&lt;/_collection_scope&gt;&lt;/Details&gt;&lt;Extra&gt;&lt;DBUID&gt;{F96A950B-833F-4880-A151-76DA2D6A2879}&lt;/DBUID&gt;&lt;/Extra&gt;&lt;/Item&gt;&lt;/References&gt;&lt;/Group&gt;&lt;/Citation&gt;_x000a_"/>
    <w:docVar w:name="NE.Ref{5483BE1E-B4DE-4FC6-A55F-F68059531871}" w:val=" ADDIN NE.Ref.{5483BE1E-B4DE-4FC6-A55F-F68059531871}&lt;Citation&gt;&lt;Group&gt;&lt;References&gt;&lt;Item&gt;&lt;ID&gt;2338&lt;/ID&gt;&lt;UID&gt;{3CCB9778-F54E-4EE3-A519-75319F411122}&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2034&lt;/_created&gt;&lt;_date&gt;2010-05-01&lt;/_date&gt;&lt;_date_display&gt;2010 May&lt;/_date_display&gt;&lt;_db_updated&gt;PubMed&lt;/_db_updated&gt;&lt;_doi&gt;10.1016/j.biomaterials.2010.02.018&lt;/_doi&gt;&lt;_impact_factor&gt;  15.304&lt;/_impact_factor&gt;&lt;_isbn&gt;1878-5905 (Electronic); 0142-9612 (Linking)&lt;/_isbn&gt;&lt;_issue&gt;15&lt;/_issue&gt;&lt;_journal&gt;Biomaterials&lt;/_journal&gt;&lt;_language&gt;eng&lt;/_language&gt;&lt;_modified&gt;64591876&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_social_category&gt;工程技术(1)&lt;/_social_category&gt;&lt;/Details&gt;&lt;Extra&gt;&lt;DBUID&gt;{F96A950B-833F-4880-A151-76DA2D6A2879}&lt;/DBUID&gt;&lt;/Extra&gt;&lt;/Item&gt;&lt;/References&gt;&lt;/Group&gt;&lt;/Citation&gt;_x000a_"/>
    <w:docVar w:name="NE.Ref{57FE009D-983A-447F-A15B-E737D9C972C0}" w:val=" ADDIN NE.Ref.{57FE009D-983A-447F-A15B-E737D9C972C0}&lt;Citation&gt;&lt;Group&gt;&lt;References&gt;&lt;Item&gt;&lt;ID&gt;2333&lt;/ID&gt;&lt;UID&gt;{4E9566B2-D713-47D2-BC20-DC0143CFC4E3}&lt;/UID&gt;&lt;Title&gt;Repair of injured spinal cord using biomaterial scaffolds and stem cells&lt;/Title&gt;&lt;Template&gt;Journal Article&lt;/Template&gt;&lt;Star&gt;0&lt;/Star&gt;&lt;Tag&gt;0&lt;/Tag&gt;&lt;Author&gt;Shrestha, B; Coykendall, K; Li, Y; Moon, A; Priyadarshani, P; Yao, L&lt;/Author&gt;&lt;Year&gt;2014&lt;/Year&gt;&lt;Details&gt;&lt;_accession_num&gt;25157690&lt;/_accession_num&gt;&lt;_collection_scope&gt;SCIE&lt;/_collection_scope&gt;&lt;_created&gt;64562029&lt;/_created&gt;&lt;_date&gt;2014-08-01&lt;/_date&gt;&lt;_date_display&gt;2014 Aug 1&lt;/_date_display&gt;&lt;_db_updated&gt;PubMed&lt;/_db_updated&gt;&lt;_doi&gt;10.1186/scrt480&lt;/_doi&gt;&lt;_impact_factor&gt;   6.832&lt;/_impact_factor&gt;&lt;_isbn&gt;1757-6512 (Electronic); 1757-6512 (Linking)&lt;/_isbn&gt;&lt;_issue&gt;4&lt;/_issue&gt;&lt;_journal&gt;Stem Cell Res Ther&lt;/_journal&gt;&lt;_language&gt;eng&lt;/_language&gt;&lt;_modified&gt;64562029&lt;/_modified&gt;&lt;_pages&gt;91&lt;/_pages&gt;&lt;_subject_headings&gt;Axons/*physiology; Biocompatible Materials/chemistry; Cell Differentiation; Cellular Microenvironment; Mesenchymal Stem Cells; *Nerve Regeneration; Neural Stem Cells; Recovery of Function; Spinal Cord Injuries/*therapy; Tissue Scaffolds; Wound Healing&lt;/_subject_headings&gt;&lt;_tertiary_title&gt;Stem cell research &amp;amp; therapy&lt;/_tertiary_title&gt;&lt;_type_work&gt;Journal Article; Research Support, N.I.H., Extramural; Review&lt;/_type_work&gt;&lt;_url&gt;http://www.ncbi.nlm.nih.gov/entrez/query.fcgi?cmd=Retrieve&amp;amp;db=pubmed&amp;amp;dopt=Abstract&amp;amp;list_uids=25157690&amp;amp;query_hl=1&lt;/_url&gt;&lt;_volume&gt;5&lt;/_volume&gt;&lt;/Details&gt;&lt;Extra&gt;&lt;DBUID&gt;{F96A950B-833F-4880-A151-76DA2D6A2879}&lt;/DBUID&gt;&lt;/Extra&gt;&lt;/Item&gt;&lt;/References&gt;&lt;/Group&gt;&lt;/Citation&gt;_x000a_"/>
    <w:docVar w:name="NE.Ref{5EA1957F-9C53-4EAB-AB8B-A54CCAB76E9F}" w:val=" ADDIN NE.Ref.{5EA1957F-9C53-4EAB-AB8B-A54CCAB76E9F}&lt;Citation&gt;&lt;Group&gt;&lt;References&gt;&lt;Item&gt;&lt;ID&gt;2376&lt;/ID&gt;&lt;UID&gt;{4EC40AF0-89A8-418B-9370-8D19927E8ACB}&lt;/UID&gt;&lt;Title&gt;Adipose-Derived Mesenchymal Stem Cell Application Combined With Fibrin Matrix Promotes Structural and Functional Recovery Following Spinal Cord Injury in Rats&lt;/Title&gt;&lt;Template&gt;Journal Article&lt;/Template&gt;&lt;Star&gt;0&lt;/Star&gt;&lt;Tag&gt;0&lt;/Tag&gt;&lt;Author&gt;Mukhamedshina, Y O; Akhmetzyanova, E R; Kostennikov, A A; Zakirova, E Y; Galieva, L R; Garanina, E E; Rogozin, A A; Kiassov, A P; Rizvanov, A A&lt;/Author&gt;&lt;Year&gt;2018&lt;/Year&gt;&lt;Details&gt;&lt;_accession_num&gt;29692732&lt;/_accession_num&gt;&lt;_author_adr&gt;OpenLab &amp;quot;Gene and Cell Technologies&amp;quot;, Institute of Fundamental Medicine and Biology, Kazan Federal University, Kazan, Russia.; Department of Histology, Cytology and Embryology, Kazan State Medic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 Department of Neurology and Manual Therapy, Kazan State Medical Academy, Kazan, Russia.; OpenLab &amp;quot;Gene and Cell Technologies&amp;quot;, Institute of Fundamental Medicine and Biology, Kazan Federal University, Kazan, Russia.; OpenLab &amp;quot;Gene and Cell Technologies&amp;quot;, Institute of Fundamental Medicine and Biology, Kazan Federal University, Kazan, Russia.&lt;/_author_adr&gt;&lt;_collection_scope&gt;SCIE&lt;/_collection_scope&gt;&lt;_created&gt;64567395&lt;/_created&gt;&lt;_date&gt;2018-01-20&lt;/_date&gt;&lt;_date_display&gt;2018&lt;/_date_display&gt;&lt;_db_updated&gt;PubMed&lt;/_db_updated&gt;&lt;_doi&gt;10.3389/fphar.2018.00343&lt;/_doi&gt;&lt;_impact_factor&gt;   5.811&lt;/_impact_factor&gt;&lt;_isbn&gt;1663-9812 (Print); 1663-9812 (Linking)&lt;/_isbn&gt;&lt;_journal&gt;Front Pharmacol&lt;/_journal&gt;&lt;_keywords&gt;adipose tissue; fibrin matrix; mesenchymal stem cells; rats; spinal cord injury&lt;/_keywords&gt;&lt;_language&gt;eng&lt;/_language&gt;&lt;_modified&gt;64567395&lt;/_modified&gt;&lt;_pages&gt;343&lt;/_pages&gt;&lt;_tertiary_title&gt;Frontiers in pharmacology&lt;/_tertiary_title&gt;&lt;_type_work&gt;Journal Article&lt;/_type_work&gt;&lt;_url&gt;http://www.ncbi.nlm.nih.gov/entrez/query.fcgi?cmd=Retrieve&amp;amp;db=pubmed&amp;amp;dopt=Abstract&amp;amp;list_uids=29692732&amp;amp;query_hl=1&lt;/_url&gt;&lt;_volume&gt;9&lt;/_volume&gt;&lt;/Details&gt;&lt;Extra&gt;&lt;DBUID&gt;{F96A950B-833F-4880-A151-76DA2D6A2879}&lt;/DBUID&gt;&lt;/Extra&gt;&lt;/Item&gt;&lt;/References&gt;&lt;/Group&gt;&lt;/Citation&gt;_x000a_"/>
    <w:docVar w:name="NE.Ref{5F51D387-6BF8-44AC-AAE5-7568F2088874}" w:val=" ADDIN NE.Ref.{5F51D387-6BF8-44AC-AAE5-7568F2088874}&lt;Citation&gt;&lt;Group&gt;&lt;References&gt;&lt;Item&gt;&lt;ID&gt;2338&lt;/ID&gt;&lt;UID&gt;{3CCB9778-F54E-4EE3-A519-75319F411122}&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2034&lt;/_created&gt;&lt;_date&gt;2010-05-01&lt;/_date&gt;&lt;_date_display&gt;2010 May&lt;/_date_display&gt;&lt;_db_updated&gt;PubMed&lt;/_db_updated&gt;&lt;_doi&gt;10.1016/j.biomaterials.2010.02.018&lt;/_doi&gt;&lt;_impact_factor&gt;  12.479&lt;/_impact_factor&gt;&lt;_isbn&gt;1878-5905 (Electronic); 0142-9612 (Linking)&lt;/_isbn&gt;&lt;_issue&gt;15&lt;/_issue&gt;&lt;_journal&gt;Biomaterials&lt;/_journal&gt;&lt;_language&gt;eng&lt;/_language&gt;&lt;_modified&gt;64562034&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Details&gt;&lt;Extra&gt;&lt;DBUID&gt;{F96A950B-833F-4880-A151-76DA2D6A2879}&lt;/DBUID&gt;&lt;/Extra&gt;&lt;/Item&gt;&lt;/References&gt;&lt;/Group&gt;&lt;/Citation&gt;_x000a_"/>
    <w:docVar w:name="NE.Ref{62FF1B16-52C2-4C39-9980-EC0381269E34}" w:val=" ADDIN NE.Ref.{62FF1B16-52C2-4C39-9980-EC0381269E34}&lt;Citation&gt;&lt;Group&gt;&lt;References&gt;&lt;Item&gt;&lt;ID&gt;2353&lt;/ID&gt;&lt;UID&gt;{E6DF6719-D912-4FA7-80BE-233D60C63FCD}&lt;/UID&gt;&lt;Title&gt;The effect of controlled growth factor delivery on embryonic stem cell differentiation inside fibrin scaffolds&lt;/Title&gt;&lt;Template&gt;Journal Article&lt;/Template&gt;&lt;Star&gt;0&lt;/Star&gt;&lt;Tag&gt;0&lt;/Tag&gt;&lt;Author&gt;Willerth, S M; Rader, A; Sakiyama-Elbert, S E&lt;/Author&gt;&lt;Year&gt;2008&lt;/Year&gt;&lt;Details&gt;&lt;_accession_num&gt;19383401&lt;/_accession_num&gt;&lt;_author_adr&gt;Department of Biomedical Engineering, Washington University, St. Louis, MO 63130, USA.&lt;/_author_adr&gt;&lt;_date_display&gt;2008 Sep&lt;/_date_display&gt;&lt;_date&gt;2008-09-01&lt;/_date&gt;&lt;_doi&gt;10.1016/j.scr.2008.05.006&lt;/_doi&gt;&lt;_isbn&gt;1876-7753 (Electronic); 1873-5061 (Linking)&lt;/_isbn&gt;&lt;_issue&gt;3&lt;/_issue&gt;&lt;_journal&gt;Stem Cell Res&lt;/_journal&gt;&lt;_language&gt;eng&lt;/_language&gt;&lt;_pages&gt;205-18&lt;/_pages&gt;&lt;_subject_headings&gt;Animals; Astrocytes; Cell Culture Techniques; Cell Differentiation/*drug effects; Drug Delivery Systems; Embryonic Stem Cells/*cytology; Fibrin; Intercellular Signaling Peptides and Proteins/*administration &amp;amp; dosage; Mice; Nerve Growth Factors/administration &amp;amp; dosage; Neurons/cytology; Oligodendroglia/cytology; Platelet-Derived Growth Factor/administration &amp;amp; dosage; Spinal Cord Injuries/therapy; Tissue Engineering/*methods; Tissue Scaffolds&lt;/_subject_headings&gt;&lt;_tertiary_title&gt;Stem cell research&lt;/_tertiary_title&gt;&lt;_type_work&gt;Journal Article; Research Support, N.I.H., Extramural&lt;/_type_work&gt;&lt;_url&gt;http://www.ncbi.nlm.nih.gov/entrez/query.fcgi?cmd=Retrieve&amp;amp;db=pubmed&amp;amp;dopt=Abstract&amp;amp;list_uids=19383401&amp;amp;query_hl=1&lt;/_url&gt;&lt;_volume&gt;1&lt;/_volume&gt;&lt;_created&gt;64564553&lt;/_created&gt;&lt;_modified&gt;64564553&lt;/_modified&gt;&lt;_db_updated&gt;PubMed&lt;/_db_updated&gt;&lt;_impact_factor&gt;   2.020&lt;/_impact_factor&gt;&lt;_collection_scope&gt;SCIE&lt;/_collection_scope&gt;&lt;/Details&gt;&lt;Extra&gt;&lt;DBUID&gt;{F96A950B-833F-4880-A151-76DA2D6A2879}&lt;/DBUID&gt;&lt;/Extra&gt;&lt;/Item&gt;&lt;/References&gt;&lt;/Group&gt;&lt;/Citation&gt;_x000a_"/>
    <w:docVar w:name="NE.Ref{64737120-35DC-4BF0-9EC6-2E373E58F61B}" w:val=" ADDIN NE.Ref.{64737120-35DC-4BF0-9EC6-2E373E58F61B}&lt;Citation&gt;&lt;Group&gt;&lt;References&gt;&lt;Item&gt;&lt;ID&gt;2347&lt;/ID&gt;&lt;UID&gt;{158C9B61-2CBD-4AB2-9D4A-744BE3EADC89}&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4541&lt;/_created&gt;&lt;_date&gt;2012-09-14&lt;/_date&gt;&lt;_date_display&gt;2012 Sep 14&lt;/_date_display&gt;&lt;_db_updated&gt;PubMed&lt;/_db_updated&gt;&lt;_doi&gt;10.1016/j.cell.2012.08.020&lt;/_doi&gt;&lt;_impact_factor&gt;  41.584&lt;/_impact_factor&gt;&lt;_isbn&gt;1097-4172 (Electronic); 0092-8674 (Linking)&lt;/_isbn&gt;&lt;_issue&gt;6&lt;/_issue&gt;&lt;_journal&gt;Cell&lt;/_journal&gt;&lt;_language&gt;eng&lt;/_language&gt;&lt;_modified&gt;64564542&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Details&gt;&lt;Extra&gt;&lt;DBUID&gt;{F96A950B-833F-4880-A151-76DA2D6A2879}&lt;/DBUID&gt;&lt;/Extra&gt;&lt;/Item&gt;&lt;/References&gt;&lt;/Group&gt;&lt;/Citation&gt;_x000a_"/>
    <w:docVar w:name="NE.Ref{6AED9C8A-18B2-4997-8723-CFB44EC10ADB}" w:val=" ADDIN NE.Ref.{6AED9C8A-18B2-4997-8723-CFB44EC10ADB}&lt;Citation&gt;&lt;Group&gt;&lt;References&gt;&lt;Item&gt;&lt;ID&gt;2367&lt;/ID&gt;&lt;UID&gt;{FB3EDB11-794E-4DEE-91F0-28185E1A7408}&lt;/UID&gt;&lt;Title&gt;UVicSPACE: Research &amp;amp; Learning Repository&lt;/Title&gt;&lt;Template&gt;Journal Article&lt;/Template&gt;&lt;Star&gt;0&lt;/Star&gt;&lt;Tag&gt;0&lt;/Tag&gt;&lt;Author/&gt;&lt;Year&gt;0&lt;/Year&gt;&lt;Details&gt;&lt;_created&gt;64566240&lt;/_created&gt;&lt;_modified&gt;64566240&lt;/_modified&gt;&lt;/Details&gt;&lt;Extra&gt;&lt;DBUID&gt;{F96A950B-833F-4880-A151-76DA2D6A2879}&lt;/DBUID&gt;&lt;/Extra&gt;&lt;/Item&gt;&lt;/References&gt;&lt;/Group&gt;&lt;/Citation&gt;_x000a_"/>
    <w:docVar w:name="NE.Ref{6DBED1E6-41B3-4DC8-BFDC-A1ABF74B9F4A}" w:val=" ADDIN NE.Ref.{6DBED1E6-41B3-4DC8-BFDC-A1ABF74B9F4A}&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41.584&lt;/_impact_factor&gt;&lt;_isbn&gt;1097-4172 (Electronic); 0092-8674 (Linking)&lt;/_isbn&gt;&lt;_issue&gt;6&lt;/_issue&gt;&lt;_journal&gt;Cell&lt;/_journal&gt;&lt;_language&gt;eng&lt;/_language&gt;&lt;_modified&gt;64562036&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Details&gt;&lt;Extra&gt;&lt;DBUID&gt;{F96A950B-833F-4880-A151-76DA2D6A2879}&lt;/DBUID&gt;&lt;/Extra&gt;&lt;/Item&gt;&lt;/References&gt;&lt;/Group&gt;&lt;/Citation&gt;_x000a_"/>
    <w:docVar w:name="NE.Ref{7192685B-5F30-42E4-B233-125E88DB11F7}" w:val=" ADDIN NE.Ref.{7192685B-5F30-42E4-B233-125E88DB11F7}&lt;Citation&gt;&lt;Group&gt;&lt;References&gt;&lt;Item&gt;&lt;ID&gt;2377&lt;/ID&gt;&lt;UID&gt;{F9D01A35-64A5-45A6-A33F-7FC1DC9D9CFC}&lt;/UID&gt;&lt;Title&gt;Fibrin scaffolds containing ectomesenchymal stem cells enhance behavioral and histological improvement in a rat model of spinal cord injury&lt;/Title&gt;&lt;Template&gt;Journal Article&lt;/Template&gt;&lt;Star&gt;0&lt;/Star&gt;&lt;Tag&gt;0&lt;/Tag&gt;&lt;Author&gt;Liu, J; Chen, Q; Zhang, Z; Zheng, Y; Sun, X; Cao, X; Gong, A; Cui, Y; He, Q; Jiang, P&lt;/Author&gt;&lt;Year&gt;2013&lt;/Year&gt;&lt;Details&gt;&lt;_accession_num&gt;23774080&lt;/_accession_num&gt;&lt;_author_adr&gt;Department of Orthopedics, The Third Affiliated Hospital of Suzhou University, Changzhou, Jiangsu 213003, PR China. jsczljb@yahoo.com.cn&lt;/_author_adr&gt;&lt;_collection_scope&gt;SCI;SCIE&lt;/_collection_scope&gt;&lt;_created&gt;64567397&lt;/_created&gt;&lt;_date&gt;2013-01-20&lt;/_date&gt;&lt;_date_display&gt;2013&lt;/_date_display&gt;&lt;_db_updated&gt;PubMed&lt;/_db_updated&gt;&lt;_doi&gt;10.1159/000351665&lt;/_doi&gt;&lt;_impact_factor&gt;   2.481&lt;/_impact_factor&gt;&lt;_isbn&gt;1422-6421 (Electronic); 1422-6405 (Linking)&lt;/_isbn&gt;&lt;_issue&gt;1&lt;/_issue&gt;&lt;_journal&gt;Cells Tissues Organs&lt;/_journal&gt;&lt;_language&gt;eng&lt;/_language&gt;&lt;_modified&gt;64567397&lt;/_modified&gt;&lt;_ori_publication&gt;Copyright (c) 2013 S. Karger AG, Basel.&lt;/_ori_publication&gt;&lt;_pages&gt;35-46&lt;/_pages&gt;&lt;_subject_headings&gt;Animals; Cell Movement; Cells, Cultured; Female; Fibrin/chemistry; *Mesenchymal Stem Cell Transplantation/methods; Mesenchymal Stem Cells/*cytology/metabolism; Myelin Sheath/ultrastructure; Rats; Rats, Sprague-Dawley; Spinal Cord/*pathology; Spinal Cord Injuries/*pathology/*surgery; Tissue Scaffolds/*chemistry&lt;/_subject_headings&gt;&lt;_tertiary_title&gt;Cells, tissues, organs&lt;/_tertiary_title&gt;&lt;_type_work&gt;Journal Article; Research Support, Non-U.S. Gov&amp;apos;t&lt;/_type_work&gt;&lt;_url&gt;http://www.ncbi.nlm.nih.gov/entrez/query.fcgi?cmd=Retrieve&amp;amp;db=pubmed&amp;amp;dopt=Abstract&amp;amp;list_uids=23774080&amp;amp;query_hl=1&lt;/_url&gt;&lt;_volume&gt;198&lt;/_volume&gt;&lt;/Details&gt;&lt;Extra&gt;&lt;DBUID&gt;{F96A950B-833F-4880-A151-76DA2D6A2879}&lt;/DBUID&gt;&lt;/Extra&gt;&lt;/Item&gt;&lt;/References&gt;&lt;/Group&gt;&lt;/Citation&gt;_x000a_"/>
    <w:docVar w:name="NE.Ref{742DAFCE-38BC-4E15-84B7-6B1708CBEC41}" w:val=" ADDIN NE.Ref.{742DAFCE-38BC-4E15-84B7-6B1708CBEC41}&lt;Citation&gt;&lt;Group&gt;&lt;References&gt;&lt;Item&gt;&lt;ID&gt;2355&lt;/ID&gt;&lt;UID&gt;{44BE6208-0478-4814-938C-45C52FD5C12D}&lt;/UID&gt;&lt;Title&gt;Novel approaches using mesenchymal stem cells for curing peripheral nerve injuries&lt;/Title&gt;&lt;Template&gt;Journal Article&lt;/Template&gt;&lt;Star&gt;0&lt;/Star&gt;&lt;Tag&gt;0&lt;/Tag&gt;&lt;Author&gt;Yousefi, F; Lavi, Arab F; Nikkhah, K; Amiri, H; Mahmoudi, M&lt;/Author&gt;&lt;Year&gt;2019&lt;/Year&gt;&lt;Details&gt;&lt;_accession_num&gt;30735735&lt;/_accession_num&gt;&lt;_author_adr&gt;Immunology Research Center, Mashhad University of Medical Sciences, Mashhad, Iran.; Immunology Research Center, Mashhad University of Medical Sciences, Mashhad, Iran.; Department of Neurology, Faculty of Medicine, Mashhad University of Medical Sciences, Mashhad, Iran.; Neurology Research Center, Kerman University of Medical Sciences, Kerman, Iran; Department of Radiology and Nuclear Medicine, VU University Medical Center, Amsterdam, the Netherlands.; Immunology Research Center, Mashhad University of Medical Sciences, Mashhad, Iran; Department of Immunology, Faculty of Medicine, Mashhad University of Medical Sciences, Mashhad, Iran. Electronic address: MahmoudiM@mums.ac.ir.&lt;/_author_adr&gt;&lt;_collection_scope&gt;SCI;SCIE&lt;/_collection_scope&gt;&lt;_created&gt;64564563&lt;/_created&gt;&lt;_date&gt;2019-03-15&lt;/_date&gt;&lt;_date_display&gt;2019 Mar 15&lt;/_date_display&gt;&lt;_db_updated&gt;PubMed&lt;/_db_updated&gt;&lt;_doi&gt;10.1016/j.lfs.2019.01.052&lt;/_doi&gt;&lt;_impact_factor&gt;   5.037&lt;/_impact_factor&gt;&lt;_isbn&gt;1879-0631 (Electronic); 0024-3205 (Linking)&lt;/_isbn&gt;&lt;_journal&gt;Life Sci&lt;/_journal&gt;&lt;_keywords&gt;Mesenchymal stem cells; Peripheral nerve injuries&lt;/_keywords&gt;&lt;_language&gt;eng&lt;/_language&gt;&lt;_modified&gt;64564563&lt;/_modified&gt;&lt;_ori_publication&gt;Copyright (c) 2019 Elsevier Inc. All rights reserved.&lt;/_ori_publication&gt;&lt;_pages&gt;99-108&lt;/_pages&gt;&lt;_subject_headings&gt;Animals; Humans; Mesenchymal Stem Cell Transplantation/*methods; Mesenchymal Stem Cells/physiology; Nerve Regeneration/physiology; Peripheral Nerve Injuries/*therapy&lt;/_subject_headings&gt;&lt;_tertiary_title&gt;Life sciences&lt;/_tertiary_title&gt;&lt;_type_work&gt;Journal Article; Review&lt;/_type_work&gt;&lt;_url&gt;http://www.ncbi.nlm.nih.gov/entrez/query.fcgi?cmd=Retrieve&amp;amp;db=pubmed&amp;amp;dopt=Abstract&amp;amp;list_uids=30735735&amp;amp;query_hl=1&lt;/_url&gt;&lt;_volume&gt;221&lt;/_volume&gt;&lt;/Details&gt;&lt;Extra&gt;&lt;DBUID&gt;{F96A950B-833F-4880-A151-76DA2D6A2879}&lt;/DBUID&gt;&lt;/Extra&gt;&lt;/Item&gt;&lt;/References&gt;&lt;/Group&gt;&lt;Group&gt;&lt;References&gt;&lt;Item&gt;&lt;ID&gt;2356&lt;/ID&gt;&lt;UID&gt;{916BBC7F-0B2A-45C7-B478-963E8CD6D5A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4564&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4564&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Citation&gt;_x000a_"/>
    <w:docVar w:name="NE.Ref{76460406-65F4-48C0-8047-355B086E3CDC}" w:val=" ADDIN NE.Ref.{76460406-65F4-48C0-8047-355B086E3CDC}&lt;Citation&gt;&lt;Group&gt;&lt;References&gt;&lt;Item&gt;&lt;ID&gt;2378&lt;/ID&gt;&lt;UID&gt;{0AB2A0DB-829A-461B-8910-770258C1E6B6}&lt;/UID&gt;&lt;Title&gt;In vivo neural tissue engineering using adipose-derived mesenchymal stem cells and fibrin matrix&lt;/Title&gt;&lt;Template&gt;Journal Article&lt;/Template&gt;&lt;Star&gt;0&lt;/Star&gt;&lt;Tag&gt;0&lt;/Tag&gt;&lt;Author&gt;Chandrababu, K; Sreelatha, H V; Sudhadevi, T; Anil, A; Arumugam, S; Krishnan, L K&lt;/Author&gt;&lt;Year&gt;2021&lt;/Year&gt;&lt;Details&gt;&lt;_accession_num&gt;34062112&lt;/_accession_num&gt;&lt;_author_adr&gt;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Experimental Pathology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lt;/_author_adr&gt;&lt;_collection_scope&gt;SCIE&lt;/_collection_scope&gt;&lt;_created&gt;64567398&lt;/_created&gt;&lt;_date&gt;2021-06-01&lt;/_date&gt;&lt;_date_display&gt;2021 Jun 1&lt;/_date_display&gt;&lt;_db_updated&gt;PubMed&lt;/_db_updated&gt;&lt;_doi&gt;10.1080/10790268.2021.1930369&lt;/_doi&gt;&lt;_impact_factor&gt;   1.985&lt;/_impact_factor&gt;&lt;_isbn&gt;2045-7723 (Electronic); 1079-0268 (Linking)&lt;/_isbn&gt;&lt;_journal&gt;J Spinal Cord Med&lt;/_journal&gt;&lt;_keywords&gt;Adult stem cells; Fibrin matrix; Progenitor transplantation; Spinal cord injury; Tissue regeneration&lt;/_keywords&gt;&lt;_language&gt;eng&lt;/_language&gt;&lt;_modified&gt;64567398&lt;/_modified&gt;&lt;_pages&gt;1-15&lt;/_pages&gt;&lt;_tertiary_title&gt;The journal of spinal cord medicine&lt;/_tertiary_title&gt;&lt;_type_work&gt;Journal Article&lt;/_type_work&gt;&lt;_url&gt;http://www.ncbi.nlm.nih.gov/entrez/query.fcgi?cmd=Retrieve&amp;amp;db=pubmed&amp;amp;dopt=Abstract&amp;amp;list_uids=34062112&amp;amp;query_hl=1&lt;/_url&gt;&lt;/Details&gt;&lt;Extra&gt;&lt;DBUID&gt;{F96A950B-833F-4880-A151-76DA2D6A2879}&lt;/DBUID&gt;&lt;/Extra&gt;&lt;/Item&gt;&lt;/References&gt;&lt;/Group&gt;&lt;Group&gt;&lt;References&gt;&lt;Item&gt;&lt;ID&gt;2380&lt;/ID&gt;&lt;UID&gt;{06D71E63-C44F-4DFA-80A2-7F9E7119DC85}&lt;/UID&gt;&lt;Title&gt;Motor Recovery after Chronic Spinal Cord Transection in Rats: A Proof-of-Concept  Study Evaluating a Combined Strategy&lt;/Title&gt;&lt;Template&gt;Journal Article&lt;/Template&gt;&lt;Star&gt;0&lt;/Star&gt;&lt;Tag&gt;0&lt;/Tag&gt;&lt;Author&gt;Ibarra, A; Mendieta-Arbesu, E; Suarez-Meade, P; Garcia-Vences, E; Martinon, S; Rodriguez-Barrera, R; Lomeli, J; Flores-Romero, A; Silva-Garcia, R; Buzoianu-Anguiano, V; Borlongan, C V; Frydman, T D&lt;/Author&gt;&lt;Year&gt;2019&lt;/Year&gt;&lt;Details&gt;&lt;_accession_num&gt;30394222&lt;/_accession_num&gt;&lt;_author_adr&gt;Centro de Investigacion en Ciencias de la Salud (CICSA), Universidad Anahuac Mexico Campus Norte, Huixquilucan Estado de Mexico, Mexico.; Centro de Investigacion del Proyecto CAMINA A.C., Ciudad de Mexico, Mexico.; Centro de Investigacion en Ciencias de la Salud (CICSA), Universidad Anahuac Mexico Campus Norte, Huixquilucan Estado de Mexico, Mexico.; Centro de Investigacion en Ciencias de la Salud (CICSA), Universidad Anahuac Mexico Campus Norte, Huixquilucan Estado de Mexico, Mexico.; Centro de Investigacion en Ciencias de la Salud (CICSA), Universidad Anahuac Mexico Campus Norte, Huixquilucan Estado de Mexico, Mexico.; Instituto Nacional de Psiquiatria &amp;quot;Ramon de la Fuente Muniz&amp;quot;, Ciudad de Mexico, Mexico.; Centro de Investigacion en Ciencias de la Salud (CICSA), Universidad Anahuac Mexico Campus Norte, Huixquilucan Estado de Mexico, Mexico.; Instituto Politecnico Nacional, Escuela Superior de Medicina, Ciudad de Mexico, Mexico.; Centro de Investigacion en Ciencias de la Salud (CICSA), Universidad Anahuac Mexico Campus Norte, Huixquilucan Estado de Mexico, Mexico.; Hospital de Pediatria, CMN Siglo XXI, Ciudad de Mexico, Mexico.; UIMEN, CMN Siglo XXI, Ciudad de Mexico, Mexico.; Center of Excellence for Aging and Brain Repair, Department of Neurosurgery and Brain Repair, University of South Florida Morsani College of Medicine, Tampa, FL  33612, United States.; Centro de Investigacion en Ciencias de la Salud (CICSA), Universidad Anahuac Mexico Campus Norte, Huixquilucan Estado de Mexico, Mexico.&lt;/_author_adr&gt;&lt;_created&gt;64567399&lt;/_created&gt;&lt;_date&gt;2019-01-20&lt;/_date&gt;&lt;_date_display&gt;2019&lt;/_date_display&gt;&lt;_db_updated&gt;PubMed&lt;/_db_updated&gt;&lt;_doi&gt;10.2174/1871527317666181105101756&lt;/_doi&gt;&lt;_impact_factor&gt;   4.388&lt;/_impact_factor&gt;&lt;_isbn&gt;1996-3181 (Electronic); 1871-5273 (Linking)&lt;/_isbn&gt;&lt;_issue&gt;1&lt;/_issue&gt;&lt;_journal&gt;CNS Neurol Disord Drug Targets&lt;/_journal&gt;&lt;_keywords&gt;*Evoked potentials; *Fibrin glue; *GAP43; *mesenchymal stem cells; *neural regeneration; *neural-derived peptides; *protective autoimmunity; *scar removal; *serotonin.&lt;/_keywords&gt;&lt;_language&gt;eng&lt;/_language&gt;&lt;_modified&gt;64567400&lt;/_modified&gt;&lt;_ori_publication&gt;Copyright(c) Bentham Science Publishers; For any queries, please email at_x000d__x000a_      epub@benthamscience.net.&lt;/_ori_publication&gt;&lt;_pages&gt;52-62&lt;/_pages&gt;&lt;_subject_headings&gt;2,2&amp;apos;-Dipyridyl/therapeutic use; Animals; Cicatrix/*surgery; Combined Modality Therapy/*methods; Evoked Potentials/physiology; Female; Freund&amp;apos;s Adjuvant/therapeutic use; Gene Expression/drug effects; *Mesenchymal Stem Cell Transplantation; Motor Activity/drug effects; Nerve Regeneration/drug effects; Rats; Recovery of Function/*drug effects/*immunology; *Spinal Cord Injuries/drug therapy/physiopathology/surgery/therapy; Tryptophan/analogs &amp;amp; derivatives/therapeutic use&lt;/_subject_headings&gt;&lt;_tertiary_title&gt;CNS &amp;amp; neurological disorders drug targets&lt;/_tertiary_title&gt;&lt;_type_work&gt;Journal Article; Research Support, Non-U.S. Gov&amp;apos;t&lt;/_type_work&gt;&lt;_url&gt;http://www.ncbi.nlm.nih.gov/entrez/query.fcgi?cmd=Retrieve&amp;amp;db=pubmed&amp;amp;dopt=Abstract&amp;amp;list_uids=30394222&amp;amp;query_hl=1&lt;/_url&gt;&lt;_volume&gt;18&lt;/_volume&gt;&lt;/Details&gt;&lt;Extra&gt;&lt;DBUID&gt;{F96A950B-833F-4880-A151-76DA2D6A2879}&lt;/DBUID&gt;&lt;/Extra&gt;&lt;/Item&gt;&lt;/References&gt;&lt;/Group&gt;&lt;Group&gt;&lt;References&gt;&lt;Item&gt;&lt;ID&gt;2381&lt;/ID&gt;&lt;UID&gt;{568A5C41-8BB7-4B79-AD0E-DB2E13F56E95}&lt;/UID&gt;&lt;Title&gt;Use of a Combination Strategy to Improve Morphological and Functional Recovery in Rats With Chronic Spinal Cord Injury&lt;/Title&gt;&lt;Template&gt;Journal Article&lt;/Template&gt;&lt;Star&gt;0&lt;/Star&gt;&lt;Tag&gt;0&lt;/Tag&gt;&lt;Author&gt;Rodriguez-Barrera, R; Flores-Romero, A; Buzoianu-Anguiano, V; Garcia, E; Soria-Zavala, K; Incontri-Abraham, D; Garibay-Lopez, M; Juarez-Vignon, Whaley JJ; Ibarra, A&lt;/Author&gt;&lt;Year&gt;2020&lt;/Year&gt;&lt;Details&gt;&lt;_accession_num&gt;32300328&lt;/_accession_num&gt;&lt;_author_adr&gt;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UIMEN, CMN Siglo XXI,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Proyecto CAMINA A.C., Mexico City, Mexico.&lt;/_author_adr&gt;&lt;_collection_scope&gt;SCIE&lt;/_collection_scope&gt;&lt;_created&gt;64567400&lt;/_created&gt;&lt;_date&gt;2020-01-20&lt;/_date&gt;&lt;_date_display&gt;2020&lt;/_date_display&gt;&lt;_db_updated&gt;PubMed&lt;/_db_updated&gt;&lt;_doi&gt;10.3389/fneur.2020.00189&lt;/_doi&gt;&lt;_impact_factor&gt;   4.003&lt;/_impact_factor&gt;&lt;_isbn&gt;1664-2295 (Print); 1664-2295 (Linking)&lt;/_isbn&gt;&lt;_journal&gt;Front Neurol&lt;/_journal&gt;&lt;_keywords&gt;A91 peptide; Fibrin tissue adhesive; Immunomodulation; MSC; SCI&lt;/_keywords&gt;&lt;_language&gt;eng&lt;/_language&gt;&lt;_modified&gt;64567400&lt;/_modified&gt;&lt;_ori_publication&gt;Copyright (c) 2020 Rodriguez-Barrera, Flores-Romero, Buzoianu-Anguiano, Garcia,_x000d__x000a_      Soria-Zavala, Incontri-Abraham, Garibay-Lopez, Juarez-Vignon Whaley and Ibarra.&lt;/_ori_publication&gt;&lt;_pages&gt;189&lt;/_pages&gt;&lt;_tertiary_title&gt;Frontiers in neurology&lt;/_tertiary_title&gt;&lt;_type_work&gt;Journal Article&lt;/_type_work&gt;&lt;_url&gt;http://www.ncbi.nlm.nih.gov/entrez/query.fcgi?cmd=Retrieve&amp;amp;db=pubmed&amp;amp;dopt=Abstract&amp;amp;list_uids=32300328&amp;amp;query_hl=1&lt;/_url&gt;&lt;_volume&gt;11&lt;/_volume&gt;&lt;/Details&gt;&lt;Extra&gt;&lt;DBUID&gt;{F96A950B-833F-4880-A151-76DA2D6A2879}&lt;/DBUID&gt;&lt;/Extra&gt;&lt;/Item&gt;&lt;/References&gt;&lt;/Group&gt;&lt;/Citation&gt;_x000a_"/>
    <w:docVar w:name="NE.Ref{775DEF41-DAE0-46B8-BE51-813CCD93D2BA}" w:val=" ADDIN NE.Ref.{775DEF41-DAE0-46B8-BE51-813CCD93D2BA}&lt;Citation&gt;&lt;Group&gt;&lt;References&gt;&lt;Item&gt;&lt;ID&gt;2384&lt;/ID&gt;&lt;UID&gt;{7A362285-73C3-4614-A3C0-117D5131EEB7}&lt;/UID&gt;&lt;Title&gt;Optimization of trophic support for neural stem cell grafts in sites of spinal cord injury&lt;/Title&gt;&lt;Template&gt;Journal Article&lt;/Template&gt;&lt;Star&gt;0&lt;/Star&gt;&lt;Tag&gt;0&lt;/Tag&gt;&lt;Author&gt;Robinson, J; Lu, P&lt;/Author&gt;&lt;Year&gt;2017&lt;/Year&gt;&lt;Details&gt;&lt;_accession_num&gt;28189728&lt;/_accession_num&gt;&lt;_author_adr&gt;Dept. of Neurosciences, University of California, San Diego, La Jolla, CA, USA.; Dept. of Neurosciences, University of California, San Diego, La Jolla, CA, USA; Veterans Administration San Diego Healthcare System, San Diego, CA, USA. Electronic address: plu@ucsd.edu.&lt;/_author_adr&gt;&lt;_collection_scope&gt;SCI;SCIE&lt;/_collection_scope&gt;&lt;_created&gt;64567405&lt;/_created&gt;&lt;_date&gt;2017-05-01&lt;/_date&gt;&lt;_date_display&gt;2017 May&lt;/_date_display&gt;&lt;_db_updated&gt;PubMed&lt;/_db_updated&gt;&lt;_doi&gt;10.1016/j.expneurol.2017.02.007&lt;/_doi&gt;&lt;_impact_factor&gt;   5.330&lt;/_impact_factor&gt;&lt;_isbn&gt;1090-2430 (Electronic); 0014-4886 (Linking)&lt;/_isbn&gt;&lt;_journal&gt;Exp Neurol&lt;/_journal&gt;&lt;_language&gt;eng&lt;/_language&gt;&lt;_modified&gt;64567406&lt;/_modified&gt;&lt;_ori_publication&gt;Published by Elsevier Inc.&lt;/_ori_publication&gt;&lt;_pages&gt;87-97&lt;/_pages&gt;&lt;_subject_headings&gt;Analysis of Variance; Animals; Axons/drug effects; Cell Differentiation/drug effects; Disease Models, Animal; Drug Combinations; Embryo, Mammalian; Female; Fibrin/therapeutic use; Green Fluorescent Proteins/genetics/metabolism; Intercellular Signaling Peptides and Proteins/pharmacology/*therapeutic use; Mice, Transgenic; Nerve Tissue Proteins/metabolism; Neural Stem Cells/drug effects/*physiology/transplantation; Rats; Rats, Inbred F344; Spinal Cord Injuries/*drug therapy/*surgery; *Stem Cell Transplantation&lt;/_subject_headings&gt;&lt;_tertiary_title&gt;Experimental neurology&lt;/_tertiary_title&gt;&lt;_type_work&gt;Journal Article; Research Support, N.I.H., Extramural; Research Support, U.S. Gov&amp;apos;t, Non-P.H.S.&lt;/_type_work&gt;&lt;_url&gt;http://www.ncbi.nlm.nih.gov/entrez/query.fcgi?cmd=Retrieve&amp;amp;db=pubmed&amp;amp;dopt=Abstract&amp;amp;list_uids=28189728&amp;amp;query_hl=1&lt;/_url&gt;&lt;_volume&gt;291&lt;/_volume&gt;&lt;/Details&gt;&lt;Extra&gt;&lt;DBUID&gt;{F96A950B-833F-4880-A151-76DA2D6A2879}&lt;/DBUID&gt;&lt;/Extra&gt;&lt;/Item&gt;&lt;/References&gt;&lt;/Group&gt;&lt;/Citation&gt;_x000a_"/>
    <w:docVar w:name="NE.Ref{81753DBE-217D-442C-B5F9-76E88EF7CCD0}" w:val=" ADDIN NE.Ref.{81753DBE-217D-442C-B5F9-76E88EF7CCD0}&lt;Citation&gt;&lt;Group&gt;&lt;References&gt;&lt;Item&gt;&lt;ID&gt;2331&lt;/ID&gt;&lt;UID&gt;{E1602D84-10C9-45C8-BA77-549802127752}&lt;/UID&gt;&lt;Title&gt;Review of transplantation of neural stem/progenitor cells for spinal cord injury&lt;/Title&gt;&lt;Template&gt;Journal Article&lt;/Template&gt;&lt;Star&gt;0&lt;/Star&gt;&lt;Tag&gt;0&lt;/Tag&gt;&lt;Author&gt;Mothe, A J; Tator, C H&lt;/Author&gt;&lt;Year&gt;2013&lt;/Year&gt;&lt;Details&gt;&lt;_accession_num&gt;23928260&lt;/_accession_num&gt;&lt;_author_adr&gt;Krembil Neuroscience Centre, Toronto Western Research Institute and Toronto Western Hospital, University Health Network and University of Toronto, 399 Bathurst Street, Toronto, ON, Canada M5T 2S8. Electronic address: amothe@uhnres.utoronto.ca.&lt;/_author_adr&gt;&lt;_collection_scope&gt;SCI;SCIE&lt;/_collection_scope&gt;&lt;_created&gt;64562026&lt;/_created&gt;&lt;_date&gt;2013-11-01&lt;/_date&gt;&lt;_date_display&gt;2013 Nov&lt;/_date_display&gt;&lt;_db_updated&gt;PubMed&lt;/_db_updated&gt;&lt;_doi&gt;10.1016/j.ijdevneu.2013.07.004&lt;/_doi&gt;&lt;_impact_factor&gt;   2.457&lt;/_impact_factor&gt;&lt;_isbn&gt;1873-474X (Electronic); 0736-5748 (Linking)&lt;/_isbn&gt;&lt;_issue&gt;7&lt;/_issue&gt;&lt;_journal&gt;Int J Dev Neurosci&lt;/_journal&gt;&lt;_keywords&gt;Neural stem cells; Spinal cord injury; Transplantation&lt;/_keywords&gt;&lt;_language&gt;eng&lt;/_language&gt;&lt;_modified&gt;64562026&lt;/_modified&gt;&lt;_ori_publication&gt;Copyright (c) 2013 ISDN. Published by Elsevier Ltd. All rights reserved.&lt;/_ori_publication&gt;&lt;_pages&gt;701-13&lt;/_pages&gt;&lt;_subject_headings&gt;Animals; Cell Differentiation/*physiology; Humans; Neural Stem Cells/*physiology/*transplantation; Spinal Cord Injuries/*surgery&lt;/_subject_headings&gt;&lt;_tertiary_title&gt;International journal of developmental neuroscience : the official journal of the_x000d__x000a_      International Society for Developmental Neuroscience&lt;/_tertiary_title&gt;&lt;_type_work&gt;Journal Article; Research Support, Non-U.S. Gov&amp;apos;t; Review&lt;/_type_work&gt;&lt;_url&gt;http://www.ncbi.nlm.nih.gov/entrez/query.fcgi?cmd=Retrieve&amp;amp;db=pubmed&amp;amp;dopt=Abstract&amp;amp;list_uids=23928260&amp;amp;query_hl=1&lt;/_url&gt;&lt;_volume&gt;31&lt;/_volume&gt;&lt;/Details&gt;&lt;Extra&gt;&lt;DBUID&gt;{F96A950B-833F-4880-A151-76DA2D6A2879}&lt;/DBUID&gt;&lt;/Extra&gt;&lt;/Item&gt;&lt;/References&gt;&lt;/Group&gt;&lt;/Citation&gt;_x000a_"/>
    <w:docVar w:name="NE.Ref{834A6DBB-0D38-4A48-A011-2FBF3F311DBB}" w:val=" ADDIN NE.Ref.{834A6DBB-0D38-4A48-A011-2FBF3F311DBB}&lt;Citation&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4551&lt;/_accessed&gt;&lt;_collection_scope&gt;SCIE&lt;/_collection_scope&gt;&lt;_created&gt;64564551&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Group&gt;&lt;References&gt;&lt;Item&gt;&lt;ID&gt;2370&lt;/ID&gt;&lt;UID&gt;{060FB2A2-5C04-48E1-991C-B411FD0C021C}&lt;/UID&gt;&lt;Title&gt;Treatment of spinal cord injury: A review of engineering using neural and mesenchymal stem cells&lt;/Title&gt;&lt;Template&gt;Journal Article&lt;/Template&gt;&lt;Star&gt;0&lt;/Star&gt;&lt;Tag&gt;0&lt;/Tag&gt;&lt;Author&gt;Mortazavi, Martin M; Harmon, Olivia A; Adeeb, Nimer; Deep, Aman; Tubbs, R Shane&lt;/Author&gt;&lt;Year&gt;2015&lt;/Year&gt;&lt;Details&gt;&lt;_accessed&gt;64567386&lt;/_accessed&gt;&lt;_collection_scope&gt;SCI;SCIE&lt;/_collection_scope&gt;&lt;_created&gt;64567386&lt;/_created&gt;&lt;_db_updated&gt;CrossRef&lt;/_db_updated&gt;&lt;_doi&gt;10.1002/ca.22443&lt;/_doi&gt;&lt;_impact_factor&gt;   2.409&lt;/_impact_factor&gt;&lt;_issue&gt;1&lt;/_issue&gt;&lt;_journal&gt;Clinical Anatomy&lt;/_journal&gt;&lt;_modified&gt;64591896&lt;/_modified&gt;&lt;_pages&gt;37-44&lt;/_pages&gt;&lt;_tertiary_title&gt;Clin. Anat.&lt;/_tertiary_title&gt;&lt;_url&gt;https://onlinelibrary.wiley.com/doi/10.1002/ca.22443_x000d__x000a_http://onlinelibrary.wiley.com/wol1/doi/10.1002/ca.22443/fullpdf&lt;/_url&gt;&lt;_volume&gt;28&lt;/_volume&gt;&lt;_social_category&gt;医学(3)&lt;/_social_category&gt;&lt;/Details&gt;&lt;Extra&gt;&lt;DBUID&gt;{F96A950B-833F-4880-A151-76DA2D6A2879}&lt;/DBUID&gt;&lt;/Extra&gt;&lt;/Item&gt;&lt;/References&gt;&lt;/Group&gt;&lt;/Citation&gt;_x000a_"/>
    <w:docVar w:name="NE.Ref{884A5A53-9706-40D4-BFFE-DC5C8CDDEB2F}" w:val=" ADDIN NE.Ref.{884A5A53-9706-40D4-BFFE-DC5C8CDDEB2F}&lt;Citation&gt;&lt;Group&gt;&lt;References&gt;&lt;Item&gt;&lt;ID&gt;2330&lt;/ID&gt;&lt;UID&gt;{274119E3-B239-415A-88D7-F2FB6F7948FF}&lt;/UID&gt;&lt;Title&gt;Cell-based and stem-cell-based treatments for spinal cord injury: evidence from clinical trials&lt;/Title&gt;&lt;Template&gt;Journal Article&lt;/Template&gt;&lt;Star&gt;0&lt;/Star&gt;&lt;Tag&gt;0&lt;/Tag&gt;&lt;Author&gt;Zipser, C M; Cragg, J J; Guest, J D; Fehlings, M G; Jutzeler, C R; Anderson, A J; Curt, A&lt;/Author&gt;&lt;Year&gt;2022&lt;/Year&gt;&lt;Details&gt;&lt;_accession_num&gt;35569486&lt;/_accession_num&gt;&lt;_author_adr&gt;Spinal Cord Injury Center, Balgrist University Hospital, University of Zurich, Zurich, Switzerland.; Faculty of Pharmaceutical Sciences, University of British Columbia, Vancouver, BC, Canada; International Collaboration on Repair Discoveries (ICORD), Vancouver, BC, Canada.; The Miami Project to Cure Paralysis, University of Miami Miller School of Medicine, Miami, FL, USA.; Division of Neurosurgery and Spinal Program, Department of Surgery, University of Toronto, Toronto, ON, Canada.; Department of Health Sciences and Technologies, ETH Zurich, Basel, Switzerland.; Department of Physical Medicine and Sue &amp;amp; Bill Gross Stem Cell Research Center, University of California, Irvine, CA, USA.; Spinal Cord Injury Center, Balgrist University Hospital, University of Zurich, Zurich, Switzerland. Electronic address: armin.curt@balgrist.ch.&lt;/_author_adr&gt;&lt;_collection_scope&gt;SCIE&lt;/_collection_scope&gt;&lt;_created&gt;64562023&lt;/_created&gt;&lt;_date&gt;2022-07-01&lt;/_date&gt;&lt;_date_display&gt;2022 Jul&lt;/_date_display&gt;&lt;_db_updated&gt;PubMed&lt;/_db_updated&gt;&lt;_doi&gt;10.1016/S1474-4422(21)00464-6&lt;/_doi&gt;&lt;_impact_factor&gt;  44.182&lt;/_impact_factor&gt;&lt;_isbn&gt;1474-4465 (Electronic); 1474-4422 (Linking)&lt;/_isbn&gt;&lt;_issue&gt;7&lt;/_issue&gt;&lt;_journal&gt;Lancet Neurol&lt;/_journal&gt;&lt;_language&gt;eng&lt;/_language&gt;&lt;_modified&gt;64562023&lt;/_modified&gt;&lt;_ori_publication&gt;Copyright (c) 2022 Elsevier Ltd. All rights reserved.&lt;/_ori_publication&gt;&lt;_pages&gt;659-670&lt;/_pages&gt;&lt;_subject_headings&gt;Humans; *Neurological Rehabilitation; Neurons/pathology; Recovery of Function/physiology; Spinal Cord/pathology; *Spinal Cord Injuries/therapy&lt;/_subject_headings&gt;&lt;_tertiary_title&gt;The Lancet. Neurology&lt;/_tertiary_title&gt;&lt;_type_work&gt;Journal Article; Review&lt;/_type_work&gt;&lt;_url&gt;http://www.ncbi.nlm.nih.gov/entrez/query.fcgi?cmd=Retrieve&amp;amp;db=pubmed&amp;amp;dopt=Abstract&amp;amp;list_uids=35569486&amp;amp;query_hl=1&lt;/_url&gt;&lt;_volume&gt;21&lt;/_volume&gt;&lt;/Details&gt;&lt;Extra&gt;&lt;DBUID&gt;{F96A950B-833F-4880-A151-76DA2D6A2879}&lt;/DBUID&gt;&lt;/Extra&gt;&lt;/Item&gt;&lt;/References&gt;&lt;/Group&gt;&lt;/Citation&gt;_x000a_"/>
    <w:docVar w:name="NE.Ref{8BD03B43-F9A1-4D43-A090-5802DCE6E3F0}" w:val=" ADDIN NE.Ref.{8BD03B43-F9A1-4D43-A090-5802DCE6E3F0}&lt;Citation&gt;&lt;Group&gt;&lt;References&gt;&lt;Item&gt;&lt;ID&gt;2342&lt;/ID&gt;&lt;UID&gt;{084F03D3-8390-4049-ABD7-C0031D6DA87A}&lt;/UID&gt;&lt;Title&gt;Fibrin-Based Biomaterial Applications in Tissue Engineering and Regenerative Medicine&lt;/Title&gt;&lt;Template&gt;Journal Article&lt;/Template&gt;&lt;Star&gt;0&lt;/Star&gt;&lt;Tag&gt;0&lt;/Tag&gt;&lt;Author&gt;Park, C H; Woo, K M&lt;/Author&gt;&lt;Year&gt;2018&lt;/Year&gt;&lt;Details&gt;&lt;_accession_num&gt;30471038&lt;/_accession_num&gt;&lt;_author_adr&gt;Department of Dental Biomaterials, School of Dentistry, Kyungpook National University, Daegu, South Korea.; Department of Pharmacology &amp;amp; Dental Therapeutics, Dental Research Institute and BK21 Program, School of Dentistry, Seoul National University, Seoul, South Korea. kmwoo@snu.ac.kr.&lt;/_author_adr&gt;&lt;_collection_scope&gt;SCIE&lt;/_collection_scope&gt;&lt;_created&gt;64564533&lt;/_created&gt;&lt;_date&gt;2018-01-20&lt;/_date&gt;&lt;_date_display&gt;2018&lt;/_date_display&gt;&lt;_db_updated&gt;PubMed&lt;/_db_updated&gt;&lt;_doi&gt;10.1007/978-981-13-0445-3_16&lt;/_doi&gt;&lt;_impact_factor&gt;   2.622&lt;/_impact_factor&gt;&lt;_isbn&gt;0065-2598 (Print); 0065-2598 (Linking)&lt;/_isbn&gt;&lt;_journal&gt;Adv Exp Med Biol&lt;/_journal&gt;&lt;_keywords&gt;Biopolymeric mateirals; Fibrin; Tissue engineering&lt;/_keywords&gt;&lt;_language&gt;eng&lt;/_language&gt;&lt;_modified&gt;64564533&lt;/_modified&gt;&lt;_pages&gt;253-261&lt;/_pages&gt;&lt;_subject_headings&gt;Biocompatible Materials/*chemistry; Fibrin/*chemistry; Fibrinogen; Humans; *Regenerative Medicine; *Tissue Engineering&lt;/_subject_headings&gt;&lt;_tertiary_title&gt;Advances in experimental medicine and biology&lt;/_tertiary_title&gt;&lt;_type_work&gt;Journal Article; Review&lt;/_type_work&gt;&lt;_url&gt;http://www.ncbi.nlm.nih.gov/entrez/query.fcgi?cmd=Retrieve&amp;amp;db=pubmed&amp;amp;dopt=Abstract&amp;amp;list_uids=30471038&amp;amp;query_hl=1&lt;/_url&gt;&lt;_volume&gt;1064&lt;/_volume&gt;&lt;/Details&gt;&lt;Extra&gt;&lt;DBUID&gt;{F96A950B-833F-4880-A151-76DA2D6A2879}&lt;/DBUID&gt;&lt;/Extra&gt;&lt;/Item&gt;&lt;/References&gt;&lt;/Group&gt;&lt;/Citation&gt;_x000a_"/>
    <w:docVar w:name="NE.Ref{8C2601ED-6B61-4CA5-B678-31D20E9B9196}" w:val=" ADDIN NE.Ref.{8C2601ED-6B61-4CA5-B678-31D20E9B9196}&lt;Citation&gt;&lt;Group&gt;&lt;References&gt;&lt;Item&gt;&lt;ID&gt;2335&lt;/ID&gt;&lt;UID&gt;{2F93DC4D-E017-4569-8A01-EDC124BEC38C}&lt;/UID&gt;&lt;Title&gt;Nanomechanics of Blood Clot and Thrombus Formation&lt;/Title&gt;&lt;Template&gt;Journal Article&lt;/Template&gt;&lt;Star&gt;0&lt;/Star&gt;&lt;Tag&gt;0&lt;/Tag&gt;&lt;Author&gt;Domingues, M M; Carvalho, F A; Santos, N C&lt;/Author&gt;&lt;Year&gt;2022&lt;/Year&gt;&lt;Details&gt;&lt;_accession_num&gt;34990221&lt;/_accession_num&gt;&lt;_author_adr&gt;Instituto de Medicina Molecular, Faculdade de Medicina, Universidade de Lisboa, Lisbon, Portugal; email: nsantos@fm.ul.pt.; Instituto de Medicina Molecular, Faculdade de Medicina, Universidade de Lisboa, Lisbon, Portugal; email: nsantos@fm.ul.pt.; Instituto de Medicina Molecular, Faculdade de Medicina, Universidade de Lisboa, Lisbon, Portugal; email: nsantos@fm.ul.pt.&lt;/_author_adr&gt;&lt;_collection_scope&gt;SCI;SCIE&lt;/_collection_scope&gt;&lt;_created&gt;64562032&lt;/_created&gt;&lt;_date&gt;2022-05-09&lt;/_date&gt;&lt;_date_display&gt;2022 May 9&lt;/_date_display&gt;&lt;_db_updated&gt;PubMed&lt;/_db_updated&gt;&lt;_doi&gt;10.1146/annurev-biophys-111821-072110&lt;/_doi&gt;&lt;_impact_factor&gt;  12.981&lt;/_impact_factor&gt;&lt;_isbn&gt;1936-1238 (Electronic); 1936-122X (Linking)&lt;/_isbn&gt;&lt;_journal&gt;Annu Rev Biophys&lt;/_journal&gt;&lt;_keywords&gt;*cardiovascular diseases; *clot mechanics; *erythrocyte; *fibrin fiber; *platelet; *red blood cell; *thrombosis&lt;/_keywords&gt;&lt;_language&gt;eng&lt;/_language&gt;&lt;_modified&gt;64562032&lt;/_modified&gt;&lt;_pages&gt;201-221&lt;/_pages&gt;&lt;_subject_headings&gt;Fibrin; Fibrinogen; Humans; *Thrombosis&lt;/_subject_headings&gt;&lt;_tertiary_title&gt;Annual review of biophysics&lt;/_tertiary_title&gt;&lt;_type_work&gt;Journal Article; Review; Research Support, Non-U.S. Gov&amp;apos;t&lt;/_type_work&gt;&lt;_url&gt;http://www.ncbi.nlm.nih.gov/entrez/query.fcgi?cmd=Retrieve&amp;amp;db=pubmed&amp;amp;dopt=Abstract&amp;amp;list_uids=34990221&amp;amp;query_hl=1&lt;/_url&gt;&lt;_volume&gt;51&lt;/_volume&gt;&lt;/Details&gt;&lt;Extra&gt;&lt;DBUID&gt;{F96A950B-833F-4880-A151-76DA2D6A2879}&lt;/DBUID&gt;&lt;/Extra&gt;&lt;/Item&gt;&lt;/References&gt;&lt;/Group&gt;&lt;/Citation&gt;_x000a_"/>
    <w:docVar w:name="NE.Ref{8F39B4EC-2028-457A-84BC-485E8C149ACE}" w:val=" ADDIN NE.Ref.{8F39B4EC-2028-457A-84BC-485E8C149ACE}&lt;Citation&gt;&lt;Group&gt;&lt;References&gt;&lt;Item&gt;&lt;ID&gt;2365&lt;/ID&gt;&lt;UID&gt;{56210BD9-DDDD-4C44-AE0E-414E5A96B78B}&lt;/UID&gt;&lt;Title&gt;Induced Pluripotent Stem Cell Lines Derived from Human Somatic Cells&lt;/Title&gt;&lt;Template&gt;Journal Article&lt;/Template&gt;&lt;Star&gt;0&lt;/Star&gt;&lt;Tag&gt;0&lt;/Tag&gt;&lt;Author&gt;Yu, Junying; Vodyanik, Maxim A; Smuga-Otto, Kim; Antosiewicz-Bourget, Jessica; Frane, Jennifer L; Tian, Shulan; Nie, Jeff; Jonsdottir, Gudrun A; Ruotti, Victor; Stewart, Ron; Slukvin, Igor I; Thomson, James A&lt;/Author&gt;&lt;Year&gt;2007&lt;/Year&gt;&lt;Details&gt;&lt;_accessed&gt;64566239&lt;/_accessed&gt;&lt;_collection_scope&gt;SCI;SCIE&lt;/_collection_scope&gt;&lt;_created&gt;64566239&lt;/_created&gt;&lt;_date&gt;56786400&lt;/_date&gt;&lt;_db_updated&gt;CrossRef&lt;/_db_updated&gt;&lt;_doi&gt;10.1126/science.1151526&lt;/_doi&gt;&lt;_impact_factor&gt;  47.728&lt;/_impact_factor&gt;&lt;_isbn&gt;0036-8075&lt;/_isbn&gt;&lt;_issue&gt;5858&lt;/_issue&gt;&lt;_journal&gt;Science&lt;/_journal&gt;&lt;_modified&gt;64566239&lt;/_modified&gt;&lt;_pages&gt;1917-1920&lt;/_pages&gt;&lt;_tertiary_title&gt;Science&lt;/_tertiary_title&gt;&lt;_url&gt;https://www.science.org/doi/10.1126/science.1151526_x000d__x000a_https://syndication.highwire.org/content/doi/10.1126/science.1151526&lt;/_url&gt;&lt;_volume&gt;318&lt;/_volume&gt;&lt;/Details&gt;&lt;Extra&gt;&lt;DBUID&gt;{F96A950B-833F-4880-A151-76DA2D6A2879}&lt;/DBUID&gt;&lt;/Extra&gt;&lt;/Item&gt;&lt;/References&gt;&lt;/Group&gt;&lt;Group&gt;&lt;References&gt;&lt;Item&gt;&lt;ID&gt;2366&lt;/ID&gt;&lt;UID&gt;{1334BB40-9924-4A69-BDDC-890B71254E32}&lt;/UID&gt;&lt;Title&gt;Induction of Pluripotent Stem Cells from Adult Human Fibroblasts by Defined Factors&lt;/Title&gt;&lt;Template&gt;Journal Article&lt;/Template&gt;&lt;Star&gt;0&lt;/Star&gt;&lt;Tag&gt;0&lt;/Tag&gt;&lt;Author&gt;Takahashi, Kazutoshi; Tanabe, Koji; Ohnuki, Mari; Narita, Megumi; Ichisaka, Tomoko; Tomoda, Kiichiro; Yamanaka, Shinya&lt;/Author&gt;&lt;Year&gt;2007&lt;/Year&gt;&lt;Details&gt;&lt;_accessed&gt;64566239&lt;/_accessed&gt;&lt;_alternate_title&gt;Cell&lt;/_alternate_title&gt;&lt;_collection_scope&gt;SCI;SCIE&lt;/_collection_scope&gt;&lt;_created&gt;64566239&lt;/_created&gt;&lt;_date&gt;56276640&lt;/_date&gt;&lt;_date_display&gt;2007&lt;/_date_display&gt;&lt;_db_updated&gt;ScienceDirect&lt;/_db_updated&gt;&lt;_doi&gt;https://doi.org/10.1016/j.cell.2007.11.019&lt;/_doi&gt;&lt;_impact_factor&gt;  41.584&lt;/_impact_factor&gt;&lt;_isbn&gt;0092-8674&lt;/_isbn&gt;&lt;_issue&gt;5&lt;/_issue&gt;&lt;_journal&gt;Cell&lt;/_journal&gt;&lt;_modified&gt;64566239&lt;/_modified&gt;&lt;_pages&gt;861-872&lt;/_pages&gt;&lt;_url&gt;https://www.sciencedirect.com/science/article/pii/S0092867407014717&lt;/_url&gt;&lt;_volume&gt;131&lt;/_volume&gt;&lt;/Details&gt;&lt;Extra&gt;&lt;DBUID&gt;{F96A950B-833F-4880-A151-76DA2D6A2879}&lt;/DBUID&gt;&lt;/Extra&gt;&lt;/Item&gt;&lt;/References&gt;&lt;/Group&gt;&lt;/Citation&gt;_x000a_"/>
    <w:docVar w:name="NE.Ref{93E1BC24-082C-4ACA-84F2-73CE5518E220}" w:val=" ADDIN NE.Ref.{93E1BC24-082C-4ACA-84F2-73CE5518E220}&lt;Citation&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doi&gt;10.3390/ijms23147545&lt;/_doi&gt;&lt;_created&gt;64564551&lt;/_created&gt;&lt;_modified&gt;64564551&lt;/_modified&gt;&lt;_url&gt;https://www.mdpi.com/1422-0067/23/14/7545_x000d__x000a_https://www.mdpi.com/1422-0067/23/14/7545/pdf&lt;/_url&gt;&lt;_journal&gt;International Journal of Molecular Sciences&lt;/_journal&gt;&lt;_volume&gt;23&lt;/_volume&gt;&lt;_issue&gt;14&lt;/_issue&gt;&lt;_pages&gt;7545&lt;/_pages&gt;&lt;_tertiary_title&gt;IJMS&lt;/_tertiary_title&gt;&lt;_date&gt;64435680&lt;/_date&gt;&lt;_isbn&gt;1422-0067&lt;/_isbn&gt;&lt;_accessed&gt;64564551&lt;/_accessed&gt;&lt;_db_updated&gt;CrossRef&lt;/_db_updated&gt;&lt;_impact_factor&gt;   5.924&lt;/_impact_factor&gt;&lt;_collection_scope&gt;SCIE&lt;/_collection_scope&gt;&lt;/Details&gt;&lt;Extra&gt;&lt;DBUID&gt;{F96A950B-833F-4880-A151-76DA2D6A2879}&lt;/DBUID&gt;&lt;/Extra&gt;&lt;/Item&gt;&lt;/References&gt;&lt;/Group&gt;&lt;/Citation&gt;_x000a_"/>
    <w:docVar w:name="NE.Ref{9BCD8084-26B5-4BB4-8993-D3DAF5B81C52}" w:val=" ADDIN NE.Ref.{9BCD8084-26B5-4BB4-8993-D3DAF5B81C52}&lt;Citation&gt;&lt;Group&gt;&lt;References&gt;&lt;Item&gt;&lt;ID&gt;2343&lt;/ID&gt;&lt;UID&gt;{5CA3D83E-C648-4A09-B166-50361945D9B9}&lt;/UID&gt;&lt;Title&gt;Application of fibrin-based hydrogels for nerve protection and regeneration after spinal cord injury&lt;/Title&gt;&lt;Template&gt;Journal Article&lt;/Template&gt;&lt;Star&gt;0&lt;/Star&gt;&lt;Tag&gt;0&lt;/Tag&gt;&lt;Author&gt;Yu, Z; Li, H; Xia, P; Kong, W; Chang, Y; Fu, C; Wang, K; Yang, X; Qi, Z&lt;/Author&gt;&lt;Year&gt;2020&lt;/Year&gt;&lt;Details&gt;&lt;_accession_num&gt;32774454&lt;/_accession_num&gt;&lt;_author_adr&gt;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 Department of Orthopedic Surgery, The Second Hospital of Jilin University, Ziqiang Street No. 218, Changchun, TX 130041 PR China.grid.452829.0&lt;/_author_adr&gt;&lt;_collection_scope&gt;SCIE&lt;/_collection_scope&gt;&lt;_created&gt;64564534&lt;/_created&gt;&lt;_date&gt;2020-01-20&lt;/_date&gt;&lt;_date_display&gt;2020&lt;/_date_display&gt;&lt;_db_updated&gt;PubMed&lt;/_db_updated&gt;&lt;_doi&gt;10.1186/s13036-020-00244-3&lt;/_doi&gt;&lt;_impact_factor&gt;   4.355&lt;/_impact_factor&gt;&lt;_isbn&gt;1754-1611 (Print); 1754-1611 (Linking)&lt;/_isbn&gt;&lt;_journal&gt;J Biol Eng&lt;/_journal&gt;&lt;_keywords&gt;Cytokines delivery; Drug delivery; Fibrin hydrogels; Spinal cord injury; Stem cells delivery; Topographical guidance&lt;/_keywords&gt;&lt;_language&gt;eng&lt;/_language&gt;&lt;_modified&gt;64564534&lt;/_modified&gt;&lt;_ori_publication&gt;(c) The Author(s) 2020.&lt;/_ori_publication&gt;&lt;_pages&gt;22&lt;/_pages&gt;&lt;_tertiary_title&gt;Journal of biological engineering&lt;/_tertiary_title&gt;&lt;_type_work&gt;Journal Article; Review&lt;/_type_work&gt;&lt;_url&gt;http://www.ncbi.nlm.nih.gov/entrez/query.fcgi?cmd=Retrieve&amp;amp;db=pubmed&amp;amp;dopt=Abstract&amp;amp;list_uids=32774454&amp;amp;query_hl=1&lt;/_url&gt;&lt;_volume&gt;14&lt;/_volume&gt;&lt;/Details&gt;&lt;Extra&gt;&lt;DBUID&gt;{F96A950B-833F-4880-A151-76DA2D6A2879}&lt;/DBUID&gt;&lt;/Extra&gt;&lt;/Item&gt;&lt;/References&gt;&lt;/Group&gt;&lt;/Citation&gt;_x000a_"/>
    <w:docVar w:name="NE.Ref{A76345D8-50A6-4FF8-9BA1-4A70B3ADCEB5}" w:val=" ADDIN NE.Ref.{A76345D8-50A6-4FF8-9BA1-4A70B3ADCEB5}&lt;Citation&gt;&lt;Group&gt;&lt;References&gt;&lt;Item&gt;&lt;ID&gt;2375&lt;/ID&gt;&lt;UID&gt;{A1230CB0-2C4C-4422-9433-8CF69EB2C5E4}&lt;/UID&gt;&lt;Title&gt;Use of a combination strategy to improve neuroprotection and neuroregeneration in a rat model of acute spinal cord injury&lt;/Title&gt;&lt;Template&gt;Journal Article&lt;/Template&gt;&lt;Star&gt;0&lt;/Star&gt;&lt;Tag&gt;0&lt;/Tag&gt;&lt;Author&gt;Garcia, E; Rodriguez-Barrera, R; Buzoianu-Anguiano, V; Flores-Romero, A; Malagon-Axotla, E; Guerrero-Godinez, M; De la Cruz-Castillo, E; Castillo-Carvajal, L; Rivas-Gonzalez, M; Santiago-Tovar, P; Morales, I; Borlongan, C; Ibarra, A&lt;/Author&gt;&lt;Year&gt;2019&lt;/Year&gt;&lt;Details&gt;&lt;_accession_num&gt;30762019&lt;/_accession_num&gt;&lt;_author_adr&gt;Centro de Investigacion en Ciencias de la Salud (CICSA), Facultad de Ciencias de  la Salud, Universidad Anahuac Mexico Campus Norte, Huixquilucan, Edo. de Mexico,  Mexico; Centro de Investigacion del Proyecto CAMINA A.C.; Ciudad de Mexico, Mexico.; Centro de Investigacion en Ciencias de la Salud (CICSA), Facultad de Ciencias de  la Salud, Universidad Anahuac Mexico Campus Norte, Huixquilucan, Edo. de Mexico,  Mexico; Centro de Investigacion del Proyecto CAMINA A.C.; Ciudad de Mexico, Mexico.; Unidad de Investigacion Medica en Enfermedades Neurologicas, Hospital Especialidades CMN Siglo XXI, Ciudad de Mexico, Mexico.; Centro de Investigacion en Ciencias de la Salud (CICSA), Facultad de Ciencias de  la Salud, Universidad Anahuac Mexico Campus Norte, Huixquilucan, Edo. de Mexico,  Mexico; Centro de Investigacion del Proyecto CAMINA A.C.; Ciudad de Mexico, Mexico.; Centro de Investigacion en Ciencias de la Salud (CICSA), Facultad de Ciencias de  la Salud, Universidad Anahuac Mexico Campus Norte, Huixquilucan, Edo. de Mexico,  Mexico.; Unidad de Rehabilitacion Osteoarticular. Instituto Nacional de Rehabilitacion. Luis Guillermo Ibarra Ibarra, Ciudad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ro de Investigacion en Ciencias de la Salud (CICSA), Facultad de Ciencias de  la Salud, Universidad Anahuac Mexico Campus Norte, Huixquilucan, Edo. de Mexico,  Mexico.; Center of Excellence for Aging and Brain Repair, Department of Neurosurgery and Brain Repair, University of South Florida Morsani College of Medicine, Tampa, FL, USA.; Centro de Investigacion en Ciencias de la Salud (CICSA), Facultad de Ciencias de  la Salud, Universidad Anahuac Mexico Campus Norte, Huixquilucan, Edo. de Mexico,  Mexico; Centro de Investigacion del Proyecto CAMINA A.C.; Ciudad de Mexico, Mexico.&lt;/_author_adr&gt;&lt;_collection_scope&gt;SCIE;CSCD&lt;/_collection_scope&gt;&lt;_created&gt;64567394&lt;/_created&gt;&lt;_date&gt;2019-06-01&lt;/_date&gt;&lt;_date_display&gt;2019 Jun&lt;/_date_display&gt;&lt;_db_updated&gt;PubMed&lt;/_db_updated&gt;&lt;_doi&gt;10.4103/1673-5374.250627&lt;/_doi&gt;&lt;_impact_factor&gt;   5.135&lt;/_impact_factor&gt;&lt;_isbn&gt;1673-5374 (Print); 1673-5374 (Linking)&lt;/_isbn&gt;&lt;_issue&gt;6&lt;/_issue&gt;&lt;_journal&gt;Neural Regen Res&lt;/_journal&gt;&lt;_keywords&gt;fibrin glue; glial scar; mesenchymal stem cells; neural derived peptides; neural regeneration; protective autoimmunity&lt;/_keywords&gt;&lt;_language&gt;eng&lt;/_language&gt;&lt;_modified&gt;64567394&lt;/_modified&gt;&lt;_pages&gt;1060-1068&lt;/_pages&gt;&lt;_tertiary_title&gt;Neural regeneration research&lt;/_tertiary_title&gt;&lt;_type_work&gt;Journal Article&lt;/_type_work&gt;&lt;_url&gt;http://www.ncbi.nlm.nih.gov/entrez/query.fcgi?cmd=Retrieve&amp;amp;db=pubmed&amp;amp;dopt=Abstract&amp;amp;list_uids=30762019&amp;amp;query_hl=1&lt;/_url&gt;&lt;_volume&gt;14&lt;/_volume&gt;&lt;/Details&gt;&lt;Extra&gt;&lt;DBUID&gt;{F96A950B-833F-4880-A151-76DA2D6A2879}&lt;/DBUID&gt;&lt;/Extra&gt;&lt;/Item&gt;&lt;/References&gt;&lt;/Group&gt;&lt;/Citation&gt;_x000a_"/>
    <w:docVar w:name="NE.Ref{B2885C1D-17C2-462C-84D4-A163395CD2BC}" w:val=" ADDIN NE.Ref.{B2885C1D-17C2-462C-84D4-A163395CD2BC}&lt;Citation&gt;&lt;Group&gt;&lt;References&gt;&lt;Item&gt;&lt;ID&gt;2360&lt;/ID&gt;&lt;UID&gt;{FCB594B2-8213-4819-A380-D06AF65ECCB3}&lt;/UID&gt;&lt;Title&gt;Stem cell based therapies for spinal cord injury&lt;/Title&gt;&lt;Template&gt;Journal Article&lt;/Template&gt;&lt;Star&gt;0&lt;/Star&gt;&lt;Tag&gt;0&lt;/Tag&gt;&lt;Author&gt;Muheremu, Aikeremujiang; Peng, Jiang; Ao, Qiang&lt;/Author&gt;&lt;Year&gt;2016&lt;/Year&gt;&lt;Details&gt;&lt;_accessed&gt;64566221&lt;/_accessed&gt;&lt;_alternate_title&gt;Tissue and Cell&lt;/_alternate_title&gt;&lt;_created&gt;64566221&lt;/_created&gt;&lt;_date&gt;61009920&lt;/_date&gt;&lt;_date_display&gt;2016&lt;/_date_display&gt;&lt;_db_updated&gt;ScienceDirect&lt;/_db_updated&gt;&lt;_doi&gt;https://doi.org/10.1016/j.tice.2016.05.008&lt;/_doi&gt;&lt;_impact_factor&gt;   2.466&lt;/_impact_factor&gt;&lt;_isbn&gt;0040-8166&lt;/_isbn&gt;&lt;_issue&gt;4&lt;/_issue&gt;&lt;_journal&gt;Tissue and Cell&lt;/_journal&gt;&lt;_keywords&gt;Stem cell; Transplantation; Spinal cord injury&lt;/_keywords&gt;&lt;_modified&gt;64566221&lt;/_modified&gt;&lt;_pages&gt;328-333&lt;/_pages&gt;&lt;_url&gt;https://www.sciencedirect.com/science/article/pii/S0040816616300271&lt;/_url&gt;&lt;_volume&gt;48&lt;/_volume&gt;&lt;/Details&gt;&lt;Extra&gt;&lt;DBUID&gt;{F96A950B-833F-4880-A151-76DA2D6A2879}&lt;/DBUID&gt;&lt;/Extra&gt;&lt;/Item&gt;&lt;/References&gt;&lt;/Group&gt;&lt;/Citation&gt;_x000a_"/>
    <w:docVar w:name="NE.Ref{B34C6D6F-ED43-4E96-893C-59C19570A00A}" w:val=" ADDIN NE.Ref.{B34C6D6F-ED43-4E96-893C-59C19570A00A}&lt;Citation&gt;&lt;Group&gt;&lt;References&gt;&lt;Item&gt;&lt;ID&gt;2363&lt;/ID&gt;&lt;UID&gt;{56701728-F57E-4F29-960D-8D6E644D0F4D}&lt;/UID&gt;&lt;Title&gt;Controlled Release of Neurotrophin-3 and Platelet-Derived Growth Factor from Fibrin Scaffolds Containing Neural Progenitor Cells Enhances Survival and Differentiation into Neurons in a Subacute Model of SCI&lt;/Title&gt;&lt;Template&gt;Journal Article&lt;/Template&gt;&lt;Star&gt;0&lt;/Star&gt;&lt;Tag&gt;0&lt;/Tag&gt;&lt;Author&gt;Johnson, Philip J; Tatara, Alexander; Shiu, Alicia; Sakiyama-Elbert, Shelly E&lt;/Author&gt;&lt;Year&gt;2010&lt;/Year&gt;&lt;Details&gt;&lt;_accessed&gt;64566231&lt;/_accessed&gt;&lt;_collection_scope&gt;SCI;SCIE&lt;/_collection_scope&gt;&lt;_created&gt;64566231&lt;/_created&gt;&lt;_db_updated&gt;CrossRef&lt;/_db_updated&gt;&lt;_doi&gt;10.3727/096368909X477273&lt;/_doi&gt;&lt;_impact_factor&gt;   4.064&lt;/_impact_factor&gt;&lt;_isbn&gt;0963-6897&lt;/_isbn&gt;&lt;_issue&gt;1&lt;/_issue&gt;&lt;_journal&gt;Cell Transplantation&lt;/_journal&gt;&lt;_modified&gt;64566231&lt;/_modified&gt;&lt;_pages&gt;89-101&lt;/_pages&gt;&lt;_tertiary_title&gt;Cell Transplant&lt;/_tertiary_title&gt;&lt;_url&gt;http://journals.sagepub.com/doi/10.3727/096368909X477273_x000d__x000a_http://journals.sagepub.com/doi/pdf/10.3727/096368909X477273&lt;/_url&gt;&lt;_volume&gt;19&lt;/_volume&gt;&lt;/Details&gt;&lt;Extra&gt;&lt;DBUID&gt;{F96A950B-833F-4880-A151-76DA2D6A2879}&lt;/DBUID&gt;&lt;/Extra&gt;&lt;/Item&gt;&lt;/References&gt;&lt;/Group&gt;&lt;/Citation&gt;_x000a_"/>
    <w:docVar w:name="NE.Ref{BD3CDFEC-87E6-4805-99F2-819E6E08C2CB}" w:val=" ADDIN NE.Ref.{BD3CDFEC-87E6-4805-99F2-819E6E08C2CB}&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BEF950A9-1F09-4757-A6D0-3EB8CEED7E70}" w:val=" ADDIN NE.Ref.{BEF950A9-1F09-4757-A6D0-3EB8CEED7E70}&lt;Citation&gt;&lt;Group&gt;&lt;References&gt;&lt;Item&gt;&lt;ID&gt;2381&lt;/ID&gt;&lt;UID&gt;{568A5C41-8BB7-4B79-AD0E-DB2E13F56E95}&lt;/UID&gt;&lt;Title&gt;Use of a Combination Strategy to Improve Morphological and Functional Recovery in Rats With Chronic Spinal Cord Injury&lt;/Title&gt;&lt;Template&gt;Journal Article&lt;/Template&gt;&lt;Star&gt;0&lt;/Star&gt;&lt;Tag&gt;0&lt;/Tag&gt;&lt;Author&gt;Rodriguez-Barrera, R; Flores-Romero, A; Buzoianu-Anguiano, V; Garcia, E; Soria-Zavala, K; Incontri-Abraham, D; Garibay-Lopez, M; Juarez-Vignon, Whaley JJ; Ibarra, A&lt;/Author&gt;&lt;Year&gt;2020&lt;/Year&gt;&lt;Details&gt;&lt;_accession_num&gt;32300328&lt;/_accession_num&gt;&lt;_author_adr&gt;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UIMEN, CMN Siglo XXI,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Proyecto CAMINA A.C., Mexico City,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Centro de Investigacion en Ciencias de la Salud (CICSA), Facultad de Ciencias de  la Salud, Universidad Anahuac Mexico Campus Norte, Huixquilucan, Mexico.; Proyecto CAMINA A.C., Mexico City, Mexico.&lt;/_author_adr&gt;&lt;_collection_scope&gt;SCIE&lt;/_collection_scope&gt;&lt;_created&gt;64567400&lt;/_created&gt;&lt;_date&gt;2020-01-20&lt;/_date&gt;&lt;_date_display&gt;2020&lt;/_date_display&gt;&lt;_db_updated&gt;PubMed&lt;/_db_updated&gt;&lt;_doi&gt;10.3389/fneur.2020.00189&lt;/_doi&gt;&lt;_impact_factor&gt;   4.003&lt;/_impact_factor&gt;&lt;_isbn&gt;1664-2295 (Print); 1664-2295 (Linking)&lt;/_isbn&gt;&lt;_journal&gt;Front Neurol&lt;/_journal&gt;&lt;_keywords&gt;A91 peptide; Fibrin tissue adhesive; Immunomodulation; MSC; SCI&lt;/_keywords&gt;&lt;_language&gt;eng&lt;/_language&gt;&lt;_modified&gt;64567400&lt;/_modified&gt;&lt;_ori_publication&gt;Copyright (c) 2020 Rodriguez-Barrera, Flores-Romero, Buzoianu-Anguiano, Garcia,_x000d__x000a_      Soria-Zavala, Incontri-Abraham, Garibay-Lopez, Juarez-Vignon Whaley and Ibarra.&lt;/_ori_publication&gt;&lt;_pages&gt;189&lt;/_pages&gt;&lt;_tertiary_title&gt;Frontiers in neurology&lt;/_tertiary_title&gt;&lt;_type_work&gt;Journal Article&lt;/_type_work&gt;&lt;_url&gt;http://www.ncbi.nlm.nih.gov/entrez/query.fcgi?cmd=Retrieve&amp;amp;db=pubmed&amp;amp;dopt=Abstract&amp;amp;list_uids=32300328&amp;amp;query_hl=1&lt;/_url&gt;&lt;_volume&gt;11&lt;/_volume&gt;&lt;/Details&gt;&lt;Extra&gt;&lt;DBUID&gt;{F96A950B-833F-4880-A151-76DA2D6A2879}&lt;/DBUID&gt;&lt;/Extra&gt;&lt;/Item&gt;&lt;/References&gt;&lt;/Group&gt;&lt;/Citation&gt;_x000a_"/>
    <w:docVar w:name="NE.Ref{C6096817-1B55-4A8C-A6CB-890BF3AEDC71}" w:val=" ADDIN NE.Ref.{C6096817-1B55-4A8C-A6CB-890BF3AEDC71}&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CF263DBB-5095-48B1-9492-ABF7EB562D0E}" w:val=" ADDIN NE.Ref.{CF263DBB-5095-48B1-9492-ABF7EB562D0E}&lt;Citation&gt;&lt;Group&gt;&lt;References&gt;&lt;Item&gt;&lt;ID&gt;2369&lt;/ID&gt;&lt;UID&gt;{9347AE57-454D-4565-9BAB-15B0C4BEBAFC}&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7385&lt;/_accessed&gt;&lt;_collection_scope&gt;SCIE&lt;/_collection_scope&gt;&lt;_created&gt;64567385&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Group&gt;&lt;References&gt;&lt;Item&gt;&lt;ID&gt;2370&lt;/ID&gt;&lt;UID&gt;{060FB2A2-5C04-48E1-991C-B411FD0C021C}&lt;/UID&gt;&lt;Title&gt;Treatment of spinal cord injury: A review of engineering using neural and mesenchymal stem cells&lt;/Title&gt;&lt;Template&gt;Journal Article&lt;/Template&gt;&lt;Star&gt;0&lt;/Star&gt;&lt;Tag&gt;0&lt;/Tag&gt;&lt;Author&gt;Mortazavi, Martin M; Harmon, Olivia A; Adeeb, Nimer; Deep, Aman; Tubbs, R Shane&lt;/Author&gt;&lt;Year&gt;2015&lt;/Year&gt;&lt;Details&gt;&lt;_accessed&gt;64567386&lt;/_accessed&gt;&lt;_collection_scope&gt;SCI;SCIE&lt;/_collection_scope&gt;&lt;_created&gt;64567386&lt;/_created&gt;&lt;_db_updated&gt;CrossRef&lt;/_db_updated&gt;&lt;_doi&gt;10.1002/ca.22443&lt;/_doi&gt;&lt;_impact_factor&gt;   2.414&lt;/_impact_factor&gt;&lt;_issue&gt;1&lt;/_issue&gt;&lt;_journal&gt;Clinical Anatomy&lt;/_journal&gt;&lt;_modified&gt;64567386&lt;/_modified&gt;&lt;_pages&gt;37-44&lt;/_pages&gt;&lt;_tertiary_title&gt;Clin. Anat.&lt;/_tertiary_title&gt;&lt;_url&gt;https://onlinelibrary.wiley.com/doi/10.1002/ca.22443_x000d__x000a_http://onlinelibrary.wiley.com/wol1/doi/10.1002/ca.22443/fullpdf&lt;/_url&gt;&lt;_volume&gt;28&lt;/_volume&gt;&lt;/Details&gt;&lt;Extra&gt;&lt;DBUID&gt;{F96A950B-833F-4880-A151-76DA2D6A2879}&lt;/DBUID&gt;&lt;/Extra&gt;&lt;/Item&gt;&lt;/References&gt;&lt;/Group&gt;&lt;Group&gt;&lt;References&gt;&lt;Item&gt;&lt;ID&gt;2352&lt;/ID&gt;&lt;UID&gt;{AC408864-D934-4821-BC53-0E9970FC81B3}&lt;/UID&gt;&lt;Title&gt;Can a Scaffold Enriched with Mesenchymal Stem Cells Be a Good Treatment for Spinal Cord Injury?&lt;/Title&gt;&lt;Template&gt;Journal Article&lt;/Template&gt;&lt;Star&gt;0&lt;/Star&gt;&lt;Tag&gt;0&lt;/Tag&gt;&lt;Author&gt;Blando, Santino; Anchesi, Ivan; Mazzon, Emanuela; Gugliandolo, Agnese&lt;/Author&gt;&lt;Year&gt;2022&lt;/Year&gt;&lt;Details&gt;&lt;_accessed&gt;64564551&lt;/_accessed&gt;&lt;_collection_scope&gt;SCIE&lt;/_collection_scope&gt;&lt;_created&gt;64564551&lt;/_created&gt;&lt;_date&gt;64435680&lt;/_date&gt;&lt;_db_updated&gt;CrossRef&lt;/_db_updated&gt;&lt;_doi&gt;10.3390/ijms23147545&lt;/_doi&gt;&lt;_impact_factor&gt;   6.208&lt;/_impact_factor&gt;&lt;_isbn&gt;1422-0067&lt;/_isbn&gt;&lt;_issue&gt;14&lt;/_issue&gt;&lt;_journal&gt;International Journal of Molecular Sciences&lt;/_journal&gt;&lt;_modified&gt;64591890&lt;/_modified&gt;&lt;_pages&gt;7545&lt;/_pages&gt;&lt;_tertiary_title&gt;IJMS&lt;/_tertiary_title&gt;&lt;_url&gt;https://www.mdpi.com/1422-0067/23/14/7545_x000d__x000a_https://www.mdpi.com/1422-0067/23/14/7545/pdf&lt;/_url&gt;&lt;_volume&gt;23&lt;/_volume&gt;&lt;_social_category&gt;生物学(2)&lt;/_social_category&gt;&lt;/Details&gt;&lt;Extra&gt;&lt;DBUID&gt;{F96A950B-833F-4880-A151-76DA2D6A2879}&lt;/DBUID&gt;&lt;/Extra&gt;&lt;/Item&gt;&lt;/References&gt;&lt;/Group&gt;&lt;/Citation&gt;_x000a_"/>
    <w:docVar w:name="NE.Ref{CF844786-DB93-4078-A6B5-2327457D5141}" w:val=" ADDIN NE.Ref.{CF844786-DB93-4078-A6B5-2327457D5141}&lt;Citation&gt;&lt;Group&gt;&lt;References&gt;&lt;Item&gt;&lt;ID&gt;2378&lt;/ID&gt;&lt;UID&gt;{0AB2A0DB-829A-461B-8910-770258C1E6B6}&lt;/UID&gt;&lt;Title&gt;In vivo neural tissue engineering using adipose-derived mesenchymal stem cells and fibrin matrix&lt;/Title&gt;&lt;Template&gt;Journal Article&lt;/Template&gt;&lt;Star&gt;0&lt;/Star&gt;&lt;Tag&gt;0&lt;/Tag&gt;&lt;Author&gt;Chandrababu, K; Sreelatha, H V; Sudhadevi, T; Anil, A; Arumugam, S; Krishnan, L K&lt;/Author&gt;&lt;Year&gt;2021&lt;/Year&gt;&lt;Details&gt;&lt;_accession_num&gt;34062112&lt;/_accession_num&gt;&lt;_author_adr&gt;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 Division of Laboratory Animal Science of Applied Biology, Biomedical Technology Wing, Sree Chitra Tirunal Institute for Medical Sciences and Technology, Thiruvananthapuram, India.; Division of Experimental Pathology of Applied Biology, Biomedical Technology Wing, Sree Chitra Tirunal Institute for Medical Sciences and Technology, Thiruvananthapuram, India.; Division of Thrombosis Research, Department of Applied Biology, Biomedical Technology Wing, Sree Chitra Tirunal Institute for Medical Sciences and Technology, Thiruvananthapuram, India.&lt;/_author_adr&gt;&lt;_collection_scope&gt;SCIE&lt;/_collection_scope&gt;&lt;_created&gt;64567398&lt;/_created&gt;&lt;_date&gt;2021-06-01&lt;/_date&gt;&lt;_date_display&gt;2021 Jun 1&lt;/_date_display&gt;&lt;_db_updated&gt;PubMed&lt;/_db_updated&gt;&lt;_doi&gt;10.1080/10790268.2021.1930369&lt;/_doi&gt;&lt;_impact_factor&gt;   1.985&lt;/_impact_factor&gt;&lt;_isbn&gt;2045-7723 (Electronic); 1079-0268 (Linking)&lt;/_isbn&gt;&lt;_journal&gt;J Spinal Cord Med&lt;/_journal&gt;&lt;_keywords&gt;Adult stem cells; Fibrin matrix; Progenitor transplantation; Spinal cord injury; Tissue regeneration&lt;/_keywords&gt;&lt;_language&gt;eng&lt;/_language&gt;&lt;_modified&gt;64567398&lt;/_modified&gt;&lt;_pages&gt;1-15&lt;/_pages&gt;&lt;_tertiary_title&gt;The journal of spinal cord medicine&lt;/_tertiary_title&gt;&lt;_type_work&gt;Journal Article&lt;/_type_work&gt;&lt;_url&gt;http://www.ncbi.nlm.nih.gov/entrez/query.fcgi?cmd=Retrieve&amp;amp;db=pubmed&amp;amp;dopt=Abstract&amp;amp;list_uids=34062112&amp;amp;query_hl=1&lt;/_url&gt;&lt;/Details&gt;&lt;Extra&gt;&lt;DBUID&gt;{F96A950B-833F-4880-A151-76DA2D6A2879}&lt;/DBUID&gt;&lt;/Extra&gt;&lt;/Item&gt;&lt;/References&gt;&lt;/Group&gt;&lt;/Citation&gt;_x000a_"/>
    <w:docVar w:name="NE.Ref{D17E8168-E683-4E31-95D4-F2611BA81937}" w:val=" ADDIN NE.Ref.{D17E8168-E683-4E31-95D4-F2611BA81937}&lt;Citation&gt;&lt;Group&gt;&lt;References&gt;&lt;Item&gt;&lt;ID&gt;2341&lt;/ID&gt;&lt;UID&gt;{B09EBEED-15CA-48F7-BF56-1BE88CCAFA7A}&lt;/UID&gt;&lt;Title&gt;Repair of injured spinal cord using biomaterial scaffolds and stem cells&lt;/Title&gt;&lt;Template&gt;Journal Article&lt;/Template&gt;&lt;Star&gt;0&lt;/Star&gt;&lt;Tag&gt;0&lt;/Tag&gt;&lt;Author&gt;Shrestha, Bikesh; Coykendall, Katherine; Li, Yongchao; Moon, Alex; Priyadarshani, Priyanka; Yao, Li&lt;/Author&gt;&lt;Year&gt;2014&lt;/Year&gt;&lt;Details&gt;&lt;_accessed&gt;64562055&lt;/_accessed&gt;&lt;_collection_scope&gt;SCIE&lt;/_collection_scope&gt;&lt;_created&gt;64562055&lt;/_created&gt;&lt;_date&gt;59958720&lt;/_date&gt;&lt;_date_display&gt;2014&lt;/_date_display&gt;&lt;_db_updated&gt;PKU Search&lt;/_db_updated&gt;&lt;_doi&gt;10.1186/scrt480&lt;/_doi&gt;&lt;_impact_factor&gt;   6.832&lt;/_impact_factor&gt;&lt;_isbn&gt;1757-6512&lt;/_isbn&gt;&lt;_issue&gt;4&lt;/_issue&gt;&lt;_journal&gt;Stem cell research &amp;amp; therapy&lt;/_journal&gt;&lt;_keywords&gt;Axons - physiology; Biocompatible Materials - chemistry; Cell Differentiation; Cellular Microenvironment; Mesenchymal Stromal Cells; Nerve Regeneration; Neural Stem Cells; Neurons; Recovery of Function; Review; Spinal Cord Injuries - therapy; Tissue Scaffolds; Wound Healing&lt;/_keywords&gt;&lt;_modified&gt;64562055&lt;/_modified&gt;&lt;_number&gt;1&lt;/_number&gt;&lt;_ori_publication&gt;BioMed Central Ltd&lt;/_ori_publication&gt;&lt;_pages&gt;91-91&lt;/_pages&gt;&lt;_place_published&gt;England&lt;/_place_published&gt;&lt;_url&gt;https://go.exlibris.link/3RRBnP8s&lt;/_url&gt;&lt;_volume&gt;5&lt;/_volume&gt;&lt;/Details&gt;&lt;Extra&gt;&lt;DBUID&gt;{F96A950B-833F-4880-A151-76DA2D6A2879}&lt;/DBUID&gt;&lt;/Extra&gt;&lt;/Item&gt;&lt;/References&gt;&lt;/Group&gt;&lt;/Citation&gt;_x000a_"/>
    <w:docVar w:name="NE.Ref{D3672E60-117A-43FB-80FF-157C65DE2E36}" w:val=" ADDIN NE.Ref.{D3672E60-117A-43FB-80FF-157C65DE2E36}&lt;Citation&gt;&lt;Group&gt;&lt;References&gt;&lt;Item&gt;&lt;ID&gt;2359&lt;/ID&gt;&lt;UID&gt;{091D8B80-2134-4BD1-8C6F-A42A2BC03954}&lt;/UID&gt;&lt;Title&gt;Stem Cell Therapy for Spinal Cord Injury&lt;/Title&gt;&lt;Template&gt;Journal Article&lt;/Template&gt;&lt;Star&gt;0&lt;/Star&gt;&lt;Tag&gt;0&lt;/Tag&gt;&lt;Author&gt;Huang, Liyi; Fu, Chenying; Xiong, Feng; He, Chengqi; Wei, Quan&lt;/Author&gt;&lt;Year&gt;2021&lt;/Year&gt;&lt;Details&gt;&lt;_accessed&gt;64566213&lt;/_accessed&gt;&lt;_collection_scope&gt;SCI;SCIE&lt;/_collection_scope&gt;&lt;_created&gt;64566213&lt;/_created&gt;&lt;_date&gt;63640800&lt;/_date&gt;&lt;_db_updated&gt;CrossRef&lt;/_db_updated&gt;&lt;_doi&gt;10.1177/0963689721989266&lt;/_doi&gt;&lt;_impact_factor&gt;   4.064&lt;/_impact_factor&gt;&lt;_isbn&gt;0963-6897&lt;/_isbn&gt;&lt;_journal&gt;Cell Transplantation&lt;/_journal&gt;&lt;_modified&gt;64566213&lt;/_modified&gt;&lt;_pages&gt;096368972198926&lt;/_pages&gt;&lt;_tertiary_title&gt;Cell Transplant&lt;/_tertiary_title&gt;&lt;_url&gt;http://journals.sagepub.com/doi/10.1177/0963689721989266_x000d__x000a_http://journals.sagepub.com/doi/pdf/10.1177/0963689721989266&lt;/_url&gt;&lt;_volume&gt;30&lt;/_volume&gt;&lt;/Details&gt;&lt;Extra&gt;&lt;DBUID&gt;{F96A950B-833F-4880-A151-76DA2D6A2879}&lt;/DBUID&gt;&lt;/Extra&gt;&lt;/Item&gt;&lt;/References&gt;&lt;/Group&gt;&lt;/Citation&gt;_x000a_"/>
    <w:docVar w:name="NE.Ref{D3CD8750-E65E-4F96-9432-900E7841F907}" w:val=" ADDIN NE.Ref.{D3CD8750-E65E-4F96-9432-900E7841F907}&lt;Citation&gt;&lt;Group&gt;&lt;References&gt;&lt;Item&gt;&lt;ID&gt;2346&lt;/ID&gt;&lt;UID&gt;{A6BAF2EC-434D-4A0F-B695-3D42DE0115C5}&lt;/UID&gt;&lt;Title&gt;The use of injectable forms of fibrin and fibronectin to support axonal ingrowth  after spinal cord injury&lt;/Title&gt;&lt;Template&gt;Journal Article&lt;/Template&gt;&lt;Star&gt;0&lt;/Star&gt;&lt;Tag&gt;0&lt;/Tag&gt;&lt;Author&gt;King, V R; Alovskaya, A; Wei, D Y; Brown, R A; Priestley, J V&lt;/Author&gt;&lt;Year&gt;2010&lt;/Year&gt;&lt;Details&gt;&lt;_accession_num&gt;20206381&lt;/_accession_num&gt;&lt;_author_adr&gt;Centre for Neuroscience and Trauma, Blizard Institute of Cell and Molecular Science, Barts and the London School of Medicine and Dentistry, Queen Mary University of London, 4 Newark Street, London, UK.&lt;/_author_adr&gt;&lt;_collection_scope&gt;SCI;SCIE;EI&lt;/_collection_scope&gt;&lt;_created&gt;64564538&lt;/_created&gt;&lt;_date&gt;2010-05-01&lt;/_date&gt;&lt;_date_display&gt;2010 May&lt;/_date_display&gt;&lt;_db_updated&gt;PubMed&lt;/_db_updated&gt;&lt;_doi&gt;10.1016/j.biomaterials.2010.02.018&lt;/_doi&gt;&lt;_impact_factor&gt;  12.479&lt;/_impact_factor&gt;&lt;_isbn&gt;1878-5905 (Electronic); 0142-9612 (Linking)&lt;/_isbn&gt;&lt;_issue&gt;15&lt;/_issue&gt;&lt;_journal&gt;Biomaterials&lt;/_journal&gt;&lt;_language&gt;eng&lt;/_language&gt;&lt;_modified&gt;64564538&lt;/_modified&gt;&lt;_ori_publication&gt;Copyright (c) 2010 Elsevier Ltd. All rights reserved.&lt;/_ori_publication&gt;&lt;_pages&gt;4447-56&lt;/_pages&gt;&lt;_subject_headings&gt;Animals; Axons/*physiology; Biocompatible Materials/metabolism; Collagen/administration &amp;amp; dosage/therapeutic use; Extracellular Matrix/chemistry/metabolism; *Fibrin/administration &amp;amp; dosage/therapeutic use; *Fibronectins/administration &amp;amp; dosage/therapeutic use; Guided Tissue Regeneration/instrumentation/methods; Humans; Implants, Experimental; Male; Materials Testing; Nerve Regeneration/*physiology; Rats; Rats, Wistar; Spinal Cord Injuries/*drug therapy/pathology&lt;/_subject_headings&gt;&lt;_tertiary_title&gt;Biomaterials&lt;/_tertiary_title&gt;&lt;_type_work&gt;Evaluation Study; Journal Article; Research Support, Non-U.S. Gov&amp;apos;t&lt;/_type_work&gt;&lt;_url&gt;http://www.ncbi.nlm.nih.gov/entrez/query.fcgi?cmd=Retrieve&amp;amp;db=pubmed&amp;amp;dopt=Abstract&amp;amp;list_uids=20206381&amp;amp;query_hl=1&lt;/_url&gt;&lt;_volume&gt;31&lt;/_volume&gt;&lt;/Details&gt;&lt;Extra&gt;&lt;DBUID&gt;{F96A950B-833F-4880-A151-76DA2D6A2879}&lt;/DBUID&gt;&lt;/Extra&gt;&lt;/Item&gt;&lt;/References&gt;&lt;/Group&gt;&lt;/Citation&gt;_x000a_"/>
    <w:docVar w:name="NE.Ref{E1F9074D-6837-468A-8195-293A17DBCC34}" w:val=" ADDIN NE.Ref.{E1F9074D-6837-468A-8195-293A17DBCC34}&lt;Citation&gt;&lt;Group&gt;&lt;References&gt;&lt;Item&gt;&lt;ID&gt;2348&lt;/ID&gt;&lt;UID&gt;{781A549F-CF3F-42DC-96E2-AD9E09209F52}&lt;/UID&gt;&lt;Title&gt;Polymer scaffolds facilitate spinal cord injury repair&lt;/Title&gt;&lt;Template&gt;Journal Article&lt;/Template&gt;&lt;Star&gt;0&lt;/Star&gt;&lt;Tag&gt;0&lt;/Tag&gt;&lt;Author&gt;Zhang, Q; Shi, B; Ding, J; Yan, L; Thawani, J P; Fu, C; Chen, X&lt;/Author&gt;&lt;Year&gt;2019&lt;/Year&gt;&lt;Details&gt;&lt;_accession_num&gt;30710714&lt;/_accession_num&gt;&lt;_author_adr&gt;Department of Spine Surgery, The First Hospital of Jilin University, Changchun 130021, People&amp;apos;s Republic of China; Key Laboratory of Polymer Ecomaterials, Changchun Institute of Applied Chemistry, Chinese Academy of Sciences, Changchun  130022, People&amp;apos;s Republic of China.; Key Laboratory of Polymer Ecomaterials, Changchun Institute of Applied Chemistry, Chinese Academy of Sciences, Changchun 130022, People&amp;apos;s Republic of China; Department of Spine Surgery, The Affiliated Drum Tower Hospital of Nanjing University Medical School, Nanjing 210008, People&amp;apos;s Republic of China.; Key Laboratory of Polymer Ecomaterials, Changchun Institute of Applied Chemistry, Chinese Academy of Sciences, Changchun 130022, People&amp;apos;s Republic of China; Jilin  Biomedical Polymers Engineering Laboratory, 5625 Renmin Street, Changchun 130022, People&amp;apos;s Republic of China.; Department of Bioengineering, University of Pennsylvania, Philadelphia, PA 19104, United States.; Department of Bioengineering, University of Pennsylvania, Philadelphia, PA 19104, United States; Department of Neurosurgery, Hospital of the University of Pennsylvania, Philadelphia, PA, 19104, United States.; Department of Spine Surgery, The First Hospital of Jilin University, Changchun 130021, People&amp;apos;s Republic of China. Electronic address: fucf@jlu.edu.cn.; Key Laboratory of Polymer Ecomaterials, Changchun Institute of Applied Chemistry, Chinese Academy of Sciences, Changchun 130022, People&amp;apos;s Republic of China; Jilin  Biomedical Polymers Engineering Laboratory, 5625 Renmin Street, Changchun 130022, People&amp;apos;s Republic of China.&lt;/_author_adr&gt;&lt;_collection_scope&gt;SCI;SCIE&lt;/_collection_scope&gt;&lt;_created&gt;64564544&lt;/_created&gt;&lt;_date&gt;2019-04-01&lt;/_date&gt;&lt;_date_display&gt;2019 Apr 1&lt;/_date_display&gt;&lt;_db_updated&gt;PubMed&lt;/_db_updated&gt;&lt;_doi&gt;10.1016/j.actbio.2019.01.056&lt;/_doi&gt;&lt;_impact_factor&gt;   8.947&lt;/_impact_factor&gt;&lt;_isbn&gt;1878-7568 (Electronic); 1742-7061 (Linking)&lt;/_isbn&gt;&lt;_journal&gt;Acta Biomater&lt;/_journal&gt;&lt;_keywords&gt;*Functional recovery; *Polymer; *Spinal cord injury repair; *Three-dimensional scaffold; *Tissue engineering&lt;/_keywords&gt;&lt;_language&gt;eng&lt;/_language&gt;&lt;_modified&gt;64564544&lt;/_modified&gt;&lt;_ori_publication&gt;Copyright (c) 2019 Acta Materialia Inc. Published by Elsevier Ltd. All rights_x000d__x000a_      reserved.&lt;/_ori_publication&gt;&lt;_pages&gt;57-77&lt;/_pages&gt;&lt;_subject_headings&gt;Animals; Cell Differentiation; Cell Proliferation; Humans; Neuroglia/metabolism/pathology; *Polymers/chemistry/therapeutic use; *Spinal Cord/metabolism/pathology; *Spinal Cord Injuries/metabolism/pathology/therapy; *Spinal Cord Regeneration; *Tissue Engineering; Tissue Scaffolds/*chemistry&lt;/_subject_headings&gt;&lt;_tertiary_title&gt;Acta biomaterialia&lt;/_tertiary_title&gt;&lt;_type_work&gt;Journal Article; Research Support, Non-U.S. Gov&amp;apos;t; Review&lt;/_type_work&gt;&lt;_url&gt;http://www.ncbi.nlm.nih.gov/entrez/query.fcgi?cmd=Retrieve&amp;amp;db=pubmed&amp;amp;dopt=Abstract&amp;amp;list_uids=30710714&amp;amp;query_hl=1&lt;/_url&gt;&lt;_volume&gt;88&lt;/_volume&gt;&lt;/Details&gt;&lt;Extra&gt;&lt;DBUID&gt;{F96A950B-833F-4880-A151-76DA2D6A2879}&lt;/DBUID&gt;&lt;/Extra&gt;&lt;/Item&gt;&lt;/References&gt;&lt;/Group&gt;&lt;/Citation&gt;_x000a_"/>
    <w:docVar w:name="NE.Ref{E518F1C6-6B01-4126-8C1B-E2B89ACA7462}" w:val=" ADDIN NE.Ref.{E518F1C6-6B01-4126-8C1B-E2B89ACA7462}&lt;Citation&gt;&lt;Group&gt;&lt;References&gt;&lt;Item&gt;&lt;ID&gt;2361&lt;/ID&gt;&lt;UID&gt;{3D680CBE-BE33-469F-935C-9D2E19384C08}&lt;/UID&gt;&lt;Title&gt;Survival, Differentiation, and Migration of High-Purity Mouse Embryonic Stem Cell-derived Progenitor Motor Neurons in Fibrin Scaffolds after Sub-Acute Spinal  Cord Injury&lt;/Title&gt;&lt;Template&gt;Journal Article&lt;/Template&gt;&lt;Star&gt;0&lt;/Star&gt;&lt;Tag&gt;0&lt;/Tag&gt;&lt;Author&gt;McCreedy, D A; Wilems, T S; Xu, H; Butts, J C; Brown, C R; Smith, A W; Sakiyama-Elbert, S E&lt;/Author&gt;&lt;Year&gt;2014&lt;/Year&gt;&lt;Details&gt;&lt;_accession_num&gt;25346848&lt;/_accession_num&gt;&lt;_author_adr&gt;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 Department of Biomedical Engineering, Washington University in St. Louis, St. Louis, MO 63112, USA.&lt;/_author_adr&gt;&lt;_created&gt;64566225&lt;/_created&gt;&lt;_date&gt;2014-11-01&lt;/_date&gt;&lt;_date_display&gt;2014 Nov&lt;/_date_display&gt;&lt;_db_updated&gt;PubMed&lt;/_db_updated&gt;&lt;_doi&gt;10.1039/c4bm00106k&lt;/_doi&gt;&lt;_impact_factor&gt;   6.843&lt;/_impact_factor&gt;&lt;_isbn&gt;2047-4849 (Electronic); 2047-4830 (Linking)&lt;/_isbn&gt;&lt;_issue&gt;11&lt;/_issue&gt;&lt;_journal&gt;Biomater Sci&lt;/_journal&gt;&lt;_language&gt;eng&lt;/_language&gt;&lt;_modified&gt;64566225&lt;/_modified&gt;&lt;_pages&gt;1672-1682&lt;/_pages&gt;&lt;_tertiary_title&gt;Biomaterials science&lt;/_tertiary_title&gt;&lt;_type_work&gt;Journal Article&lt;/_type_work&gt;&lt;_url&gt;http://www.ncbi.nlm.nih.gov/entrez/query.fcgi?cmd=Retrieve&amp;amp;db=pubmed&amp;amp;dopt=Abstract&amp;amp;list_uids=25346848&amp;amp;query_hl=1&lt;/_url&gt;&lt;_volume&gt;2&lt;/_volume&gt;&lt;/Details&gt;&lt;Extra&gt;&lt;DBUID&gt;{F96A950B-833F-4880-A151-76DA2D6A2879}&lt;/DBUID&gt;&lt;/Extra&gt;&lt;/Item&gt;&lt;/References&gt;&lt;/Group&gt;&lt;Group&gt;&lt;References&gt;&lt;Item&gt;&lt;ID&gt;2362&lt;/ID&gt;&lt;UID&gt;{0C3B613A-C2A2-4FA6-A6B3-F239E2308AC5}&lt;/UID&gt;&lt;Title&gt;The Effects of Soluble Growth Factors on Embryonic Stem Cell Differentiation Inside of Fibrin Scaffolds&lt;/Title&gt;&lt;Template&gt;Journal Article&lt;/Template&gt;&lt;Star&gt;0&lt;/Star&gt;&lt;Tag&gt;0&lt;/Tag&gt;&lt;Author&gt;Willerth, Stephanie M; Faxel, Tracy E; Gottlieb, David I; Sakiyama-Elbert, Shelly E&lt;/Author&gt;&lt;Year&gt;2007&lt;/Year&gt;&lt;Details&gt;&lt;_accessed&gt;64566227&lt;/_accessed&gt;&lt;_collection_scope&gt;SCI;SCIE&lt;/_collection_scope&gt;&lt;_created&gt;64566227&lt;/_created&gt;&lt;_date&gt;56626560&lt;/_date&gt;&lt;_db_updated&gt;CrossRef&lt;/_db_updated&gt;&lt;_doi&gt;10.1634/stemcells.2007-0111&lt;/_doi&gt;&lt;_impact_factor&gt;   6.277&lt;/_impact_factor&gt;&lt;_isbn&gt;1066-5099&lt;/_isbn&gt;&lt;_issue&gt;9&lt;/_issue&gt;&lt;_journal&gt;Stem Cells&lt;/_journal&gt;&lt;_modified&gt;64566227&lt;/_modified&gt;&lt;_pages&gt;2235-2244&lt;/_pages&gt;&lt;_url&gt;https://academic.oup.com/stmcls/article/25/9/2235-2244/6402457_x000d__x000a_https://academic.oup.com/stmcls/article-pdf/25/9/2235/41965427/stmcls_25_9_2235.pdf&lt;/_url&gt;&lt;_volume&gt;25&lt;/_volume&gt;&lt;/Details&gt;&lt;Extra&gt;&lt;DBUID&gt;{F96A950B-833F-4880-A151-76DA2D6A2879}&lt;/DBUID&gt;&lt;/Extra&gt;&lt;/Item&gt;&lt;/References&gt;&lt;/Group&gt;&lt;/Citation&gt;_x000a_"/>
    <w:docVar w:name="NE.Ref{E600A4AB-F944-4F6D-A6D5-488484E1D794}" w:val=" ADDIN NE.Ref.{E600A4AB-F944-4F6D-A6D5-488484E1D794}&lt;Citation&gt;&lt;Group&gt;&lt;References&gt;&lt;Item&gt;&lt;ID&gt;2354&lt;/ID&gt;&lt;UID&gt;{4A541469-A733-44CB-81B1-6A8365E34DB8}&lt;/UID&gt;&lt;Title&gt;Optimization of fibrin scaffolds for differentiation of murine embryonic stem cells into neural lineage cells&lt;/Title&gt;&lt;Template&gt;Journal Article&lt;/Template&gt;&lt;Star&gt;0&lt;/Star&gt;&lt;Tag&gt;0&lt;/Tag&gt;&lt;Author&gt;Willerth, S M; Arendas, K J; Gottlieb, D I; Sakiyama-Elbert, S E&lt;/Author&gt;&lt;Year&gt;2006&lt;/Year&gt;&lt;Details&gt;&lt;_accession_num&gt;16919326&lt;/_accession_num&gt;&lt;_author_adr&gt;Department of Biomedical Engineering, Washington University in St. Louis, Campus  Box 1097, One Brookings Drive, Saint Louis, MO 63130, USA.&lt;/_author_adr&gt;&lt;_collection_scope&gt;SCI;SCIE;EI&lt;/_collection_scope&gt;&lt;_created&gt;64564561&lt;/_created&gt;&lt;_date&gt;2006-12-01&lt;/_date&gt;&lt;_date_display&gt;2006 Dec&lt;/_date_display&gt;&lt;_db_updated&gt;PubMed&lt;/_db_updated&gt;&lt;_doi&gt;10.1016/j.biomaterials.2006.07.036&lt;/_doi&gt;&lt;_impact_factor&gt;  12.479&lt;/_impact_factor&gt;&lt;_isbn&gt;0142-9612 (Print); 0142-9612 (Linking)&lt;/_isbn&gt;&lt;_issue&gt;36&lt;/_issue&gt;&lt;_journal&gt;Biomaterials&lt;/_journal&gt;&lt;_language&gt;eng&lt;/_language&gt;&lt;_modified&gt;64564561&lt;/_modified&gt;&lt;_pages&gt;5990-6003&lt;/_pages&gt;&lt;_subject_headings&gt;Animals; Biocompatible Materials/chemistry; Cell Culture Techniques/*methods; Cell Differentiation/drug effects; Cell Line; Cell Proliferation/drug effects; Cell Survival/drug effects; Cells, Cultured; Fibrin/chemistry/*pharmacology; Mice; Neurons/*cytology/drug effects/*physiology; Stem Cells/*cytology/drug effects/*physiology; Tissue Engineering/*methods&lt;/_subject_headings&gt;&lt;_tertiary_title&gt;Biomaterials&lt;/_tertiary_title&gt;&lt;_type_work&gt;Journal Article; Research Support, N.I.H., Extramural&lt;/_type_work&gt;&lt;_url&gt;http://www.ncbi.nlm.nih.gov/entrez/query.fcgi?cmd=Retrieve&amp;amp;db=pubmed&amp;amp;dopt=Abstract&amp;amp;list_uids=16919326&amp;amp;query_hl=1&lt;/_url&gt;&lt;_volume&gt;27&lt;/_volume&gt;&lt;/Details&gt;&lt;Extra&gt;&lt;DBUID&gt;{F96A950B-833F-4880-A151-76DA2D6A2879}&lt;/DBUID&gt;&lt;/Extra&gt;&lt;/Item&gt;&lt;/References&gt;&lt;/Group&gt;&lt;/Citation&gt;_x000a_"/>
    <w:docVar w:name="NE.Ref{EAAEDAC5-94EB-461A-8D1F-EB50160FD9BB}" w:val=" ADDIN NE.Ref.{EAAEDAC5-94EB-461A-8D1F-EB50160FD9BB}&lt;Citation&gt;&lt;Group&gt;&lt;References&gt;&lt;Item&gt;&lt;ID&gt;2332&lt;/ID&gt;&lt;UID&gt;{5653A6B7-50B3-41E0-8D27-3BC6E6CB33E5}&lt;/UID&gt;&lt;Title&gt;Injectable alginate hydrogel loaded with GDNF promotes functional recovery in a hemisection model of spinal cord injury&lt;/Title&gt;&lt;Template&gt;Journal Article&lt;/Template&gt;&lt;Star&gt;0&lt;/Star&gt;&lt;Tag&gt;0&lt;/Tag&gt;&lt;Author&gt;Ansorena, Eduardo; De Berdt, Pauline; Ucakar, Bernard; Simón-Yarza, Teresa; Jacobs, Damien; Schakman, Olivier; Jankovski, Aleksandar; Deumens, Ronald; Blanco-Prieto, Maria J; Préat, Véronique; Rieux, Anne Des&lt;/Author&gt;&lt;Year&gt;2013&lt;/Year&gt;&lt;Details&gt;&lt;_alternate_title&gt;International Journal of Pharmaceutics&lt;/_alternate_title&gt;&lt;_collection_scope&gt;SCI;SCIE&lt;/_collection_scope&gt;&lt;_created&gt;64562027&lt;/_created&gt;&lt;_date&gt;2013-01-01&lt;/_date&gt;&lt;_date_display&gt;2013&lt;/_date_display&gt;&lt;_db_updated&gt;ScienceDirect&lt;/_db_updated&gt;&lt;_doi&gt;https://doi.org/10.1016/j.ijpharm.2013.07.045&lt;/_doi&gt;&lt;_impact_factor&gt;   5.875&lt;/_impact_factor&gt;&lt;_isbn&gt;0378-5173&lt;/_isbn&gt;&lt;_issue&gt;1&lt;/_issue&gt;&lt;_journal&gt;International Journal of Pharmaceutics&lt;/_journal&gt;&lt;_keywords&gt;GDNF; Microspheres; Spinal cord injury; Injectable hydrogel; Alginate&lt;/_keywords&gt;&lt;_modified&gt;64562027&lt;/_modified&gt;&lt;_pages&gt;148-158&lt;/_pages&gt;&lt;_url&gt;https://www.sciencedirect.com/science/article/pii/S0378517313006716&lt;/_url&gt;&lt;_volume&gt;455&lt;/_volume&gt;&lt;/Details&gt;&lt;Extra&gt;&lt;DBUID&gt;{F96A950B-833F-4880-A151-76DA2D6A2879}&lt;/DBUID&gt;&lt;/Extra&gt;&lt;/Item&gt;&lt;/References&gt;&lt;/Group&gt;&lt;/Citation&gt;_x000a_"/>
    <w:docVar w:name="NE.Ref{ECC33692-EB7E-47B3-A12D-4FEACDE3BB20}" w:val=" ADDIN NE.Ref.{ECC33692-EB7E-47B3-A12D-4FEACDE3BB20}&lt;Citation&gt;&lt;Group&gt;&lt;References&gt;&lt;Item&gt;&lt;ID&gt;2372&lt;/ID&gt;&lt;UID&gt;{FD4404AB-C4F3-4DCC-B1BC-9F8051220C58}&lt;/UID&gt;&lt;Title&gt;Fibrin glue as the cell-delivery vehicle for mesenchymal stromal cells in regenerative medicine&lt;/Title&gt;&lt;Template&gt;Journal Article&lt;/Template&gt;&lt;Star&gt;0&lt;/Star&gt;&lt;Tag&gt;0&lt;/Tag&gt;&lt;Author&gt;Wu, X; Ren, J; Li, J&lt;/Author&gt;&lt;Year&gt;2012&lt;/Year&gt;&lt;Details&gt;&lt;_accession_num&gt;22175911&lt;/_accession_num&gt;&lt;_author_adr&gt;Department of Surgery, Jinling Hospital, Medical School of Nanjing University, Nanjing, China.&lt;/_author_adr&gt;&lt;_collection_scope&gt;SCIE&lt;/_collection_scope&gt;&lt;_created&gt;64567390&lt;/_created&gt;&lt;_date&gt;2012-05-01&lt;/_date&gt;&lt;_date_display&gt;2012 May&lt;/_date_display&gt;&lt;_db_updated&gt;PubMed&lt;/_db_updated&gt;&lt;_doi&gt;10.3109/14653249.2011.638914&lt;/_doi&gt;&lt;_impact_factor&gt;   5.414&lt;/_impact_factor&gt;&lt;_isbn&gt;1477-2566 (Electronic); 1465-3249 (Linking)&lt;/_isbn&gt;&lt;_issue&gt;5&lt;/_issue&gt;&lt;_journal&gt;Cytotherapy&lt;/_journal&gt;&lt;_language&gt;eng&lt;/_language&gt;&lt;_modified&gt;64567392&lt;/_modified&gt;&lt;_pages&gt;555-62&lt;/_pages&gt;&lt;_subject_headings&gt;Adipose Tissue/cytology/growth &amp;amp; development; Bone Marrow Cells/cytology; Cell Adhesion/drug effects; Cell Differentiation/*drug effects; Cell Lineage/drug effects; Cell Proliferation/*drug effects; Fibrin Tissue Adhesive/*pharmacology; Humans; *Mesenchymal Stem Cell Transplantation; Mesenchymal Stem Cells/cytology; Organogenesis/*drug effects; Regenerative Medicine&lt;/_subject_headings&gt;&lt;_tertiary_title&gt;Cytotherapy&lt;/_tertiary_title&gt;&lt;_type_work&gt;Journal Article; Research Support, Non-U.S. Gov&amp;apos;t; Review&lt;/_type_work&gt;&lt;_url&gt;http://www.ncbi.nlm.nih.gov/entrez/query.fcgi?cmd=Retrieve&amp;amp;db=pubmed&amp;amp;dopt=Abstract&amp;amp;list_uids=22175911&amp;amp;query_hl=1&lt;/_url&gt;&lt;_volume&gt;14&lt;/_volume&gt;&lt;/Details&gt;&lt;Extra&gt;&lt;DBUID&gt;{F96A950B-833F-4880-A151-76DA2D6A2879}&lt;/DBUID&gt;&lt;/Extra&gt;&lt;/Item&gt;&lt;/References&gt;&lt;/Group&gt;&lt;Group&gt;&lt;References&gt;&lt;Item&gt;&lt;ID&gt;2373&lt;/ID&gt;&lt;UID&gt;{5968292A-99DB-40D7-96E8-199C5068C9F8}&lt;/UID&gt;&lt;Title&gt;Improvement in nerve regeneration through a decellularized nerve graft by supplementation with bone marrow stromal cells in fibrin&lt;/Title&gt;&lt;Template&gt;Journal Article&lt;/Template&gt;&lt;Star&gt;0&lt;/Star&gt;&lt;Tag&gt;0&lt;/Tag&gt;&lt;Author&gt;Zhao, Z; Wang, Y; Peng, J; Ren, Z; Zhang, L; Guo, Q; Xu, W; Lu, S&lt;/Author&gt;&lt;Year&gt;2014&lt;/Year&gt;&lt;Details&gt;&lt;_accession_num&gt;23128095&lt;/_accession_num&gt;&lt;_collection_scope&gt;SCI;SCIE&lt;/_collection_scope&gt;&lt;_created&gt;64567392&lt;/_created&gt;&lt;_date&gt;2014-01-01&lt;/_date&gt;&lt;_date_display&gt;2014 Jan&lt;/_date_display&gt;&lt;_db_updated&gt;PubMed&lt;/_db_updated&gt;&lt;_doi&gt;10.3727/096368912X658845&lt;/_doi&gt;&lt;_impact_factor&gt;   4.064&lt;/_impact_factor&gt;&lt;_isbn&gt;1555-3892 (Electronic); 0963-6897 (Linking)&lt;/_isbn&gt;&lt;_issue&gt;1&lt;/_issue&gt;&lt;_journal&gt;Cell Transplant&lt;/_journal&gt;&lt;_language&gt;eng&lt;/_language&gt;&lt;_modified&gt;64567392&lt;/_modified&gt;&lt;_pages&gt;97-110&lt;/_pages&gt;&lt;_subject_headings&gt;Animals; Bone Marrow Cells; Fibrin; Male; Mesenchymal Stem Cells/*cytology; Nerve Growth Factor/physiology; Nerve Regeneration/*physiology; Nerve Tissue/*transplantation; Rats; Rats, Sprague-Dawley; Rats, Wistar; Transplantation, Autologous&lt;/_subject_headings&gt;&lt;_tertiary_title&gt;Cell transplantation&lt;/_tertiary_title&gt;&lt;_type_work&gt;Journal Article; Research Support, Non-U.S. Gov&amp;apos;t&lt;/_type_work&gt;&lt;_url&gt;http://www.ncbi.nlm.nih.gov/entrez/query.fcgi?cmd=Retrieve&amp;amp;db=pubmed&amp;amp;dopt=Abstract&amp;amp;list_uids=23128095&amp;amp;query_hl=1&lt;/_url&gt;&lt;_volume&gt;23&lt;/_volume&gt;&lt;/Details&gt;&lt;Extra&gt;&lt;DBUID&gt;{F96A950B-833F-4880-A151-76DA2D6A2879}&lt;/DBUID&gt;&lt;/Extra&gt;&lt;/Item&gt;&lt;/References&gt;&lt;/Group&gt;&lt;Group&gt;&lt;References&gt;&lt;Item&gt;&lt;ID&gt;2374&lt;/ID&gt;&lt;UID&gt;{C6CDB44A-BA1E-41B4-8F17-7AF990DB837B}&lt;/UID&gt;&lt;Title&gt;Hyaluronan and fibrin biomaterial as scaffolds for neuronal differentiation of adult stem cells derived from adipose tissue and skin&lt;/Title&gt;&lt;Template&gt;Journal Article&lt;/Template&gt;&lt;Star&gt;0&lt;/Star&gt;&lt;Tag&gt;0&lt;/Tag&gt;&lt;Author&gt;Gardin, C; Vindigni, V; Bressan, E; Ferroni, L; Nalesso, E; Puppa, A D; D&amp;apos;Avella, D; Lops, D; Pinton, P; Zavan, B&lt;/Author&gt;&lt;Year&gt;2011&lt;/Year&gt;&lt;Details&gt;&lt;_accession_num&gt;22072917&lt;/_accession_num&gt;&lt;_author_adr&gt;Department of Histology, Microbiology and Medical Biotechnology, University of Padova, Via G. Colombo 3, 35100 Padova, Italy; E-Mails: Chiaragardin@unipd.it (C.G.); letia.ferroni@unipd.it (L.F.); elisa.nalessoo@unipd.it (E.N.).&lt;/_author_adr&gt;&lt;_collection_scope&gt;SCIE&lt;/_collection_scope&gt;&lt;_created&gt;64567393&lt;/_created&gt;&lt;_date&gt;2011-01-20&lt;/_date&gt;&lt;_date_display&gt;2011&lt;/_date_display&gt;&lt;_db_updated&gt;PubMed&lt;/_db_updated&gt;&lt;_doi&gt;10.3390/ijms12106749&lt;/_doi&gt;&lt;_impact_factor&gt;   5.924&lt;/_impact_factor&gt;&lt;_isbn&gt;1422-0067 (Electronic); 1422-0067 (Linking)&lt;/_isbn&gt;&lt;_issue&gt;10&lt;/_issue&gt;&lt;_journal&gt;Int J Mol Sci&lt;/_journal&gt;&lt;_keywords&gt;Schwann cell; adipose derived stem cells; adipose tissue; karyotypes; skin; stem cells&lt;/_keywords&gt;&lt;_language&gt;eng&lt;/_language&gt;&lt;_modified&gt;64567393&lt;/_modified&gt;&lt;_pages&gt;6749-64&lt;/_pages&gt;&lt;_subject_headings&gt;Adipose Tissue/*cytology; Adult; Adult Stem Cells/*cytology/metabolism; Biocompatible Materials/*chemistry; Cell Culture Techniques; Cell Differentiation; Chromosomal Instability; Fibrin Tissue Adhesive/*chemistry; Humans; Hyaluronic Acid/*chemistry; Karyotyping; Middle Aged; Nerve Tissue Proteins/genetics/metabolism; Neurons/*cytology/metabolism; Skin/*cytology; Tissue Engineering; Tissue Scaffolds&lt;/_subject_headings&gt;&lt;_tertiary_title&gt;International journal of molecular sciences&lt;/_tertiary_title&gt;&lt;_type_work&gt;Journal Article; Research Support, Non-U.S. Gov&amp;apos;t&lt;/_type_work&gt;&lt;_url&gt;http://www.ncbi.nlm.nih.gov/entrez/query.fcgi?cmd=Retrieve&amp;amp;db=pubmed&amp;amp;dopt=Abstract&amp;amp;list_uids=22072917&amp;amp;query_hl=1&lt;/_url&gt;&lt;_volume&gt;12&lt;/_volume&gt;&lt;/Details&gt;&lt;Extra&gt;&lt;DBUID&gt;{F96A950B-833F-4880-A151-76DA2D6A2879}&lt;/DBUID&gt;&lt;/Extra&gt;&lt;/Item&gt;&lt;/References&gt;&lt;/Group&gt;&lt;/Citation&gt;_x000a_"/>
    <w:docVar w:name="NE.Ref{EF12324A-CA4E-4A9B-BB49-8FA9DC72D568}" w:val=" ADDIN NE.Ref.{EF12324A-CA4E-4A9B-BB49-8FA9DC72D568}&lt;Citation&gt;&lt;Group&gt;&lt;References&gt;&lt;Item&gt;&lt;ID&gt;2371&lt;/ID&gt;&lt;UID&gt;{671CF51A-7DFB-475F-9E11-B8307570552D}&lt;/UID&gt;&lt;Title&gt;Preparation and Characterization of Human Adipose Tissue-Derived Extracellular Matrix, Growth Factors, and Stem Cells: A Concise Review&lt;/Title&gt;&lt;Template&gt;Journal Article&lt;/Template&gt;&lt;Star&gt;0&lt;/Star&gt;&lt;Tag&gt;0&lt;/Tag&gt;&lt;Author&gt;Chun, So Young; Lim, Jeong Ok; Lee, Eun Hye; Han, Man-Hoon; Ha, Yun-Sok; Lee, Jun Nyung; Kim, Bum Soo; Park, Min Jeong; Yeo, MyungGu; Jung, Bongsu; Kwon, Tae Gyun&lt;/Author&gt;&lt;Year&gt;2019&lt;/Year&gt;&lt;Details&gt;&lt;_accessed&gt;64567389&lt;/_accessed&gt;&lt;_collection_scope&gt;SCIE;EI&lt;/_collection_scope&gt;&lt;_created&gt;64567389&lt;/_created&gt;&lt;_db_updated&gt;CrossRef&lt;/_db_updated&gt;&lt;_doi&gt;10.1007/s13770-019-00199-7&lt;/_doi&gt;&lt;_impact_factor&gt;   4.169&lt;/_impact_factor&gt;&lt;_isbn&gt;1738-2696&lt;/_isbn&gt;&lt;_issue&gt;4&lt;/_issue&gt;&lt;_journal&gt;Tissue Engineering and Regenerative Medicine&lt;/_journal&gt;&lt;_modified&gt;64567389&lt;/_modified&gt;&lt;_pages&gt;385-393&lt;/_pages&gt;&lt;_tertiary_title&gt;Tissue Eng Regen Med&lt;/_tertiary_title&gt;&lt;_url&gt;http://link.springer.com/10.1007/s13770-019-00199-7_x000d__x000a_http://link.springer.com/content/pdf/10.1007/s13770-019-00199-7.pdf&lt;/_url&gt;&lt;_volume&gt;16&lt;/_volume&gt;&lt;/Details&gt;&lt;Extra&gt;&lt;DBUID&gt;{F96A950B-833F-4880-A151-76DA2D6A2879}&lt;/DBUID&gt;&lt;/Extra&gt;&lt;/Item&gt;&lt;/References&gt;&lt;/Group&gt;&lt;/Citation&gt;_x000a_"/>
    <w:docVar w:name="NE.Ref{F06E9960-2003-4D3F-8ABC-04018A1CC93E}" w:val=" ADDIN NE.Ref.{F06E9960-2003-4D3F-8ABC-04018A1CC93E}&lt;Citation&gt;&lt;Group&gt;&lt;References&gt;&lt;Item&gt;&lt;ID&gt;2334&lt;/ID&gt;&lt;UID&gt;{445FE128-37FF-4BDB-897F-644E7E80C403}&lt;/UID&gt;&lt;Title&gt;Fibrin matrix provides a suitable scaffold for bone marrow stromal cells transplanted into injured spinal cord: a novel material for CNS tissue engineering&lt;/Title&gt;&lt;Template&gt;Journal Article&lt;/Template&gt;&lt;Star&gt;0&lt;/Star&gt;&lt;Tag&gt;0&lt;/Tag&gt;&lt;Author&gt;Itosaka, H; Kuroda, S; Shichinohe, H; Yasuda, H; Yano, S; Kamei, S; Kawamura, R; Hida, K; Iwasaki, Y&lt;/Author&gt;&lt;Year&gt;2009&lt;/Year&gt;&lt;Details&gt;&lt;_accession_num&gt;18992011&lt;/_accession_num&gt;&lt;_author_adr&gt;Department of Neurosurgery, Hokkaido University Graduate School of Medicine, Sapporo, Japan.&lt;/_author_adr&gt;&lt;_collection_scope&gt;SCIE&lt;/_collection_scope&gt;&lt;_created&gt;64562029&lt;/_created&gt;&lt;_date&gt;2009-06-01&lt;/_date&gt;&lt;_date_display&gt;2009 Jun&lt;/_date_display&gt;&lt;_db_updated&gt;PubMed&lt;/_db_updated&gt;&lt;_doi&gt;10.1111/j.1440-1789.2008.00971.x&lt;/_doi&gt;&lt;_impact_factor&gt;   1.906&lt;/_impact_factor&gt;&lt;_isbn&gt;1440-1789 (Electronic); 0919-6544 (Linking)&lt;/_isbn&gt;&lt;_issue&gt;3&lt;/_issue&gt;&lt;_journal&gt;Neuropathology&lt;/_journal&gt;&lt;_language&gt;eng&lt;/_language&gt;&lt;_modified&gt;64562029&lt;/_modified&gt;&lt;_pages&gt;248-57&lt;/_pages&gt;&lt;_subject_headings&gt;Animals; *Bone Marrow Transplantation; Cell Movement; Cell Survival; *Fibrin/ultrastructure; Green Fluorescent Proteins; Male; Mice; Mice, Transgenic; Microtubule-Associated Proteins/metabolism; Rats; Rats, Sprague-Dawley; Recovery of Function; Severity of Illness Index; Spinal Cord Injuries/*surgery/*therapy; Stromal Cells/physiology/*transplantation; Thoracic Vertebrae; Tissue Engineering/methods; *Tissue Scaffolds&lt;/_subject_headings&gt;&lt;_tertiary_title&gt;Neuropathology : official journal of the Japanese Society of Neuropathology&lt;/_tertiary_title&gt;&lt;_type_work&gt;Journal Article; Research Support, Non-U.S. Gov&amp;apos;t&lt;/_type_work&gt;&lt;_url&gt;http://www.ncbi.nlm.nih.gov/entrez/query.fcgi?cmd=Retrieve&amp;amp;db=pubmed&amp;amp;dopt=Abstract&amp;amp;list_uids=18992011&amp;amp;query_hl=1&lt;/_url&gt;&lt;_volume&gt;29&lt;/_volume&gt;&lt;/Details&gt;&lt;Extra&gt;&lt;DBUID&gt;{F96A950B-833F-4880-A151-76DA2D6A2879}&lt;/DBUID&gt;&lt;/Extra&gt;&lt;/Item&gt;&lt;/References&gt;&lt;/Group&gt;&lt;/Citation&gt;_x000a_"/>
    <w:docVar w:name="NE.Ref{F1566AD4-AB1B-4266-BB9C-C2D5FD2BC0B4}" w:val=" ADDIN NE.Ref.{F1566AD4-AB1B-4266-BB9C-C2D5FD2BC0B4}&lt;Citation&gt;&lt;Group&gt;&lt;References&gt;&lt;Item&gt;&lt;ID&gt;2364&lt;/ID&gt;&lt;UID&gt;{AF6617C1-0054-4D70-BF30-3164494F376F}&lt;/UID&gt;&lt;Title&gt;Optimization of fibrin scaffolds for differentiation of murine embryonic stem cells into neural lineage cells&lt;/Title&gt;&lt;Template&gt;Journal Article&lt;/Template&gt;&lt;Star&gt;0&lt;/Star&gt;&lt;Tag&gt;0&lt;/Tag&gt;&lt;Author&gt;Willerth, Stephanie M; Arendas, Kelly J; Gottlieb, David I; Sakiyama-Elbert, Shelly Elese&lt;/Author&gt;&lt;Year&gt;2006&lt;/Year&gt;&lt;Details&gt;&lt;_accessed&gt;64566233&lt;/_accessed&gt;&lt;_alternate_title&gt;BiomaterialsBiomaterials and Stem Cells&lt;/_alternate_title&gt;&lt;_collection_scope&gt;SCI;SCIE;EI&lt;/_collection_scope&gt;&lt;_created&gt;64566233&lt;/_created&gt;&lt;_date&gt;55751040&lt;/_date&gt;&lt;_date_display&gt;2006&lt;/_date_display&gt;&lt;_db_updated&gt;ScienceDirect&lt;/_db_updated&gt;&lt;_doi&gt;https://doi.org/10.1016/j.biomaterials.2006.07.036&lt;/_doi&gt;&lt;_impact_factor&gt;  12.479&lt;/_impact_factor&gt;&lt;_isbn&gt;0142-9612&lt;/_isbn&gt;&lt;_issue&gt;36&lt;/_issue&gt;&lt;_journal&gt;Biomaterials&lt;/_journal&gt;&lt;_keywords&gt;Nerve tissue engineering; Cell spreading; Cell culture; Progenitor cells&lt;/_keywords&gt;&lt;_modified&gt;64566233&lt;/_modified&gt;&lt;_pages&gt;5990-6003&lt;/_pages&gt;&lt;_url&gt;https://www.sciencedirect.com/science/article/pii/S0142961206006612&lt;/_url&gt;&lt;_volume&gt;27&lt;/_volume&gt;&lt;/Details&gt;&lt;Extra&gt;&lt;DBUID&gt;{F96A950B-833F-4880-A151-76DA2D6A2879}&lt;/DBUID&gt;&lt;/Extra&gt;&lt;/Item&gt;&lt;/References&gt;&lt;/Group&gt;&lt;/Citation&gt;_x000a_"/>
    <w:docVar w:name="NE.Ref{F1E7B37D-7020-432E-8B66-2BB5D89B7ED6}" w:val=" ADDIN NE.Ref.{F1E7B37D-7020-432E-8B66-2BB5D89B7ED6}&lt;Citation&gt;&lt;Group&gt;&lt;References&gt;&lt;Item&gt;&lt;ID&gt;2339&lt;/ID&gt;&lt;UID&gt;{5F515B44-4EE8-4E28-A17E-F386770B7434}&lt;/UID&gt;&lt;Title&gt;Long-distance growth and connectivity of neural stem cells after severe spinal cord injury&lt;/Title&gt;&lt;Template&gt;Journal Article&lt;/Template&gt;&lt;Star&gt;0&lt;/Star&gt;&lt;Tag&gt;0&lt;/Tag&gt;&lt;Author&gt;Lu, P; Wang, Y; Graham, L; McHale, K; Gao, M; Wu, D; Brock, J; Blesch, A; Rosenzweig, E S; Havton, L A; Zheng, B; Conner, J M; Marsala, M; Tuszynski, M H&lt;/Author&gt;&lt;Year&gt;2012&lt;/Year&gt;&lt;Details&gt;&lt;_accession_num&gt;22980985&lt;/_accession_num&gt;&lt;_author_adr&gt;Department of Neurosciences, University of California, San Diego, La Jolla, CA 92093, USA.&lt;/_author_adr&gt;&lt;_collection_scope&gt;SCI;SCIE&lt;/_collection_scope&gt;&lt;_created&gt;64562036&lt;/_created&gt;&lt;_date&gt;2012-09-14&lt;/_date&gt;&lt;_date_display&gt;2012 Sep 14&lt;/_date_display&gt;&lt;_db_updated&gt;PubMed&lt;/_db_updated&gt;&lt;_doi&gt;10.1016/j.cell.2012.08.020&lt;/_doi&gt;&lt;_impact_factor&gt;  66.850&lt;/_impact_factor&gt;&lt;_isbn&gt;1097-4172 (Electronic); 0092-8674 (Linking)&lt;/_isbn&gt;&lt;_issue&gt;6&lt;/_issue&gt;&lt;_journal&gt;Cell&lt;/_journal&gt;&lt;_language&gt;eng&lt;/_language&gt;&lt;_modified&gt;64591889&lt;/_modified&gt;&lt;_ori_publication&gt;Copyright (c) 2012 Elsevier Inc. All rights reserved.&lt;/_ori_publication&gt;&lt;_pages&gt;1264-73&lt;/_pages&gt;&lt;_subject_headings&gt;Animals; Axons/*physiology; Cell Line; Female; Green Fluorescent Proteins/analysis; Humans; Neural Stem Cells/cytology/*transplantation; Rats; Rats, Inbred F344; Rats, Nude; Spinal Cord/pathology/physiopathology; Spinal Cord Injuries/*therapy; *Spinal Cord Regeneration&lt;/_subject_headings&gt;&lt;_tertiary_title&gt;Cell&lt;/_tertiary_title&gt;&lt;_type_work&gt;Journal Article; Research Support, N.I.H., Extramural; Research Support, Non-U.S. Gov&amp;apos;t; Research Support, U.S. Gov&amp;apos;t, Non-P.H.S.&lt;/_type_work&gt;&lt;_url&gt;http://www.ncbi.nlm.nih.gov/entrez/query.fcgi?cmd=Retrieve&amp;amp;db=pubmed&amp;amp;dopt=Abstract&amp;amp;list_uids=22980985&amp;amp;query_hl=1&lt;/_url&gt;&lt;_volume&gt;150&lt;/_volume&gt;&lt;_social_category&gt;生物学(1)&lt;/_social_category&gt;&lt;/Details&gt;&lt;Extra&gt;&lt;DBUID&gt;{F96A950B-833F-4880-A151-76DA2D6A2879}&lt;/DBUID&gt;&lt;/Extra&gt;&lt;/Item&gt;&lt;/References&gt;&lt;/Group&gt;&lt;/Citation&gt;_x000a_"/>
    <w:docVar w:name="NE.Ref{F6CC35AE-70E9-4F31-B572-784AD68B23DC}" w:val=" ADDIN NE.Ref.{F6CC35AE-70E9-4F31-B572-784AD68B23DC}&lt;Citation&gt;&lt;Group&gt;&lt;References&gt;&lt;Item&gt;&lt;ID&gt;2323&lt;/ID&gt;&lt;UID&gt;{E40260ED-FBA1-4BDA-9436-FEFF2BAC446B}&lt;/UID&gt;&lt;Title&gt;Inflammatory Response to Spinal Cord Injury and Its Treatment&lt;/Title&gt;&lt;Template&gt;Journal Article&lt;/Template&gt;&lt;Star&gt;0&lt;/Star&gt;&lt;Tag&gt;0&lt;/Tag&gt;&lt;Author&gt;Liu, X; Zhang, Y; Wang, Y; Qian, T&lt;/Author&gt;&lt;Year&gt;2021&lt;/Year&gt;&lt;Details&gt;&lt;_accession_num&gt;34375779&lt;/_accession_num&gt;&lt;_author_adr&gt;Department of Orthopedics, First Affiliated Hospital of Bengbu Medical College, Bengbu, P.R. China.; Department of Orthopedics, First Affiliated Hospital of Bengbu Medical College, Bengbu, P.R. China.; Department of Orthopedics, First Affiliated Hospital of Bengbu Medical College, Bengbu, P.R. China.; Department of Orthopedics, First Affiliated Hospital of Bengbu Medical College, Bengbu, P.R. China. Electronic address: taibaoqian@126.com.&lt;/_author_adr&gt;&lt;_collection_scope&gt;SCI;SCIE&lt;/_collection_scope&gt;&lt;_created&gt;64562012&lt;/_created&gt;&lt;_date&gt;2021-11-01&lt;/_date&gt;&lt;_date_display&gt;2021 Nov&lt;/_date_display&gt;&lt;_db_updated&gt;PubMed&lt;/_db_updated&gt;&lt;_doi&gt;10.1016/j.wneu.2021.07.148&lt;/_doi&gt;&lt;_impact_factor&gt;   2.104&lt;/_impact_factor&gt;&lt;_isbn&gt;1878-8769 (Electronic); 1878-8750 (Linking)&lt;/_isbn&gt;&lt;_journal&gt;World Neurosurg&lt;/_journal&gt;&lt;_keywords&gt;*Cell transplantation; *Inflammatory cell factor; *Nerve regeneration agent; *Neuroinflammation; *Neuroprotective agents; *Spinal cord injury; *Surgical&lt;/_keywords&gt;&lt;_language&gt;eng&lt;/_language&gt;&lt;_modified&gt;64562012&lt;/_modified&gt;&lt;_ori_publication&gt;Copyright (c) 2021 The Author(s). Published by Elsevier Inc. All rights reserved.&lt;/_ori_publication&gt;&lt;_pages&gt;19-31&lt;/_pages&gt;&lt;_subject_headings&gt;Animals; Anti-Inflammatory Agents/*administration &amp;amp; dosage; Cell- and Tissue-Based Therapy/methods; Humans; Immunomodulating Agents/administration &amp;amp; dosage; Inflammation Mediators/antagonists &amp;amp; inhibitors/immunology/*metabolism; Laminectomy/methods; Leukocytes/drug effects/immunology; Nerve Regeneration/drug effects/*physiology; Neuroprotective Agents/*administration &amp;amp; dosage; Spinal Cord Injuries/immunology/*metabolism/*therapy&lt;/_subject_headings&gt;&lt;_tertiary_title&gt;World neurosurgery&lt;/_tertiary_title&gt;&lt;_type_work&gt;Journal Article; Review&lt;/_type_work&gt;&lt;_url&gt;http://www.ncbi.nlm.nih.gov/entrez/query.fcgi?cmd=Retrieve&amp;amp;db=pubmed&amp;amp;dopt=Abstract&amp;amp;list_uids=34375779&amp;amp;query_hl=1&lt;/_url&gt;&lt;_volume&gt;155&lt;/_volume&gt;&lt;/Details&gt;&lt;Extra&gt;&lt;DBUID&gt;{F96A950B-833F-4880-A151-76DA2D6A2879}&lt;/DBUID&gt;&lt;/Extra&gt;&lt;/Item&gt;&lt;/References&gt;&lt;/Group&gt;&lt;Group&gt;&lt;References&gt;&lt;Item&gt;&lt;ID&gt;2324&lt;/ID&gt;&lt;UID&gt;{CB755272-4AA6-4F54-983D-868E13B284C6}&lt;/UID&gt;&lt;Title&gt;Recent Advances in the Role of Nuclear Factor Erythroid-2-Related Factor 2 in Spinal Cord Injury: Regulatory Mechanisms and Therapeutic Options&lt;/Title&gt;&lt;Template&gt;Journal Article&lt;/Template&gt;&lt;Star&gt;0&lt;/Star&gt;&lt;Tag&gt;0&lt;/Tag&gt;&lt;Author&gt;Jiang, T; He, Y&lt;/Author&gt;&lt;Year&gt;2022&lt;/Year&gt;&lt;Details&gt;&lt;_accession_num&gt;35754957&lt;/_accession_num&gt;&lt;_author_adr&gt;Graduate School of Inner Mongolia Medical University, Hohhot, China.; Spine Surgery, Inner Mongolia People&amp;apos;s Hospital, Hohhot, China.; Spine Surgery, Inner Mongolia People&amp;apos;s Hospital, Hohhot, China.&lt;/_author_adr&gt;&lt;_collection_scope&gt;SCIE&lt;/_collection_scope&gt;&lt;_created&gt;64562013&lt;/_created&gt;&lt;_date&gt;2022-01-20&lt;/_date&gt;&lt;_date_display&gt;2022&lt;/_date_display&gt;&lt;_db_updated&gt;PubMed&lt;/_db_updated&gt;&lt;_doi&gt;10.3389/fnagi.2022.851257&lt;/_doi&gt;&lt;_impact_factor&gt;   5.750&lt;/_impact_factor&gt;&lt;_isbn&gt;1663-4365 (Print); 1663-4365 (Linking)&lt;/_isbn&gt;&lt;_journal&gt;Front Aging Neurosci&lt;/_journal&gt;&lt;_keywords&gt;Nrf2; SCI; inflammatory injury; oxidative stress; treatment&lt;/_keywords&gt;&lt;_language&gt;eng&lt;/_language&gt;&lt;_modified&gt;64562013&lt;/_modified&gt;&lt;_ori_publication&gt;Copyright (c) 2022 Jiang and He.&lt;/_ori_publication&gt;&lt;_pages&gt;851257&lt;/_pages&gt;&lt;_tertiary_title&gt;Frontiers in aging neuroscience&lt;/_tertiary_title&gt;&lt;_type_work&gt;Journal Article; Review&lt;/_type_work&gt;&lt;_url&gt;http://www.ncbi.nlm.nih.gov/entrez/query.fcgi?cmd=Retrieve&amp;amp;db=pubmed&amp;amp;dopt=Abstract&amp;amp;list_uids=35754957&amp;amp;query_hl=1&lt;/_url&gt;&lt;_volume&gt;14&lt;/_volume&gt;&lt;/Details&gt;&lt;Extra&gt;&lt;DBUID&gt;{F96A950B-833F-4880-A151-76DA2D6A2879}&lt;/DBUID&gt;&lt;/Extra&gt;&lt;/Item&gt;&lt;/References&gt;&lt;/Group&gt;&lt;/Citation&gt;_x000a_"/>
    <w:docVar w:name="NE.Ref{F9C5434F-2063-43A7-BE20-788DEFFAC4D0}" w:val=" ADDIN NE.Ref.{F9C5434F-2063-43A7-BE20-788DEFFAC4D0}&lt;Citation&gt;&lt;Group&gt;&lt;References&gt;&lt;Item&gt;&lt;ID&gt;2385&lt;/ID&gt;&lt;UID&gt;{406B391C-857E-4112-BA1A-ECF2B52FDF50}&lt;/UID&gt;&lt;Title&gt;Combination scaffolds of salmon fibrin, hyaluronic acid, and laminin for human neural stem cell and vascular tissue engineering&lt;/Title&gt;&lt;Template&gt;Journal Article&lt;/Template&gt;&lt;Star&gt;0&lt;/Star&gt;&lt;Tag&gt;0&lt;/Tag&gt;&lt;Author&gt;Arulmoli, J; Wright, H J; Phan, DTT; Sheth, U; Que, R A; Botten, G A; Keating, M; Botvinick, E L; Pathak, M M; Zarembinski, T I; Yanni, D S; Razorenova, O V; Hughes, CCW; Flanagan, L A&lt;/Author&gt;&lt;Year&gt;2016&lt;/Year&gt;&lt;Details&gt;&lt;_accession_num&gt;27475528&lt;/_accession_num&gt;&lt;_author_adr&gt;Department of Biomedical Engineering, University of California, Irvine, Irvine, CA 92697, USA; Sue &amp;amp; Bill Gross Stem Cell Research Center, University of California, Irvine, Irvine, CA 92697, USA.; Sue &amp;amp; Bill Gross Stem Cell Research Center, University of California, Irvine, Irvine, CA 92697, USA; Department of Molecular Biology and Biochemistry, University of California, Irvine, Irvine, CA 92697, USA.; Department of Molecular Biology and Biochemistry, University of California, Irvine, Irvine, CA 92697, USA.; Sue &amp;amp; Bill Gross Stem Cell Research Center, University of California, Irvine, Irvine, CA 92697, USA.; Department of Biomedical Engineering, University of California, Irvine, Irvine, CA 92697, USA.; Department of Microbiology, Immunology &amp;amp; Molecular Genetics, University of California, Los Angeles, Los Angeles, CA 90095, USA.; Department of Biomedical Engineering, University of California, Irvine, Irvine, CA 92697, USA.; Department of Biomedical Engineering, University of California, Irvine, Irvine, CA 92697, USA; The Edwards Lifesciences Center for Advanced Cardiovascular Technology, University of California, Irvine, Irvine, CA 92697, USA.; Sue &amp;amp; Bill Gross Stem Cell Research Center, University of California, Irvine, Irvine, CA 92697, USA; Department of Physiology &amp;amp; Biophysics, University of California, Irvine, Irvine, CA 92697, USA.; BioTime, Inc., 1301 Harbor Parkway, Alameda, CA 94502, USA.; Disc Comfort, Inc., 351 Hospital Road, Suite 202, Newport Beach, CA 92663, USA.; Sue &amp;amp; Bill Gross Stem Cell Research Center, University of California, Irvine, Irvine, CA 92697, USA; Department of Molecular Biology and Biochemistry, University of California, Irvine, Irvine, CA 92697, USA.; Department of Biomedical Engineering, University of California, Irvine, Irvine, CA 92697, USA; Department of Molecular Biology and Biochemistry, University of California, Irvine, Irvine, CA 92697, USA; The Edwards Lifesciences Center for Advanced Cardiovascular Technology, University of California, Irvine, Irvine, CA  92697, USA.; Department of Biomedical Engineering, University of California, Irvine, Irvine, CA 92697, USA; Sue &amp;amp; Bill Gross Stem Cell Research Center, University of California, Irvine, Irvine, CA 92697, USA; Department of Neurology, University of California, Irvine, Irvine, CA 92697, USA. Electronic address: lisa.flanagan@uci.edu.&lt;/_author_adr&gt;&lt;_collection_scope&gt;SCI;SCIE&lt;/_collection_scope&gt;&lt;_created&gt;64567407&lt;/_created&gt;&lt;_date&gt;2016-10-01&lt;/_date&gt;&lt;_date_display&gt;2016 Oct 1&lt;/_date_display&gt;&lt;_db_updated&gt;PubMed&lt;/_db_updated&gt;&lt;_doi&gt;10.1016/j.actbio.2016.07.043&lt;/_doi&gt;&lt;_impact_factor&gt;   8.947&lt;/_impact_factor&gt;&lt;_isbn&gt;1878-7568 (Electronic); 1742-7061 (Linking)&lt;/_isbn&gt;&lt;_journal&gt;Acta Biomater&lt;/_journal&gt;&lt;_keywords&gt;*Biomaterial scaffold; *Co-culture; *Hyaluronic acid; *Hydrogel; *Integrin; *Laminin; *Matrix mechanics; *Neural stem cell; *Neural tissue engineering; *Neurovascular niche; *Salmon fibrin&lt;/_keywords&gt;&lt;_language&gt;eng&lt;/_language&gt;&lt;_modified&gt;64567407&lt;/_modified&gt;&lt;_ori_publication&gt;Copyright (c) 2016 Acta Materialia Inc. Published by Elsevier Ltd. All rights_x000d__x000a_      reserved.&lt;/_ori_publication&gt;&lt;_pages&gt;122-138&lt;/_pages&gt;&lt;_subject_headings&gt;Animals; Blood Vessels/drug effects/*physiology; Cattle; Cell Differentiation/drug effects; Cell Proliferation/drug effects; Endothelial Cells/cytology/drug effects/metabolism; Extracellular Matrix/metabolism; Fibrin/*pharmacology; Humans; Hyaluronic Acid/*pharmacology; Hydrogel, Polyethylene Glycol Dimethacrylate/pharmacology; Integrins/metabolism; Laminin/*pharmacology; Neovascularization, Physiologic/drug effects; Neural Stem Cells/*cytology/drug effects; Polymerization/drug effects; Salmon; Tissue Engineering/*methods; Tissue Scaffolds/*chemistry&lt;/_subject_headings&gt;&lt;_tertiary_title&gt;Acta biomaterialia&lt;/_tertiary_title&gt;&lt;_type_work&gt;Journal Article; Research Support, Non-U.S. Gov&amp;apos;t; Research Support, N.I.H., Extramural&lt;/_type_work&gt;&lt;_url&gt;http://www.ncbi.nlm.nih.gov/entrez/query.fcgi?cmd=Retrieve&amp;amp;db=pubmed&amp;amp;dopt=Abstract&amp;amp;list_uids=27475528&amp;amp;query_hl=1&lt;/_url&gt;&lt;_volume&gt;43&lt;/_volume&gt;&lt;/Details&gt;&lt;Extra&gt;&lt;DBUID&gt;{F96A950B-833F-4880-A151-76DA2D6A2879}&lt;/DBUID&gt;&lt;/Extra&gt;&lt;/Item&gt;&lt;/References&gt;&lt;/Group&gt;&lt;/Citation&gt;_x000a_"/>
    <w:docVar w:name="NE.Ref{FDD4D1C1-0D43-4983-9091-369082E97CA1}" w:val=" ADDIN NE.Ref.{FDD4D1C1-0D43-4983-9091-369082E97CA1}&lt;Citation&gt;&lt;Group&gt;&lt;References&gt;&lt;Item&gt;&lt;ID&gt;2368&lt;/ID&gt;&lt;UID&gt;{2D859D5D-5C6D-44B4-99CB-284E36F45F9E}&lt;/UID&gt;&lt;Title&gt;Engineering personalized neural tissue by combining induced pluripotent stem cells with fibrin scaffolds&lt;/Title&gt;&lt;Template&gt;Journal Article&lt;/Template&gt;&lt;Star&gt;0&lt;/Star&gt;&lt;Tag&gt;0&lt;/Tag&gt;&lt;Author&gt;Montgomery, A; Wong, A; Gabers, N; Willerth, S M&lt;/Author&gt;&lt;Year&gt;2015&lt;/Year&gt;&lt;Details&gt;&lt;_accession_num&gt;26218131&lt;/_accession_num&gt;&lt;_author_adr&gt;Department of Mechanical Engineering, University of Victoria, Canada. willerth@uvic.ca.&lt;/_author_adr&gt;&lt;_created&gt;64566241&lt;/_created&gt;&lt;_date&gt;2015-02-01&lt;/_date&gt;&lt;_date_display&gt;2015 Feb&lt;/_date_display&gt;&lt;_db_updated&gt;PubMed&lt;/_db_updated&gt;&lt;_doi&gt;10.1039/c4bm00299g&lt;/_doi&gt;&lt;_impact_factor&gt;   6.843&lt;/_impact_factor&gt;&lt;_isbn&gt;2047-4849 (Electronic); 2047-4830 (Linking)&lt;/_isbn&gt;&lt;_issue&gt;2&lt;/_issue&gt;&lt;_journal&gt;Biomater Sci&lt;/_journal&gt;&lt;_language&gt;eng&lt;/_language&gt;&lt;_modified&gt;64566241&lt;/_modified&gt;&lt;_pages&gt;401-13&lt;/_pages&gt;&lt;_subject_headings&gt;Animals; Biocompatible Materials/*chemistry/metabolism; Cell Differentiation/drug effects; Embryonic Stem Cells/chemistry/*cytology; Fibrin/*chemistry/metabolism; Humans; Induced Pluripotent Stem Cells/chemistry/*cytology; Mice; Nerve Tissue/cytology/*drug effects; Pluripotent Stem Cells/*chemistry/metabolism; Spinal Cord Injuries/*metabolism; Tissue Engineering/*methods&lt;/_subject_headings&gt;&lt;_tertiary_title&gt;Biomaterials science&lt;/_tertiary_title&gt;&lt;_type_work&gt;Journal Article; Research Support, Non-U.S. Gov&amp;apos;t&lt;/_type_work&gt;&lt;_url&gt;http://www.ncbi.nlm.nih.gov/entrez/query.fcgi?cmd=Retrieve&amp;amp;db=pubmed&amp;amp;dopt=Abstract&amp;amp;list_uids=26218131&amp;amp;query_hl=1&lt;/_url&gt;&lt;_volume&gt;3&lt;/_volume&gt;&lt;/Details&gt;&lt;Extra&gt;&lt;DBUID&gt;{F96A950B-833F-4880-A151-76DA2D6A2879}&lt;/DBUID&gt;&lt;/Extra&gt;&lt;/Item&gt;&lt;/References&gt;&lt;/Group&gt;&lt;/Citation&gt;_x000a_"/>
    <w:docVar w:name="ne_docsoft" w:val="MSWord"/>
    <w:docVar w:name="ne_docversion" w:val="NoteExpress 2.0"/>
    <w:docVar w:name="ne_stylename" w:val="Frontiers in Cell and Developmental Biology"/>
  </w:docVars>
  <w:rsids>
    <w:rsidRoot w:val="00172A27"/>
    <w:rsid w:val="00017018"/>
    <w:rsid w:val="00024D02"/>
    <w:rsid w:val="00071F79"/>
    <w:rsid w:val="000746DF"/>
    <w:rsid w:val="0007791D"/>
    <w:rsid w:val="000A0DE2"/>
    <w:rsid w:val="000B42D7"/>
    <w:rsid w:val="000D6A69"/>
    <w:rsid w:val="000F5CB9"/>
    <w:rsid w:val="00120D4A"/>
    <w:rsid w:val="00172A27"/>
    <w:rsid w:val="0018194C"/>
    <w:rsid w:val="002177C4"/>
    <w:rsid w:val="00232D3F"/>
    <w:rsid w:val="00243891"/>
    <w:rsid w:val="00254D44"/>
    <w:rsid w:val="00283776"/>
    <w:rsid w:val="002A6641"/>
    <w:rsid w:val="002C4CA6"/>
    <w:rsid w:val="002D1EFB"/>
    <w:rsid w:val="002D39AD"/>
    <w:rsid w:val="002D5ABF"/>
    <w:rsid w:val="002E1438"/>
    <w:rsid w:val="0030569C"/>
    <w:rsid w:val="003163D3"/>
    <w:rsid w:val="0033784F"/>
    <w:rsid w:val="00350767"/>
    <w:rsid w:val="00354FE6"/>
    <w:rsid w:val="00355EDA"/>
    <w:rsid w:val="003574A1"/>
    <w:rsid w:val="003733AE"/>
    <w:rsid w:val="0039138B"/>
    <w:rsid w:val="00392B7D"/>
    <w:rsid w:val="003974A1"/>
    <w:rsid w:val="003D5547"/>
    <w:rsid w:val="003F7D47"/>
    <w:rsid w:val="00410420"/>
    <w:rsid w:val="004215F0"/>
    <w:rsid w:val="00422211"/>
    <w:rsid w:val="00423A41"/>
    <w:rsid w:val="004248C5"/>
    <w:rsid w:val="0042537A"/>
    <w:rsid w:val="004A2638"/>
    <w:rsid w:val="004A5EC0"/>
    <w:rsid w:val="004C1A06"/>
    <w:rsid w:val="004C3874"/>
    <w:rsid w:val="004D2D92"/>
    <w:rsid w:val="005158DC"/>
    <w:rsid w:val="005244E9"/>
    <w:rsid w:val="005438AE"/>
    <w:rsid w:val="00550429"/>
    <w:rsid w:val="005711C3"/>
    <w:rsid w:val="00584BEF"/>
    <w:rsid w:val="005A12BB"/>
    <w:rsid w:val="005A6A86"/>
    <w:rsid w:val="005C2435"/>
    <w:rsid w:val="005C2B0A"/>
    <w:rsid w:val="005E5BDF"/>
    <w:rsid w:val="005F73C0"/>
    <w:rsid w:val="00622A13"/>
    <w:rsid w:val="00647813"/>
    <w:rsid w:val="00665D20"/>
    <w:rsid w:val="00684912"/>
    <w:rsid w:val="006A114F"/>
    <w:rsid w:val="006A1353"/>
    <w:rsid w:val="006A20A7"/>
    <w:rsid w:val="006B37D1"/>
    <w:rsid w:val="006B6F3F"/>
    <w:rsid w:val="006B71E6"/>
    <w:rsid w:val="006C5B5A"/>
    <w:rsid w:val="006F11AD"/>
    <w:rsid w:val="00706C40"/>
    <w:rsid w:val="0076065D"/>
    <w:rsid w:val="00763628"/>
    <w:rsid w:val="007A4853"/>
    <w:rsid w:val="007F1BD6"/>
    <w:rsid w:val="007F5E2E"/>
    <w:rsid w:val="00830E4A"/>
    <w:rsid w:val="00841BE2"/>
    <w:rsid w:val="008727CC"/>
    <w:rsid w:val="008C5203"/>
    <w:rsid w:val="008E4778"/>
    <w:rsid w:val="008F0409"/>
    <w:rsid w:val="00926E7A"/>
    <w:rsid w:val="009400C8"/>
    <w:rsid w:val="0097382E"/>
    <w:rsid w:val="009905E1"/>
    <w:rsid w:val="00990FE5"/>
    <w:rsid w:val="009B2F51"/>
    <w:rsid w:val="009B486A"/>
    <w:rsid w:val="00A27FCC"/>
    <w:rsid w:val="00A53D8C"/>
    <w:rsid w:val="00A9308D"/>
    <w:rsid w:val="00AA21DC"/>
    <w:rsid w:val="00AC1C79"/>
    <w:rsid w:val="00AC42DB"/>
    <w:rsid w:val="00AD4FB0"/>
    <w:rsid w:val="00AE314C"/>
    <w:rsid w:val="00B52248"/>
    <w:rsid w:val="00B905B6"/>
    <w:rsid w:val="00BA531B"/>
    <w:rsid w:val="00BA707E"/>
    <w:rsid w:val="00BD1102"/>
    <w:rsid w:val="00BE1B0A"/>
    <w:rsid w:val="00C16FC3"/>
    <w:rsid w:val="00C34D2C"/>
    <w:rsid w:val="00C426E1"/>
    <w:rsid w:val="00C76850"/>
    <w:rsid w:val="00D11A4C"/>
    <w:rsid w:val="00D12AE0"/>
    <w:rsid w:val="00D1596B"/>
    <w:rsid w:val="00D22704"/>
    <w:rsid w:val="00D30DE3"/>
    <w:rsid w:val="00D31935"/>
    <w:rsid w:val="00D425AF"/>
    <w:rsid w:val="00D527DD"/>
    <w:rsid w:val="00DA58F7"/>
    <w:rsid w:val="00DC4C07"/>
    <w:rsid w:val="00E31639"/>
    <w:rsid w:val="00E509D4"/>
    <w:rsid w:val="00E8257F"/>
    <w:rsid w:val="00EB2A9B"/>
    <w:rsid w:val="00EB624E"/>
    <w:rsid w:val="00EC41B9"/>
    <w:rsid w:val="00EC723B"/>
    <w:rsid w:val="00F115B0"/>
    <w:rsid w:val="00F15FDA"/>
    <w:rsid w:val="00F32445"/>
    <w:rsid w:val="00F8594F"/>
    <w:rsid w:val="00F9377D"/>
    <w:rsid w:val="00F950CC"/>
    <w:rsid w:val="00FB11C1"/>
    <w:rsid w:val="00FB7FE8"/>
    <w:rsid w:val="00FC4A0F"/>
    <w:rsid w:val="00FD0456"/>
    <w:rsid w:val="00FF2E62"/>
    <w:rsid w:val="017C7930"/>
    <w:rsid w:val="019E2A86"/>
    <w:rsid w:val="01E65CD0"/>
    <w:rsid w:val="027E34D3"/>
    <w:rsid w:val="03086AA8"/>
    <w:rsid w:val="03A26EFC"/>
    <w:rsid w:val="03DE624A"/>
    <w:rsid w:val="0483547A"/>
    <w:rsid w:val="049C3FFE"/>
    <w:rsid w:val="051C2553"/>
    <w:rsid w:val="051F293C"/>
    <w:rsid w:val="05326969"/>
    <w:rsid w:val="05BC4D72"/>
    <w:rsid w:val="06981A5E"/>
    <w:rsid w:val="073C636A"/>
    <w:rsid w:val="075621E7"/>
    <w:rsid w:val="07BD2AE2"/>
    <w:rsid w:val="08294BFE"/>
    <w:rsid w:val="086660A2"/>
    <w:rsid w:val="08D105DF"/>
    <w:rsid w:val="091D1B73"/>
    <w:rsid w:val="09562ABB"/>
    <w:rsid w:val="0A054A20"/>
    <w:rsid w:val="0A8455AD"/>
    <w:rsid w:val="0B696B33"/>
    <w:rsid w:val="0BCC10FE"/>
    <w:rsid w:val="0DD6136C"/>
    <w:rsid w:val="0DF25F8F"/>
    <w:rsid w:val="0DFF3872"/>
    <w:rsid w:val="0E9E6313"/>
    <w:rsid w:val="0EAA30FC"/>
    <w:rsid w:val="0EB64804"/>
    <w:rsid w:val="0F84096B"/>
    <w:rsid w:val="101B492E"/>
    <w:rsid w:val="103738BF"/>
    <w:rsid w:val="10434957"/>
    <w:rsid w:val="10A122E9"/>
    <w:rsid w:val="10FD737F"/>
    <w:rsid w:val="110523BC"/>
    <w:rsid w:val="110D5F06"/>
    <w:rsid w:val="117A0053"/>
    <w:rsid w:val="1191736D"/>
    <w:rsid w:val="11DA4319"/>
    <w:rsid w:val="127223BC"/>
    <w:rsid w:val="12C35DA5"/>
    <w:rsid w:val="130152C1"/>
    <w:rsid w:val="1308271B"/>
    <w:rsid w:val="1325533D"/>
    <w:rsid w:val="13C0225D"/>
    <w:rsid w:val="145C2390"/>
    <w:rsid w:val="14B506ED"/>
    <w:rsid w:val="166816D8"/>
    <w:rsid w:val="168225FE"/>
    <w:rsid w:val="16D8572F"/>
    <w:rsid w:val="171E61E9"/>
    <w:rsid w:val="18155BE7"/>
    <w:rsid w:val="18604101"/>
    <w:rsid w:val="197E61CC"/>
    <w:rsid w:val="19BE43D4"/>
    <w:rsid w:val="19EB084F"/>
    <w:rsid w:val="1ADD7F26"/>
    <w:rsid w:val="1B913F1E"/>
    <w:rsid w:val="1BFB4BEC"/>
    <w:rsid w:val="1BFF0DF3"/>
    <w:rsid w:val="1C042A47"/>
    <w:rsid w:val="1C9E6AD0"/>
    <w:rsid w:val="1D814ED0"/>
    <w:rsid w:val="1D8965DF"/>
    <w:rsid w:val="201E3137"/>
    <w:rsid w:val="206B4350"/>
    <w:rsid w:val="2084273E"/>
    <w:rsid w:val="2119445A"/>
    <w:rsid w:val="214D3DFF"/>
    <w:rsid w:val="22A5208A"/>
    <w:rsid w:val="23057DC6"/>
    <w:rsid w:val="2404270A"/>
    <w:rsid w:val="24CC510E"/>
    <w:rsid w:val="24DE3B82"/>
    <w:rsid w:val="252A5EB9"/>
    <w:rsid w:val="253C6EB2"/>
    <w:rsid w:val="253D547C"/>
    <w:rsid w:val="26EA4592"/>
    <w:rsid w:val="26FB3F19"/>
    <w:rsid w:val="272567F1"/>
    <w:rsid w:val="27A72208"/>
    <w:rsid w:val="28721A0D"/>
    <w:rsid w:val="28881EEE"/>
    <w:rsid w:val="28D40BB9"/>
    <w:rsid w:val="291607CD"/>
    <w:rsid w:val="2A770DA4"/>
    <w:rsid w:val="2AAE358F"/>
    <w:rsid w:val="2AB720F1"/>
    <w:rsid w:val="2B4D3AD2"/>
    <w:rsid w:val="2BBA6071"/>
    <w:rsid w:val="2BF80497"/>
    <w:rsid w:val="2BFA4D0C"/>
    <w:rsid w:val="2D1F449C"/>
    <w:rsid w:val="2D963CC8"/>
    <w:rsid w:val="2DE555E4"/>
    <w:rsid w:val="2DF50094"/>
    <w:rsid w:val="2E18344C"/>
    <w:rsid w:val="2E852ACB"/>
    <w:rsid w:val="2E8F582A"/>
    <w:rsid w:val="2EE5775A"/>
    <w:rsid w:val="30230A50"/>
    <w:rsid w:val="30882E26"/>
    <w:rsid w:val="30AD4D46"/>
    <w:rsid w:val="30C36A8C"/>
    <w:rsid w:val="316A6191"/>
    <w:rsid w:val="31757FCF"/>
    <w:rsid w:val="31A729C8"/>
    <w:rsid w:val="326276D3"/>
    <w:rsid w:val="32A34940"/>
    <w:rsid w:val="32FF5928"/>
    <w:rsid w:val="33843E73"/>
    <w:rsid w:val="33BC140D"/>
    <w:rsid w:val="33BD523F"/>
    <w:rsid w:val="33FF2BCF"/>
    <w:rsid w:val="34223D60"/>
    <w:rsid w:val="34F76B17"/>
    <w:rsid w:val="358D7245"/>
    <w:rsid w:val="361B332B"/>
    <w:rsid w:val="36B323E3"/>
    <w:rsid w:val="36E539BE"/>
    <w:rsid w:val="3716359B"/>
    <w:rsid w:val="37382F0B"/>
    <w:rsid w:val="37C80E48"/>
    <w:rsid w:val="38065262"/>
    <w:rsid w:val="38222CDD"/>
    <w:rsid w:val="38AF006E"/>
    <w:rsid w:val="39331A1C"/>
    <w:rsid w:val="3A805E30"/>
    <w:rsid w:val="3A984543"/>
    <w:rsid w:val="3AC32CD9"/>
    <w:rsid w:val="3B0E1700"/>
    <w:rsid w:val="3B6C7D3D"/>
    <w:rsid w:val="3BEB0059"/>
    <w:rsid w:val="3BF504CA"/>
    <w:rsid w:val="3BFB0BEB"/>
    <w:rsid w:val="3C5C5193"/>
    <w:rsid w:val="3D462DC8"/>
    <w:rsid w:val="3D9332AB"/>
    <w:rsid w:val="3DCE7FE3"/>
    <w:rsid w:val="3E820303"/>
    <w:rsid w:val="3EC4428E"/>
    <w:rsid w:val="3F1520E9"/>
    <w:rsid w:val="3F392A73"/>
    <w:rsid w:val="3FA22048"/>
    <w:rsid w:val="405D184C"/>
    <w:rsid w:val="412E2B26"/>
    <w:rsid w:val="413F2F6F"/>
    <w:rsid w:val="418559EE"/>
    <w:rsid w:val="42DF268F"/>
    <w:rsid w:val="432D6043"/>
    <w:rsid w:val="43741FD3"/>
    <w:rsid w:val="44812AD5"/>
    <w:rsid w:val="44E5658E"/>
    <w:rsid w:val="452E0151"/>
    <w:rsid w:val="453E5BA8"/>
    <w:rsid w:val="458C46C0"/>
    <w:rsid w:val="45BF7797"/>
    <w:rsid w:val="46A55352"/>
    <w:rsid w:val="4867602E"/>
    <w:rsid w:val="487145A9"/>
    <w:rsid w:val="48992ACE"/>
    <w:rsid w:val="49D04423"/>
    <w:rsid w:val="4A6E2C61"/>
    <w:rsid w:val="4A8B09C5"/>
    <w:rsid w:val="4B047121"/>
    <w:rsid w:val="4B593777"/>
    <w:rsid w:val="4B926134"/>
    <w:rsid w:val="4C65444C"/>
    <w:rsid w:val="4CD20043"/>
    <w:rsid w:val="4D402C01"/>
    <w:rsid w:val="4E0F57D8"/>
    <w:rsid w:val="4E9346F6"/>
    <w:rsid w:val="4ED10111"/>
    <w:rsid w:val="4FAC5493"/>
    <w:rsid w:val="4FB4154E"/>
    <w:rsid w:val="4FBC20E2"/>
    <w:rsid w:val="4FBC2CA1"/>
    <w:rsid w:val="4FE309CE"/>
    <w:rsid w:val="507F4E06"/>
    <w:rsid w:val="50A61702"/>
    <w:rsid w:val="50EF6C23"/>
    <w:rsid w:val="50FF61B6"/>
    <w:rsid w:val="51F45C15"/>
    <w:rsid w:val="53C11BA9"/>
    <w:rsid w:val="5543504A"/>
    <w:rsid w:val="559C1D59"/>
    <w:rsid w:val="56AA7189"/>
    <w:rsid w:val="571B3010"/>
    <w:rsid w:val="58C96A5B"/>
    <w:rsid w:val="59355F5F"/>
    <w:rsid w:val="599E766E"/>
    <w:rsid w:val="59F609EB"/>
    <w:rsid w:val="5B1F6672"/>
    <w:rsid w:val="5BAA1E35"/>
    <w:rsid w:val="5BB623FF"/>
    <w:rsid w:val="5BC8419B"/>
    <w:rsid w:val="5BCC0B87"/>
    <w:rsid w:val="5C6F54F2"/>
    <w:rsid w:val="5D8D24D0"/>
    <w:rsid w:val="5DE80341"/>
    <w:rsid w:val="5E6459F6"/>
    <w:rsid w:val="5E9B3095"/>
    <w:rsid w:val="5ECE78B7"/>
    <w:rsid w:val="5F083BE3"/>
    <w:rsid w:val="5F73028A"/>
    <w:rsid w:val="5FE6782F"/>
    <w:rsid w:val="60AD4845"/>
    <w:rsid w:val="616D6A24"/>
    <w:rsid w:val="618A0545"/>
    <w:rsid w:val="618A51FD"/>
    <w:rsid w:val="619045DF"/>
    <w:rsid w:val="61AB514B"/>
    <w:rsid w:val="61EB7224"/>
    <w:rsid w:val="6565189F"/>
    <w:rsid w:val="65FC1AFD"/>
    <w:rsid w:val="66FE4961"/>
    <w:rsid w:val="670E4A09"/>
    <w:rsid w:val="67897E8A"/>
    <w:rsid w:val="67A960D2"/>
    <w:rsid w:val="68FF70FA"/>
    <w:rsid w:val="69D64202"/>
    <w:rsid w:val="6A4A66A6"/>
    <w:rsid w:val="6AA97A09"/>
    <w:rsid w:val="6B026193"/>
    <w:rsid w:val="6B955EC0"/>
    <w:rsid w:val="6B99345E"/>
    <w:rsid w:val="6BF012D0"/>
    <w:rsid w:val="6C2E3438"/>
    <w:rsid w:val="6CB50CFE"/>
    <w:rsid w:val="6D5260F8"/>
    <w:rsid w:val="6D863EF4"/>
    <w:rsid w:val="6D8B51C3"/>
    <w:rsid w:val="6DBD0957"/>
    <w:rsid w:val="6E3360AE"/>
    <w:rsid w:val="6E6F4BC0"/>
    <w:rsid w:val="6E8001BD"/>
    <w:rsid w:val="6EF9152C"/>
    <w:rsid w:val="6F056630"/>
    <w:rsid w:val="6FD563E8"/>
    <w:rsid w:val="700E0B8A"/>
    <w:rsid w:val="703925DD"/>
    <w:rsid w:val="70AC48E3"/>
    <w:rsid w:val="71221C3A"/>
    <w:rsid w:val="745A5E80"/>
    <w:rsid w:val="74EE0377"/>
    <w:rsid w:val="76445A24"/>
    <w:rsid w:val="766B2C46"/>
    <w:rsid w:val="77977061"/>
    <w:rsid w:val="779D63A7"/>
    <w:rsid w:val="77C657C5"/>
    <w:rsid w:val="78243AD0"/>
    <w:rsid w:val="78725B8D"/>
    <w:rsid w:val="788E2ADA"/>
    <w:rsid w:val="78B44290"/>
    <w:rsid w:val="79FA2810"/>
    <w:rsid w:val="7A2479B5"/>
    <w:rsid w:val="7AC95E6E"/>
    <w:rsid w:val="7B0D1747"/>
    <w:rsid w:val="7B74227B"/>
    <w:rsid w:val="7B780F60"/>
    <w:rsid w:val="7D463234"/>
    <w:rsid w:val="7D772B1E"/>
    <w:rsid w:val="7DC44520"/>
    <w:rsid w:val="7E347D67"/>
    <w:rsid w:val="7E8B4E88"/>
    <w:rsid w:val="7F706A17"/>
    <w:rsid w:val="7FF36E01"/>
    <w:rsid w:val="7FFF42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CF1C01"/>
  <w15:docId w15:val="{E51BA6E1-D0AE-41A7-BB73-512667851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header" w:qFormat="1"/>
    <w:lsdException w:name="footer" w:qFormat="1"/>
    <w:lsdException w:name="caption" w:semiHidden="1" w:unhideWhenUsed="1" w:qFormat="1"/>
    <w:lsdException w:name="footnote reference" w:qFormat="1"/>
    <w:lsdException w:name="Title" w:qFormat="1"/>
    <w:lsdException w:name="Default Paragraph Font" w:uiPriority="1" w:unhideWhenUsed="1" w:qFormat="1"/>
    <w:lsdException w:name="Subtitle" w:uiPriority="99" w:unhideWhenUsed="1"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qFormat/>
    <w:pPr>
      <w:tabs>
        <w:tab w:val="center" w:pos="4153"/>
        <w:tab w:val="right" w:pos="8306"/>
      </w:tabs>
      <w:snapToGrid w:val="0"/>
      <w:jc w:val="left"/>
    </w:pPr>
    <w:rPr>
      <w:sz w:val="18"/>
    </w:rPr>
  </w:style>
  <w:style w:type="paragraph" w:styleId="a4">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footnote text"/>
    <w:basedOn w:val="a"/>
    <w:qFormat/>
    <w:pPr>
      <w:snapToGrid w:val="0"/>
      <w:jc w:val="left"/>
    </w:pPr>
    <w:rPr>
      <w:sz w:val="18"/>
    </w:r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rPr>
  </w:style>
  <w:style w:type="paragraph" w:styleId="a6">
    <w:name w:val="Normal (Web)"/>
    <w:basedOn w:val="a"/>
    <w:qFormat/>
    <w:rPr>
      <w:sz w:val="24"/>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style>
  <w:style w:type="character" w:styleId="a9">
    <w:name w:val="Hyperlink"/>
    <w:basedOn w:val="a0"/>
    <w:qFormat/>
    <w:rPr>
      <w:color w:val="0000FF"/>
      <w:u w:val="single"/>
    </w:rPr>
  </w:style>
  <w:style w:type="character" w:styleId="aa">
    <w:name w:val="footnote reference"/>
    <w:basedOn w:val="a0"/>
    <w:qFormat/>
    <w:rPr>
      <w:vertAlign w:val="superscript"/>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rPr>
      <w:rFonts w:ascii="Calibri" w:eastAsiaTheme="minorEastAsia"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rPr>
      <w:rFonts w:ascii="Calibri" w:eastAsiaTheme="minorEastAsia" w:hAnsi="Calibri" w:cs="Calibri"/>
      <w:kern w:val="2"/>
      <w:szCs w:val="24"/>
    </w:rPr>
  </w:style>
  <w:style w:type="character" w:customStyle="1" w:styleId="1">
    <w:name w:val="未处理的提及1"/>
    <w:basedOn w:val="a0"/>
    <w:uiPriority w:val="99"/>
    <w:semiHidden/>
    <w:unhideWhenUsed/>
    <w:rPr>
      <w:color w:val="605E5C"/>
      <w:shd w:val="clear" w:color="auto" w:fill="E1DFDD"/>
    </w:rPr>
  </w:style>
  <w:style w:type="character" w:styleId="ab">
    <w:name w:val="Unresolved Mention"/>
    <w:basedOn w:val="a0"/>
    <w:uiPriority w:val="99"/>
    <w:semiHidden/>
    <w:unhideWhenUsed/>
    <w:rsid w:val="005F73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2804">
      <w:bodyDiv w:val="1"/>
      <w:marLeft w:val="0"/>
      <w:marRight w:val="0"/>
      <w:marTop w:val="0"/>
      <w:marBottom w:val="0"/>
      <w:divBdr>
        <w:top w:val="none" w:sz="0" w:space="0" w:color="auto"/>
        <w:left w:val="none" w:sz="0" w:space="0" w:color="auto"/>
        <w:bottom w:val="none" w:sz="0" w:space="0" w:color="auto"/>
        <w:right w:val="none" w:sz="0" w:space="0" w:color="auto"/>
      </w:divBdr>
    </w:div>
    <w:div w:id="285041028">
      <w:bodyDiv w:val="1"/>
      <w:marLeft w:val="0"/>
      <w:marRight w:val="0"/>
      <w:marTop w:val="0"/>
      <w:marBottom w:val="0"/>
      <w:divBdr>
        <w:top w:val="none" w:sz="0" w:space="0" w:color="auto"/>
        <w:left w:val="none" w:sz="0" w:space="0" w:color="auto"/>
        <w:bottom w:val="none" w:sz="0" w:space="0" w:color="auto"/>
        <w:right w:val="none" w:sz="0" w:space="0" w:color="auto"/>
      </w:divBdr>
      <w:divsChild>
        <w:div w:id="1018191675">
          <w:marLeft w:val="0"/>
          <w:marRight w:val="0"/>
          <w:marTop w:val="0"/>
          <w:marBottom w:val="0"/>
          <w:divBdr>
            <w:top w:val="none" w:sz="0" w:space="0" w:color="auto"/>
            <w:left w:val="none" w:sz="0" w:space="0" w:color="auto"/>
            <w:bottom w:val="none" w:sz="0" w:space="0" w:color="auto"/>
            <w:right w:val="none" w:sz="0" w:space="0" w:color="auto"/>
          </w:divBdr>
        </w:div>
        <w:div w:id="1605186204">
          <w:marLeft w:val="0"/>
          <w:marRight w:val="0"/>
          <w:marTop w:val="0"/>
          <w:marBottom w:val="0"/>
          <w:divBdr>
            <w:top w:val="none" w:sz="0" w:space="0" w:color="auto"/>
            <w:left w:val="none" w:sz="0" w:space="0" w:color="auto"/>
            <w:bottom w:val="none" w:sz="0" w:space="0" w:color="auto"/>
            <w:right w:val="none" w:sz="0" w:space="0" w:color="auto"/>
          </w:divBdr>
          <w:divsChild>
            <w:div w:id="1202283246">
              <w:marLeft w:val="0"/>
              <w:marRight w:val="0"/>
              <w:marTop w:val="150"/>
              <w:marBottom w:val="0"/>
              <w:divBdr>
                <w:top w:val="none" w:sz="0" w:space="0" w:color="auto"/>
                <w:left w:val="none" w:sz="0" w:space="0" w:color="auto"/>
                <w:bottom w:val="none" w:sz="0" w:space="0" w:color="auto"/>
                <w:right w:val="none" w:sz="0" w:space="0" w:color="auto"/>
              </w:divBdr>
              <w:divsChild>
                <w:div w:id="945843072">
                  <w:marLeft w:val="0"/>
                  <w:marRight w:val="75"/>
                  <w:marTop w:val="0"/>
                  <w:marBottom w:val="0"/>
                  <w:divBdr>
                    <w:top w:val="none" w:sz="0" w:space="0" w:color="auto"/>
                    <w:left w:val="none" w:sz="0" w:space="0" w:color="auto"/>
                    <w:bottom w:val="none" w:sz="0" w:space="0" w:color="auto"/>
                    <w:right w:val="none" w:sz="0" w:space="0" w:color="auto"/>
                  </w:divBdr>
                  <w:divsChild>
                    <w:div w:id="27506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61668">
      <w:bodyDiv w:val="1"/>
      <w:marLeft w:val="0"/>
      <w:marRight w:val="0"/>
      <w:marTop w:val="0"/>
      <w:marBottom w:val="0"/>
      <w:divBdr>
        <w:top w:val="none" w:sz="0" w:space="0" w:color="auto"/>
        <w:left w:val="none" w:sz="0" w:space="0" w:color="auto"/>
        <w:bottom w:val="none" w:sz="0" w:space="0" w:color="auto"/>
        <w:right w:val="none" w:sz="0" w:space="0" w:color="auto"/>
      </w:divBdr>
    </w:div>
    <w:div w:id="17610292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20</Pages>
  <Words>13035</Words>
  <Characters>74306</Characters>
  <Application>Microsoft Office Word</Application>
  <DocSecurity>0</DocSecurity>
  <Lines>619</Lines>
  <Paragraphs>174</Paragraphs>
  <ScaleCrop>false</ScaleCrop>
  <Company/>
  <LinksUpToDate>false</LinksUpToDate>
  <CharactersWithSpaces>8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泰然处之</dc:creator>
  <cp:lastModifiedBy>Admin</cp:lastModifiedBy>
  <cp:revision>33</cp:revision>
  <dcterms:created xsi:type="dcterms:W3CDTF">2024-01-30T08:04:00Z</dcterms:created>
  <dcterms:modified xsi:type="dcterms:W3CDTF">2024-02-21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875</vt:lpwstr>
  </property>
  <property fmtid="{D5CDD505-2E9C-101B-9397-08002B2CF9AE}" pid="3" name="ICV">
    <vt:lpwstr>3C127329D866447582788A2EE2B94944</vt:lpwstr>
  </property>
</Properties>
</file>